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827470" w14:textId="77777777" w:rsidR="00AC26E6" w:rsidRPr="00AC26E6" w:rsidRDefault="00AC26E6" w:rsidP="002C7A6B">
      <w:pPr>
        <w:tabs>
          <w:tab w:val="left" w:pos="3969"/>
        </w:tabs>
        <w:rPr>
          <w:bCs/>
          <w:sz w:val="28"/>
        </w:rPr>
      </w:pPr>
      <w:bookmarkStart w:id="0" w:name="_GoBack"/>
      <w:bookmarkEnd w:id="0"/>
      <w:r w:rsidRPr="00AC26E6">
        <w:rPr>
          <w:bCs/>
          <w:sz w:val="28"/>
        </w:rPr>
        <w:t>REVIEW</w:t>
      </w:r>
    </w:p>
    <w:p w14:paraId="52B9B54B" w14:textId="77777777" w:rsidR="00195EFE" w:rsidRPr="00085A0A" w:rsidRDefault="003215FD" w:rsidP="00A23FE7">
      <w:pPr>
        <w:pStyle w:val="Heading1"/>
      </w:pPr>
      <w:r w:rsidRPr="00085A0A">
        <w:t>Identification and management of patients at i</w:t>
      </w:r>
      <w:r w:rsidR="00EF6413" w:rsidRPr="00085A0A">
        <w:t>ncreased</w:t>
      </w:r>
      <w:r w:rsidRPr="00085A0A">
        <w:t xml:space="preserve"> risk of osteoporotic fracture</w:t>
      </w:r>
      <w:r w:rsidR="00424285">
        <w:t xml:space="preserve">: Outcomes of </w:t>
      </w:r>
      <w:r w:rsidR="002B366B">
        <w:t>an</w:t>
      </w:r>
      <w:r w:rsidR="00174CFB">
        <w:t xml:space="preserve"> ESCEO e</w:t>
      </w:r>
      <w:r w:rsidR="00424285">
        <w:t>xpert</w:t>
      </w:r>
      <w:r w:rsidR="00174CFB">
        <w:t xml:space="preserve"> consensus m</w:t>
      </w:r>
      <w:r w:rsidR="00424285" w:rsidRPr="00424285">
        <w:t>eeting</w:t>
      </w:r>
    </w:p>
    <w:p w14:paraId="396CD876" w14:textId="41405575" w:rsidR="004F593E" w:rsidRPr="00085A0A" w:rsidRDefault="00B7446E" w:rsidP="002C7A6B">
      <w:pPr>
        <w:tabs>
          <w:tab w:val="left" w:pos="3969"/>
        </w:tabs>
      </w:pPr>
      <w:r>
        <w:rPr>
          <w:noProof/>
        </w:rPr>
        <w:t>J.</w:t>
      </w:r>
      <w:r w:rsidR="00195EFE" w:rsidRPr="00A77865">
        <w:rPr>
          <w:noProof/>
        </w:rPr>
        <w:t xml:space="preserve"> </w:t>
      </w:r>
      <w:r w:rsidR="008908BB" w:rsidRPr="00A77865">
        <w:rPr>
          <w:noProof/>
        </w:rPr>
        <w:t xml:space="preserve">A. </w:t>
      </w:r>
      <w:r w:rsidR="00195EFE" w:rsidRPr="00A77865">
        <w:rPr>
          <w:noProof/>
        </w:rPr>
        <w:t>Kanis</w:t>
      </w:r>
      <w:r w:rsidR="00085E11" w:rsidRPr="00A77865">
        <w:rPr>
          <w:noProof/>
          <w:vertAlign w:val="superscript"/>
        </w:rPr>
        <w:t>1</w:t>
      </w:r>
      <w:r w:rsidR="00904FAB" w:rsidRPr="00A77865">
        <w:rPr>
          <w:noProof/>
          <w:vertAlign w:val="superscript"/>
        </w:rPr>
        <w:t>,2</w:t>
      </w:r>
      <w:r>
        <w:rPr>
          <w:noProof/>
        </w:rPr>
        <w:t xml:space="preserve"> </w:t>
      </w:r>
      <w:r w:rsidRPr="00B7446E">
        <w:rPr>
          <w:b/>
          <w:noProof/>
        </w:rPr>
        <w:t>·</w:t>
      </w:r>
      <w:r>
        <w:rPr>
          <w:noProof/>
        </w:rPr>
        <w:t xml:space="preserve"> C.</w:t>
      </w:r>
      <w:r w:rsidR="00195EFE" w:rsidRPr="00A77865">
        <w:rPr>
          <w:noProof/>
        </w:rPr>
        <w:t xml:space="preserve"> Cooper</w:t>
      </w:r>
      <w:r w:rsidR="00604703" w:rsidRPr="00A77865">
        <w:rPr>
          <w:noProof/>
          <w:vertAlign w:val="superscript"/>
        </w:rPr>
        <w:t>3</w:t>
      </w:r>
      <w:r w:rsidR="00F176DC" w:rsidRPr="00A77865">
        <w:rPr>
          <w:noProof/>
          <w:vertAlign w:val="superscript"/>
        </w:rPr>
        <w:t>,4</w:t>
      </w:r>
      <w:r>
        <w:rPr>
          <w:noProof/>
        </w:rPr>
        <w:t xml:space="preserve"> </w:t>
      </w:r>
      <w:r w:rsidRPr="00B7446E">
        <w:rPr>
          <w:b/>
          <w:noProof/>
        </w:rPr>
        <w:t>·</w:t>
      </w:r>
      <w:r w:rsidR="00195EFE" w:rsidRPr="00A77865">
        <w:rPr>
          <w:noProof/>
        </w:rPr>
        <w:t xml:space="preserve"> </w:t>
      </w:r>
      <w:r>
        <w:rPr>
          <w:noProof/>
        </w:rPr>
        <w:t>R.</w:t>
      </w:r>
      <w:r w:rsidR="00424285" w:rsidRPr="00A77865">
        <w:rPr>
          <w:noProof/>
        </w:rPr>
        <w:t xml:space="preserve"> Rizzoli</w:t>
      </w:r>
      <w:r w:rsidR="00424285" w:rsidRPr="00A77865">
        <w:rPr>
          <w:noProof/>
          <w:vertAlign w:val="superscript"/>
        </w:rPr>
        <w:t>5</w:t>
      </w:r>
      <w:r>
        <w:rPr>
          <w:noProof/>
        </w:rPr>
        <w:t xml:space="preserve"> </w:t>
      </w:r>
      <w:r w:rsidRPr="00B7446E">
        <w:rPr>
          <w:b/>
          <w:noProof/>
        </w:rPr>
        <w:t>·</w:t>
      </w:r>
      <w:r>
        <w:rPr>
          <w:noProof/>
        </w:rPr>
        <w:t xml:space="preserve"> B.</w:t>
      </w:r>
      <w:r w:rsidR="00195EFE" w:rsidRPr="00A77865">
        <w:rPr>
          <w:noProof/>
        </w:rPr>
        <w:t xml:space="preserve"> Abrahamsen</w:t>
      </w:r>
      <w:r w:rsidR="00424285" w:rsidRPr="00A77865">
        <w:rPr>
          <w:noProof/>
          <w:vertAlign w:val="superscript"/>
        </w:rPr>
        <w:t>6</w:t>
      </w:r>
      <w:r>
        <w:rPr>
          <w:noProof/>
        </w:rPr>
        <w:t xml:space="preserve"> </w:t>
      </w:r>
      <w:r w:rsidRPr="00B7446E">
        <w:rPr>
          <w:b/>
          <w:noProof/>
        </w:rPr>
        <w:t>·</w:t>
      </w:r>
      <w:r w:rsidR="00195EFE" w:rsidRPr="00A77865">
        <w:rPr>
          <w:noProof/>
        </w:rPr>
        <w:t xml:space="preserve"> </w:t>
      </w:r>
      <w:r>
        <w:rPr>
          <w:noProof/>
        </w:rPr>
        <w:t>N.</w:t>
      </w:r>
      <w:r w:rsidR="000043CC" w:rsidRPr="00A77865">
        <w:rPr>
          <w:noProof/>
        </w:rPr>
        <w:t xml:space="preserve"> M.</w:t>
      </w:r>
      <w:r w:rsidR="00C960BE" w:rsidRPr="00A77865">
        <w:rPr>
          <w:noProof/>
        </w:rPr>
        <w:t xml:space="preserve"> Al-Daghri</w:t>
      </w:r>
      <w:r w:rsidR="00424285" w:rsidRPr="00A77865">
        <w:rPr>
          <w:noProof/>
          <w:vertAlign w:val="superscript"/>
        </w:rPr>
        <w:t>7</w:t>
      </w:r>
      <w:r>
        <w:rPr>
          <w:noProof/>
        </w:rPr>
        <w:t xml:space="preserve"> </w:t>
      </w:r>
      <w:r w:rsidRPr="00B7446E">
        <w:rPr>
          <w:b/>
          <w:noProof/>
        </w:rPr>
        <w:t>·</w:t>
      </w:r>
      <w:r w:rsidR="00C960BE" w:rsidRPr="00A77865">
        <w:rPr>
          <w:noProof/>
        </w:rPr>
        <w:t xml:space="preserve"> </w:t>
      </w:r>
      <w:r>
        <w:rPr>
          <w:noProof/>
        </w:rPr>
        <w:t>M.</w:t>
      </w:r>
      <w:r w:rsidR="00195EFE" w:rsidRPr="00A77865">
        <w:rPr>
          <w:noProof/>
        </w:rPr>
        <w:t xml:space="preserve"> L</w:t>
      </w:r>
      <w:r>
        <w:rPr>
          <w:noProof/>
        </w:rPr>
        <w:t xml:space="preserve">. </w:t>
      </w:r>
      <w:r w:rsidR="00195EFE" w:rsidRPr="00A77865">
        <w:rPr>
          <w:noProof/>
        </w:rPr>
        <w:t>Brandi</w:t>
      </w:r>
      <w:r w:rsidR="00424285" w:rsidRPr="00A77865">
        <w:rPr>
          <w:noProof/>
          <w:vertAlign w:val="superscript"/>
        </w:rPr>
        <w:t>8</w:t>
      </w:r>
      <w:r>
        <w:rPr>
          <w:noProof/>
        </w:rPr>
        <w:t xml:space="preserve"> </w:t>
      </w:r>
      <w:r w:rsidRPr="00B7446E">
        <w:rPr>
          <w:b/>
          <w:noProof/>
        </w:rPr>
        <w:t>·</w:t>
      </w:r>
      <w:r w:rsidR="00195EFE" w:rsidRPr="00A77865">
        <w:rPr>
          <w:noProof/>
        </w:rPr>
        <w:t xml:space="preserve"> J</w:t>
      </w:r>
      <w:r>
        <w:rPr>
          <w:noProof/>
        </w:rPr>
        <w:t xml:space="preserve">. </w:t>
      </w:r>
      <w:r w:rsidR="00195EFE" w:rsidRPr="00A77865">
        <w:rPr>
          <w:noProof/>
        </w:rPr>
        <w:t>Cannata-Andia</w:t>
      </w:r>
      <w:r w:rsidR="00424285" w:rsidRPr="00A77865">
        <w:rPr>
          <w:noProof/>
          <w:vertAlign w:val="superscript"/>
        </w:rPr>
        <w:t>9</w:t>
      </w:r>
      <w:r>
        <w:rPr>
          <w:noProof/>
        </w:rPr>
        <w:t xml:space="preserve"> </w:t>
      </w:r>
      <w:r w:rsidRPr="00B7446E">
        <w:rPr>
          <w:b/>
          <w:noProof/>
        </w:rPr>
        <w:t>·</w:t>
      </w:r>
      <w:r w:rsidR="008908BB" w:rsidRPr="00A77865">
        <w:rPr>
          <w:noProof/>
        </w:rPr>
        <w:t xml:space="preserve"> </w:t>
      </w:r>
      <w:r>
        <w:rPr>
          <w:noProof/>
        </w:rPr>
        <w:t>B.</w:t>
      </w:r>
      <w:r w:rsidR="00195EFE" w:rsidRPr="00A77865">
        <w:rPr>
          <w:noProof/>
        </w:rPr>
        <w:t xml:space="preserve"> Cortet</w:t>
      </w:r>
      <w:r w:rsidR="00424285" w:rsidRPr="00A77865">
        <w:rPr>
          <w:noProof/>
          <w:vertAlign w:val="superscript"/>
        </w:rPr>
        <w:t>10</w:t>
      </w:r>
      <w:r>
        <w:rPr>
          <w:noProof/>
        </w:rPr>
        <w:t xml:space="preserve"> </w:t>
      </w:r>
      <w:r w:rsidRPr="00B7446E">
        <w:rPr>
          <w:b/>
          <w:noProof/>
        </w:rPr>
        <w:t>·</w:t>
      </w:r>
      <w:r w:rsidR="00195EFE" w:rsidRPr="00A77865">
        <w:rPr>
          <w:noProof/>
        </w:rPr>
        <w:t xml:space="preserve"> </w:t>
      </w:r>
      <w:r>
        <w:rPr>
          <w:noProof/>
        </w:rPr>
        <w:t>H.</w:t>
      </w:r>
      <w:r w:rsidR="00085E11" w:rsidRPr="00A77865">
        <w:rPr>
          <w:noProof/>
        </w:rPr>
        <w:t xml:space="preserve"> P</w:t>
      </w:r>
      <w:r>
        <w:rPr>
          <w:noProof/>
        </w:rPr>
        <w:t>.</w:t>
      </w:r>
      <w:r w:rsidR="00085E11" w:rsidRPr="00A77865">
        <w:rPr>
          <w:noProof/>
        </w:rPr>
        <w:t xml:space="preserve"> Dimai</w:t>
      </w:r>
      <w:r w:rsidR="00424285" w:rsidRPr="00A77865">
        <w:rPr>
          <w:noProof/>
          <w:vertAlign w:val="superscript"/>
        </w:rPr>
        <w:t>11</w:t>
      </w:r>
      <w:r>
        <w:rPr>
          <w:noProof/>
        </w:rPr>
        <w:t xml:space="preserve"> </w:t>
      </w:r>
      <w:r w:rsidRPr="00B7446E">
        <w:rPr>
          <w:b/>
          <w:noProof/>
        </w:rPr>
        <w:t>·</w:t>
      </w:r>
      <w:r>
        <w:rPr>
          <w:noProof/>
        </w:rPr>
        <w:t xml:space="preserve"> S.</w:t>
      </w:r>
      <w:r w:rsidR="00085E11" w:rsidRPr="00A77865">
        <w:rPr>
          <w:noProof/>
        </w:rPr>
        <w:t xml:space="preserve"> Ferrari</w:t>
      </w:r>
      <w:r w:rsidR="00424285" w:rsidRPr="00A77865">
        <w:rPr>
          <w:noProof/>
          <w:vertAlign w:val="superscript"/>
        </w:rPr>
        <w:t>5</w:t>
      </w:r>
      <w:r>
        <w:rPr>
          <w:noProof/>
        </w:rPr>
        <w:t xml:space="preserve"> </w:t>
      </w:r>
      <w:r w:rsidRPr="00B7446E">
        <w:rPr>
          <w:b/>
          <w:noProof/>
        </w:rPr>
        <w:t>·</w:t>
      </w:r>
      <w:r w:rsidR="00085E11" w:rsidRPr="00A77865">
        <w:rPr>
          <w:noProof/>
        </w:rPr>
        <w:t xml:space="preserve"> P</w:t>
      </w:r>
      <w:r>
        <w:rPr>
          <w:noProof/>
        </w:rPr>
        <w:t>.</w:t>
      </w:r>
      <w:r w:rsidR="00085E11" w:rsidRPr="00A77865">
        <w:rPr>
          <w:noProof/>
        </w:rPr>
        <w:t xml:space="preserve"> Hadji</w:t>
      </w:r>
      <w:r w:rsidR="006E42CB" w:rsidRPr="00A77865">
        <w:rPr>
          <w:noProof/>
          <w:vertAlign w:val="superscript"/>
        </w:rPr>
        <w:t>1</w:t>
      </w:r>
      <w:r w:rsidR="009E1FFC" w:rsidRPr="00A77865">
        <w:rPr>
          <w:noProof/>
          <w:vertAlign w:val="superscript"/>
        </w:rPr>
        <w:t>2</w:t>
      </w:r>
      <w:r>
        <w:rPr>
          <w:noProof/>
        </w:rPr>
        <w:t xml:space="preserve"> </w:t>
      </w:r>
      <w:r w:rsidRPr="00B7446E">
        <w:rPr>
          <w:b/>
          <w:noProof/>
        </w:rPr>
        <w:t>·</w:t>
      </w:r>
      <w:r w:rsidR="00085E11" w:rsidRPr="00A77865">
        <w:rPr>
          <w:noProof/>
        </w:rPr>
        <w:t xml:space="preserve"> </w:t>
      </w:r>
      <w:r w:rsidR="00195EFE" w:rsidRPr="00A77865">
        <w:rPr>
          <w:noProof/>
        </w:rPr>
        <w:t>N</w:t>
      </w:r>
      <w:r>
        <w:rPr>
          <w:noProof/>
        </w:rPr>
        <w:t>.</w:t>
      </w:r>
      <w:r w:rsidR="005B4A63" w:rsidRPr="00A77865">
        <w:rPr>
          <w:noProof/>
        </w:rPr>
        <w:t xml:space="preserve"> C.</w:t>
      </w:r>
      <w:r w:rsidR="00195EFE" w:rsidRPr="00A77865">
        <w:rPr>
          <w:noProof/>
        </w:rPr>
        <w:t xml:space="preserve"> Harvey</w:t>
      </w:r>
      <w:r w:rsidR="009E1FFC" w:rsidRPr="00A77865">
        <w:rPr>
          <w:noProof/>
          <w:vertAlign w:val="superscript"/>
        </w:rPr>
        <w:t>3</w:t>
      </w:r>
      <w:r>
        <w:rPr>
          <w:noProof/>
        </w:rPr>
        <w:t xml:space="preserve"> </w:t>
      </w:r>
      <w:r w:rsidRPr="00B7446E">
        <w:rPr>
          <w:b/>
          <w:noProof/>
        </w:rPr>
        <w:t>·</w:t>
      </w:r>
      <w:r w:rsidR="008908BB" w:rsidRPr="00A77865">
        <w:rPr>
          <w:noProof/>
        </w:rPr>
        <w:t xml:space="preserve"> </w:t>
      </w:r>
      <w:r w:rsidR="00195EFE" w:rsidRPr="00A77865">
        <w:rPr>
          <w:noProof/>
        </w:rPr>
        <w:t>M</w:t>
      </w:r>
      <w:r>
        <w:rPr>
          <w:noProof/>
        </w:rPr>
        <w:t xml:space="preserve">. </w:t>
      </w:r>
      <w:r w:rsidR="00563ACC" w:rsidRPr="00A77865">
        <w:rPr>
          <w:noProof/>
        </w:rPr>
        <w:t>Kraenzlin</w:t>
      </w:r>
      <w:r w:rsidR="00563ACC" w:rsidRPr="00A77865">
        <w:rPr>
          <w:noProof/>
          <w:vertAlign w:val="superscript"/>
        </w:rPr>
        <w:t>1</w:t>
      </w:r>
      <w:r w:rsidR="00563ACC">
        <w:rPr>
          <w:noProof/>
          <w:vertAlign w:val="superscript"/>
        </w:rPr>
        <w:t>3</w:t>
      </w:r>
      <w:r>
        <w:rPr>
          <w:noProof/>
        </w:rPr>
        <w:t xml:space="preserve"> </w:t>
      </w:r>
      <w:r w:rsidRPr="00B7446E">
        <w:rPr>
          <w:b/>
          <w:noProof/>
        </w:rPr>
        <w:t>·</w:t>
      </w:r>
      <w:r w:rsidR="00195EFE" w:rsidRPr="00A77865">
        <w:rPr>
          <w:noProof/>
        </w:rPr>
        <w:t xml:space="preserve"> A</w:t>
      </w:r>
      <w:r>
        <w:rPr>
          <w:noProof/>
        </w:rPr>
        <w:t>.</w:t>
      </w:r>
      <w:r w:rsidR="00195EFE" w:rsidRPr="00A77865">
        <w:rPr>
          <w:noProof/>
        </w:rPr>
        <w:t xml:space="preserve"> </w:t>
      </w:r>
      <w:r w:rsidR="00563ACC" w:rsidRPr="00A77865">
        <w:rPr>
          <w:noProof/>
        </w:rPr>
        <w:t>Kurth</w:t>
      </w:r>
      <w:r w:rsidR="00563ACC" w:rsidRPr="00A77865">
        <w:rPr>
          <w:noProof/>
          <w:vertAlign w:val="superscript"/>
        </w:rPr>
        <w:t>1</w:t>
      </w:r>
      <w:r w:rsidR="00563ACC">
        <w:rPr>
          <w:noProof/>
          <w:vertAlign w:val="superscript"/>
        </w:rPr>
        <w:t>4</w:t>
      </w:r>
      <w:r w:rsidR="0011265B">
        <w:rPr>
          <w:noProof/>
          <w:vertAlign w:val="superscript"/>
        </w:rPr>
        <w:t>,15</w:t>
      </w:r>
      <w:r>
        <w:rPr>
          <w:noProof/>
        </w:rPr>
        <w:t xml:space="preserve"> </w:t>
      </w:r>
      <w:r w:rsidRPr="00B7446E">
        <w:rPr>
          <w:b/>
          <w:noProof/>
        </w:rPr>
        <w:t>·</w:t>
      </w:r>
      <w:r w:rsidR="00195EFE" w:rsidRPr="00A77865">
        <w:rPr>
          <w:noProof/>
        </w:rPr>
        <w:t xml:space="preserve"> </w:t>
      </w:r>
      <w:r w:rsidR="00085E11" w:rsidRPr="00A77865">
        <w:rPr>
          <w:noProof/>
        </w:rPr>
        <w:t>E</w:t>
      </w:r>
      <w:r>
        <w:rPr>
          <w:noProof/>
        </w:rPr>
        <w:t>.</w:t>
      </w:r>
      <w:r w:rsidR="00085E11" w:rsidRPr="00A77865">
        <w:rPr>
          <w:noProof/>
        </w:rPr>
        <w:t xml:space="preserve"> McCloskey</w:t>
      </w:r>
      <w:r w:rsidR="008908BB" w:rsidRPr="00A77865">
        <w:rPr>
          <w:noProof/>
          <w:vertAlign w:val="superscript"/>
        </w:rPr>
        <w:t>1</w:t>
      </w:r>
      <w:r w:rsidR="0039749A" w:rsidRPr="00A77865">
        <w:rPr>
          <w:noProof/>
          <w:vertAlign w:val="superscript"/>
        </w:rPr>
        <w:t>,1</w:t>
      </w:r>
      <w:r w:rsidR="0011265B">
        <w:rPr>
          <w:noProof/>
          <w:vertAlign w:val="superscript"/>
        </w:rPr>
        <w:t>6</w:t>
      </w:r>
      <w:r>
        <w:rPr>
          <w:noProof/>
        </w:rPr>
        <w:t xml:space="preserve"> </w:t>
      </w:r>
      <w:r w:rsidRPr="00B7446E">
        <w:rPr>
          <w:b/>
          <w:noProof/>
        </w:rPr>
        <w:t>·</w:t>
      </w:r>
      <w:r w:rsidR="00085E11" w:rsidRPr="00A77865">
        <w:rPr>
          <w:noProof/>
        </w:rPr>
        <w:t xml:space="preserve"> </w:t>
      </w:r>
      <w:r w:rsidR="008908BB" w:rsidRPr="00A77865">
        <w:rPr>
          <w:noProof/>
        </w:rPr>
        <w:t>S</w:t>
      </w:r>
      <w:r>
        <w:rPr>
          <w:noProof/>
        </w:rPr>
        <w:t>.</w:t>
      </w:r>
      <w:r w:rsidR="008908BB" w:rsidRPr="00A77865">
        <w:rPr>
          <w:noProof/>
        </w:rPr>
        <w:t xml:space="preserve"> </w:t>
      </w:r>
      <w:r w:rsidR="00195EFE" w:rsidRPr="00A77865">
        <w:rPr>
          <w:noProof/>
        </w:rPr>
        <w:t>Minisola</w:t>
      </w:r>
      <w:r w:rsidR="008908BB" w:rsidRPr="00A77865">
        <w:rPr>
          <w:noProof/>
          <w:vertAlign w:val="superscript"/>
        </w:rPr>
        <w:t>1</w:t>
      </w:r>
      <w:r w:rsidR="009E1FFC" w:rsidRPr="00A77865">
        <w:rPr>
          <w:noProof/>
          <w:vertAlign w:val="superscript"/>
        </w:rPr>
        <w:t>7</w:t>
      </w:r>
      <w:r>
        <w:rPr>
          <w:noProof/>
        </w:rPr>
        <w:t xml:space="preserve"> </w:t>
      </w:r>
      <w:r w:rsidRPr="00B7446E">
        <w:rPr>
          <w:b/>
          <w:noProof/>
        </w:rPr>
        <w:t>·</w:t>
      </w:r>
      <w:r w:rsidR="00195EFE" w:rsidRPr="00A77865">
        <w:rPr>
          <w:noProof/>
        </w:rPr>
        <w:t xml:space="preserve"> T</w:t>
      </w:r>
      <w:r>
        <w:rPr>
          <w:noProof/>
        </w:rPr>
        <w:t>.</w:t>
      </w:r>
      <w:r w:rsidR="00195EFE" w:rsidRPr="00A77865">
        <w:rPr>
          <w:noProof/>
        </w:rPr>
        <w:t xml:space="preserve"> Thomas</w:t>
      </w:r>
      <w:r w:rsidR="00656B9A" w:rsidRPr="00A77865">
        <w:rPr>
          <w:noProof/>
          <w:vertAlign w:val="superscript"/>
        </w:rPr>
        <w:t>1</w:t>
      </w:r>
      <w:r w:rsidR="00424285" w:rsidRPr="00A77865">
        <w:rPr>
          <w:noProof/>
          <w:vertAlign w:val="superscript"/>
        </w:rPr>
        <w:t>8</w:t>
      </w:r>
      <w:r w:rsidR="00424285" w:rsidRPr="00204FA8">
        <w:rPr>
          <w:noProof/>
        </w:rPr>
        <w:t xml:space="preserve"> </w:t>
      </w:r>
      <w:r w:rsidR="00E06293">
        <w:rPr>
          <w:noProof/>
        </w:rPr>
        <w:t>·</w:t>
      </w:r>
      <w:r w:rsidR="00E06293" w:rsidRPr="00A77865">
        <w:rPr>
          <w:noProof/>
        </w:rPr>
        <w:t xml:space="preserve"> </w:t>
      </w:r>
      <w:r w:rsidR="00424285" w:rsidRPr="00A77865">
        <w:rPr>
          <w:noProof/>
        </w:rPr>
        <w:t>J</w:t>
      </w:r>
      <w:r>
        <w:rPr>
          <w:noProof/>
        </w:rPr>
        <w:t>.</w:t>
      </w:r>
      <w:r w:rsidR="00424285" w:rsidRPr="00A77865">
        <w:rPr>
          <w:noProof/>
        </w:rPr>
        <w:t>-Y</w:t>
      </w:r>
      <w:r>
        <w:rPr>
          <w:noProof/>
        </w:rPr>
        <w:t>.</w:t>
      </w:r>
      <w:r w:rsidR="00424285" w:rsidRPr="00A77865">
        <w:rPr>
          <w:noProof/>
        </w:rPr>
        <w:t xml:space="preserve"> Reginster</w:t>
      </w:r>
      <w:r w:rsidR="00424285" w:rsidRPr="00A77865">
        <w:rPr>
          <w:noProof/>
          <w:vertAlign w:val="superscript"/>
        </w:rPr>
        <w:t>19</w:t>
      </w:r>
      <w:r>
        <w:rPr>
          <w:noProof/>
        </w:rPr>
        <w:t xml:space="preserve"> </w:t>
      </w:r>
      <w:r w:rsidRPr="00B7446E">
        <w:rPr>
          <w:b/>
          <w:noProof/>
        </w:rPr>
        <w:t>·</w:t>
      </w:r>
      <w:r w:rsidR="00085E11" w:rsidRPr="00A77865">
        <w:rPr>
          <w:noProof/>
        </w:rPr>
        <w:t xml:space="preserve"> f</w:t>
      </w:r>
      <w:r w:rsidR="00195EFE" w:rsidRPr="00A77865">
        <w:rPr>
          <w:noProof/>
        </w:rPr>
        <w:t xml:space="preserve">or </w:t>
      </w:r>
      <w:r w:rsidR="008908BB" w:rsidRPr="00A77865">
        <w:rPr>
          <w:noProof/>
        </w:rPr>
        <w:t xml:space="preserve">the European </w:t>
      </w:r>
      <w:r w:rsidR="00195EFE" w:rsidRPr="00A77865">
        <w:rPr>
          <w:noProof/>
        </w:rPr>
        <w:t>Society for Clinical and Economic Aspects of Osteoporosis</w:t>
      </w:r>
      <w:r w:rsidR="008F6A98">
        <w:rPr>
          <w:noProof/>
        </w:rPr>
        <w:t xml:space="preserve">, </w:t>
      </w:r>
      <w:r w:rsidR="00195EFE" w:rsidRPr="00A77865">
        <w:rPr>
          <w:noProof/>
        </w:rPr>
        <w:t xml:space="preserve">Osteoarthritis </w:t>
      </w:r>
      <w:r w:rsidR="008F6A98">
        <w:rPr>
          <w:noProof/>
        </w:rPr>
        <w:t xml:space="preserve">and Musculoskeletal Diseases </w:t>
      </w:r>
      <w:r w:rsidR="00195EFE" w:rsidRPr="00A77865">
        <w:rPr>
          <w:noProof/>
        </w:rPr>
        <w:t>(ESCEO)</w:t>
      </w:r>
    </w:p>
    <w:p w14:paraId="1FB8F505" w14:textId="77777777" w:rsidR="00B7446E" w:rsidRDefault="004726E1" w:rsidP="00B7446E">
      <w:pPr>
        <w:tabs>
          <w:tab w:val="left" w:pos="426"/>
        </w:tabs>
        <w:ind w:right="-720"/>
        <w:rPr>
          <w:sz w:val="20"/>
        </w:rPr>
      </w:pPr>
      <w:r w:rsidRPr="00085A0A">
        <w:rPr>
          <w:sz w:val="20"/>
          <w:vertAlign w:val="superscript"/>
        </w:rPr>
        <w:t>1</w:t>
      </w:r>
      <w:r w:rsidR="00B7446E">
        <w:rPr>
          <w:sz w:val="20"/>
          <w:vertAlign w:val="superscript"/>
        </w:rPr>
        <w:tab/>
      </w:r>
      <w:r w:rsidRPr="00085A0A">
        <w:rPr>
          <w:sz w:val="20"/>
        </w:rPr>
        <w:t xml:space="preserve">Centre for Metabolic Bone Diseases, University of Sheffield Medical School, Sheffield, </w:t>
      </w:r>
      <w:r w:rsidR="00E06293">
        <w:rPr>
          <w:sz w:val="20"/>
        </w:rPr>
        <w:t>UK</w:t>
      </w:r>
    </w:p>
    <w:p w14:paraId="159C859A" w14:textId="77777777" w:rsidR="00B7446E" w:rsidRDefault="00904FAB" w:rsidP="00B7446E">
      <w:pPr>
        <w:tabs>
          <w:tab w:val="left" w:pos="426"/>
        </w:tabs>
        <w:ind w:right="-720"/>
        <w:rPr>
          <w:sz w:val="20"/>
        </w:rPr>
      </w:pPr>
      <w:r w:rsidRPr="00085A0A">
        <w:rPr>
          <w:sz w:val="20"/>
          <w:vertAlign w:val="superscript"/>
        </w:rPr>
        <w:t>2</w:t>
      </w:r>
      <w:r w:rsidR="00033306">
        <w:rPr>
          <w:sz w:val="20"/>
          <w:vertAlign w:val="superscript"/>
        </w:rPr>
        <w:tab/>
      </w:r>
      <w:r w:rsidRPr="00085A0A">
        <w:rPr>
          <w:sz w:val="20"/>
        </w:rPr>
        <w:t>Institute for Health and Ag</w:t>
      </w:r>
      <w:r w:rsidR="00640B29">
        <w:rPr>
          <w:sz w:val="20"/>
        </w:rPr>
        <w:t>e</w:t>
      </w:r>
      <w:r w:rsidRPr="00085A0A">
        <w:rPr>
          <w:sz w:val="20"/>
        </w:rPr>
        <w:t>ing, Catholic University of Australia, Melbourne, Australia</w:t>
      </w:r>
    </w:p>
    <w:p w14:paraId="30BE350B" w14:textId="77777777" w:rsidR="00B7446E" w:rsidRDefault="00904FAB" w:rsidP="00B7446E">
      <w:pPr>
        <w:tabs>
          <w:tab w:val="left" w:pos="426"/>
        </w:tabs>
        <w:ind w:right="-720"/>
        <w:rPr>
          <w:sz w:val="20"/>
        </w:rPr>
      </w:pPr>
      <w:r w:rsidRPr="00085A0A">
        <w:rPr>
          <w:vertAlign w:val="superscript"/>
        </w:rPr>
        <w:t>3</w:t>
      </w:r>
      <w:r w:rsidR="00033306">
        <w:rPr>
          <w:vertAlign w:val="superscript"/>
        </w:rPr>
        <w:tab/>
      </w:r>
      <w:r w:rsidR="00563ACC" w:rsidRPr="00085A0A">
        <w:rPr>
          <w:sz w:val="20"/>
        </w:rPr>
        <w:t xml:space="preserve">MRC Lifecourse Epidemiology Unit, University of Southampton, Southampton, </w:t>
      </w:r>
      <w:r w:rsidR="00F75480">
        <w:rPr>
          <w:sz w:val="20"/>
        </w:rPr>
        <w:t>UK</w:t>
      </w:r>
    </w:p>
    <w:p w14:paraId="0C05C782" w14:textId="77777777" w:rsidR="00B7446E" w:rsidRDefault="00904FAB" w:rsidP="00B7446E">
      <w:pPr>
        <w:tabs>
          <w:tab w:val="left" w:pos="426"/>
        </w:tabs>
        <w:ind w:right="-720"/>
        <w:rPr>
          <w:sz w:val="20"/>
        </w:rPr>
      </w:pPr>
      <w:r w:rsidRPr="00D044FE">
        <w:rPr>
          <w:sz w:val="20"/>
          <w:vertAlign w:val="superscript"/>
        </w:rPr>
        <w:t>4</w:t>
      </w:r>
      <w:r w:rsidR="00033306">
        <w:rPr>
          <w:sz w:val="20"/>
          <w:vertAlign w:val="superscript"/>
        </w:rPr>
        <w:tab/>
      </w:r>
      <w:r w:rsidR="00D13CA1">
        <w:rPr>
          <w:sz w:val="20"/>
        </w:rPr>
        <w:t xml:space="preserve">NIHR Musculoskeletal Biomedical Research Unit, </w:t>
      </w:r>
      <w:r w:rsidR="004726E1" w:rsidRPr="00D13CA1">
        <w:rPr>
          <w:sz w:val="20"/>
        </w:rPr>
        <w:t>University</w:t>
      </w:r>
      <w:r w:rsidR="004726E1" w:rsidRPr="00085A0A">
        <w:rPr>
          <w:sz w:val="20"/>
        </w:rPr>
        <w:t xml:space="preserve"> of Oxford, Oxford, </w:t>
      </w:r>
      <w:r w:rsidR="00F75480">
        <w:rPr>
          <w:sz w:val="20"/>
        </w:rPr>
        <w:t>UK</w:t>
      </w:r>
    </w:p>
    <w:p w14:paraId="54C377E7" w14:textId="77777777" w:rsidR="00033306" w:rsidRDefault="00424285" w:rsidP="00B7446E">
      <w:pPr>
        <w:tabs>
          <w:tab w:val="left" w:pos="426"/>
        </w:tabs>
        <w:ind w:right="-720"/>
        <w:rPr>
          <w:sz w:val="20"/>
        </w:rPr>
      </w:pPr>
      <w:r>
        <w:rPr>
          <w:sz w:val="20"/>
          <w:vertAlign w:val="superscript"/>
        </w:rPr>
        <w:t>5</w:t>
      </w:r>
      <w:r w:rsidR="00033306">
        <w:rPr>
          <w:sz w:val="20"/>
          <w:vertAlign w:val="superscript"/>
        </w:rPr>
        <w:tab/>
      </w:r>
      <w:r w:rsidRPr="00085A0A">
        <w:rPr>
          <w:sz w:val="20"/>
        </w:rPr>
        <w:t>Service of Bone Diseases, Geneva University Hospitals and Faculty o</w:t>
      </w:r>
      <w:r w:rsidR="00033306">
        <w:rPr>
          <w:sz w:val="20"/>
        </w:rPr>
        <w:t>f Medicine, Geneva, Switzerland</w:t>
      </w:r>
    </w:p>
    <w:p w14:paraId="69DBC32A" w14:textId="77777777" w:rsidR="00033306" w:rsidRDefault="00424285" w:rsidP="00B7446E">
      <w:pPr>
        <w:tabs>
          <w:tab w:val="left" w:pos="426"/>
        </w:tabs>
        <w:ind w:right="-720"/>
        <w:rPr>
          <w:sz w:val="20"/>
        </w:rPr>
      </w:pPr>
      <w:r>
        <w:rPr>
          <w:sz w:val="20"/>
          <w:vertAlign w:val="superscript"/>
        </w:rPr>
        <w:t>6</w:t>
      </w:r>
      <w:r w:rsidR="00033306">
        <w:rPr>
          <w:sz w:val="20"/>
          <w:vertAlign w:val="superscript"/>
        </w:rPr>
        <w:tab/>
      </w:r>
      <w:r w:rsidR="004726E1" w:rsidRPr="00085A0A">
        <w:rPr>
          <w:sz w:val="20"/>
        </w:rPr>
        <w:t>Institute of Clinical Research, University of Southern Denmark, Odense, Denmark</w:t>
      </w:r>
    </w:p>
    <w:p w14:paraId="2EDB11D4" w14:textId="77777777" w:rsidR="00033306" w:rsidRDefault="00424285" w:rsidP="005807D9">
      <w:pPr>
        <w:tabs>
          <w:tab w:val="left" w:pos="426"/>
        </w:tabs>
        <w:ind w:left="420" w:right="-720" w:hanging="420"/>
        <w:rPr>
          <w:sz w:val="20"/>
        </w:rPr>
      </w:pPr>
      <w:r>
        <w:rPr>
          <w:sz w:val="20"/>
          <w:vertAlign w:val="superscript"/>
        </w:rPr>
        <w:t>7</w:t>
      </w:r>
      <w:r w:rsidR="00033306">
        <w:rPr>
          <w:sz w:val="20"/>
          <w:vertAlign w:val="superscript"/>
        </w:rPr>
        <w:tab/>
      </w:r>
      <w:r w:rsidR="005807D9">
        <w:rPr>
          <w:sz w:val="20"/>
        </w:rPr>
        <w:t xml:space="preserve">Prince Mutaib Chair for Biomarkers of Osteoporosis, Biochemistry Department, </w:t>
      </w:r>
      <w:r w:rsidR="00C960BE" w:rsidRPr="00085A0A">
        <w:rPr>
          <w:sz w:val="20"/>
        </w:rPr>
        <w:t>College of Science, King Saud University, Riyadh, Saudi Arabia</w:t>
      </w:r>
    </w:p>
    <w:p w14:paraId="2547B740" w14:textId="77777777" w:rsidR="00033306" w:rsidRDefault="00424285" w:rsidP="00033306">
      <w:pPr>
        <w:tabs>
          <w:tab w:val="left" w:pos="426"/>
        </w:tabs>
        <w:ind w:left="420" w:right="-720" w:hanging="420"/>
        <w:rPr>
          <w:sz w:val="20"/>
        </w:rPr>
      </w:pPr>
      <w:r>
        <w:rPr>
          <w:sz w:val="20"/>
          <w:vertAlign w:val="superscript"/>
        </w:rPr>
        <w:t>8</w:t>
      </w:r>
      <w:r w:rsidR="00033306">
        <w:rPr>
          <w:sz w:val="20"/>
          <w:vertAlign w:val="superscript"/>
        </w:rPr>
        <w:tab/>
      </w:r>
      <w:r w:rsidR="004726E1" w:rsidRPr="00085A0A">
        <w:rPr>
          <w:sz w:val="20"/>
        </w:rPr>
        <w:t>Department of Surgery and Translational Medicine, Unit of Bone and Mineral Diseases, University of Florence, Florence, Italy</w:t>
      </w:r>
    </w:p>
    <w:p w14:paraId="4B4DE5CB" w14:textId="77777777" w:rsidR="00033306" w:rsidRDefault="004726E1" w:rsidP="00033306">
      <w:pPr>
        <w:tabs>
          <w:tab w:val="left" w:pos="426"/>
        </w:tabs>
        <w:ind w:left="420" w:right="-720" w:hanging="420"/>
        <w:rPr>
          <w:sz w:val="20"/>
        </w:rPr>
      </w:pPr>
      <w:r w:rsidRPr="00085A0A">
        <w:rPr>
          <w:sz w:val="20"/>
        </w:rPr>
        <w:t xml:space="preserve"> </w:t>
      </w:r>
      <w:r w:rsidR="00424285">
        <w:rPr>
          <w:sz w:val="20"/>
          <w:vertAlign w:val="superscript"/>
        </w:rPr>
        <w:t>9</w:t>
      </w:r>
      <w:r w:rsidR="00033306">
        <w:rPr>
          <w:sz w:val="20"/>
          <w:vertAlign w:val="superscript"/>
        </w:rPr>
        <w:tab/>
      </w:r>
      <w:r w:rsidR="00813C50" w:rsidRPr="00A77865">
        <w:rPr>
          <w:sz w:val="20"/>
        </w:rPr>
        <w:t>Bone and Mineral Research Unit, Instituto “Reina Sofía” de Investigación, REDinREn ISCIII, Hospital Universitario Central de Asturias, Universidad de Oviedo</w:t>
      </w:r>
      <w:r w:rsidR="005A6E18">
        <w:rPr>
          <w:sz w:val="20"/>
        </w:rPr>
        <w:t>,</w:t>
      </w:r>
      <w:r w:rsidR="00813C50" w:rsidRPr="00A77865">
        <w:rPr>
          <w:sz w:val="20"/>
        </w:rPr>
        <w:t xml:space="preserve"> Asturias, Spain</w:t>
      </w:r>
    </w:p>
    <w:p w14:paraId="06758AE5" w14:textId="77777777" w:rsidR="00033306" w:rsidRDefault="00424285" w:rsidP="00033306">
      <w:pPr>
        <w:tabs>
          <w:tab w:val="left" w:pos="426"/>
        </w:tabs>
        <w:ind w:left="420" w:right="-720" w:hanging="420"/>
        <w:rPr>
          <w:sz w:val="20"/>
        </w:rPr>
      </w:pPr>
      <w:r>
        <w:rPr>
          <w:sz w:val="20"/>
          <w:vertAlign w:val="superscript"/>
        </w:rPr>
        <w:t>10</w:t>
      </w:r>
      <w:r w:rsidR="00033306">
        <w:rPr>
          <w:sz w:val="20"/>
          <w:vertAlign w:val="superscript"/>
        </w:rPr>
        <w:tab/>
      </w:r>
      <w:r w:rsidR="004726E1" w:rsidRPr="00085A0A">
        <w:rPr>
          <w:sz w:val="20"/>
        </w:rPr>
        <w:t>Department of Rheumatology, Lille Uni</w:t>
      </w:r>
      <w:r w:rsidR="00033306">
        <w:rPr>
          <w:sz w:val="20"/>
        </w:rPr>
        <w:t>versity Hospital, Lille, France</w:t>
      </w:r>
    </w:p>
    <w:p w14:paraId="665E271D" w14:textId="77777777" w:rsidR="00033306" w:rsidRDefault="009E1FFC" w:rsidP="00033306">
      <w:pPr>
        <w:tabs>
          <w:tab w:val="left" w:pos="426"/>
        </w:tabs>
        <w:ind w:left="420" w:right="-720" w:hanging="420"/>
        <w:rPr>
          <w:sz w:val="20"/>
        </w:rPr>
      </w:pPr>
      <w:r w:rsidRPr="00085A0A">
        <w:rPr>
          <w:sz w:val="20"/>
          <w:vertAlign w:val="superscript"/>
        </w:rPr>
        <w:lastRenderedPageBreak/>
        <w:t>1</w:t>
      </w:r>
      <w:r w:rsidR="00424285">
        <w:rPr>
          <w:sz w:val="20"/>
          <w:vertAlign w:val="superscript"/>
        </w:rPr>
        <w:t>1</w:t>
      </w:r>
      <w:r w:rsidR="00033306">
        <w:rPr>
          <w:sz w:val="20"/>
          <w:vertAlign w:val="superscript"/>
        </w:rPr>
        <w:tab/>
      </w:r>
      <w:r w:rsidR="00330293" w:rsidRPr="00A77865">
        <w:rPr>
          <w:sz w:val="20"/>
        </w:rPr>
        <w:t>Department of Internal Medicine, Division of Endocrinology and Diabetology, Medical University of Graz, Graz, Austria</w:t>
      </w:r>
    </w:p>
    <w:p w14:paraId="450F7F04" w14:textId="77777777" w:rsidR="00033306" w:rsidRDefault="006E42CB" w:rsidP="00033306">
      <w:pPr>
        <w:tabs>
          <w:tab w:val="left" w:pos="426"/>
        </w:tabs>
        <w:ind w:left="420" w:right="-720" w:hanging="420"/>
        <w:rPr>
          <w:sz w:val="20"/>
        </w:rPr>
      </w:pPr>
      <w:r w:rsidRPr="00085A0A">
        <w:rPr>
          <w:sz w:val="20"/>
          <w:vertAlign w:val="superscript"/>
        </w:rPr>
        <w:t>1</w:t>
      </w:r>
      <w:r w:rsidR="009E1FFC" w:rsidRPr="00085A0A">
        <w:rPr>
          <w:sz w:val="20"/>
          <w:vertAlign w:val="superscript"/>
        </w:rPr>
        <w:t>2</w:t>
      </w:r>
      <w:r w:rsidR="00033306">
        <w:rPr>
          <w:sz w:val="20"/>
          <w:vertAlign w:val="superscript"/>
        </w:rPr>
        <w:tab/>
      </w:r>
      <w:r w:rsidR="005A6E18">
        <w:rPr>
          <w:sz w:val="20"/>
        </w:rPr>
        <w:t>Department</w:t>
      </w:r>
      <w:r w:rsidR="00563ACC">
        <w:rPr>
          <w:sz w:val="20"/>
        </w:rPr>
        <w:t xml:space="preserve"> of Bone Oncology, Endocrinology and Reproductive Medicine</w:t>
      </w:r>
      <w:r w:rsidR="00563ACC" w:rsidRPr="00085A0A">
        <w:rPr>
          <w:sz w:val="20"/>
        </w:rPr>
        <w:t>, Krankenhaus Nordwest, Frankfurt, Germany</w:t>
      </w:r>
    </w:p>
    <w:p w14:paraId="7E88A37A" w14:textId="77777777" w:rsidR="00033306" w:rsidRDefault="00563ACC" w:rsidP="00033306">
      <w:pPr>
        <w:tabs>
          <w:tab w:val="left" w:pos="426"/>
        </w:tabs>
        <w:ind w:left="420" w:right="-720" w:hanging="420"/>
        <w:rPr>
          <w:sz w:val="20"/>
        </w:rPr>
      </w:pPr>
      <w:r w:rsidRPr="00085A0A">
        <w:rPr>
          <w:sz w:val="20"/>
          <w:vertAlign w:val="superscript"/>
        </w:rPr>
        <w:t>1</w:t>
      </w:r>
      <w:r>
        <w:rPr>
          <w:sz w:val="20"/>
          <w:vertAlign w:val="superscript"/>
        </w:rPr>
        <w:t>3</w:t>
      </w:r>
      <w:r w:rsidR="00033306">
        <w:rPr>
          <w:sz w:val="20"/>
          <w:vertAlign w:val="superscript"/>
        </w:rPr>
        <w:tab/>
      </w:r>
      <w:r w:rsidRPr="00085A0A">
        <w:rPr>
          <w:sz w:val="20"/>
        </w:rPr>
        <w:t>Endonet</w:t>
      </w:r>
      <w:r w:rsidR="00CD1E2C" w:rsidRPr="00085A0A">
        <w:rPr>
          <w:sz w:val="20"/>
        </w:rPr>
        <w:t>, Endocrine Clinic and</w:t>
      </w:r>
      <w:r w:rsidR="00033306">
        <w:rPr>
          <w:sz w:val="20"/>
        </w:rPr>
        <w:t xml:space="preserve"> Laboratory, Basel, Switzerland</w:t>
      </w:r>
    </w:p>
    <w:p w14:paraId="5AF47628" w14:textId="77777777" w:rsidR="00033306" w:rsidRDefault="00CD1E2C" w:rsidP="00033306">
      <w:pPr>
        <w:tabs>
          <w:tab w:val="left" w:pos="426"/>
        </w:tabs>
        <w:ind w:left="420" w:right="-720" w:hanging="420"/>
        <w:rPr>
          <w:sz w:val="20"/>
        </w:rPr>
      </w:pPr>
      <w:r w:rsidRPr="00085A0A">
        <w:rPr>
          <w:sz w:val="20"/>
          <w:vertAlign w:val="superscript"/>
        </w:rPr>
        <w:t>1</w:t>
      </w:r>
      <w:r w:rsidR="00563ACC">
        <w:rPr>
          <w:sz w:val="20"/>
          <w:vertAlign w:val="superscript"/>
        </w:rPr>
        <w:t>4</w:t>
      </w:r>
      <w:r w:rsidR="00033306">
        <w:rPr>
          <w:sz w:val="20"/>
          <w:vertAlign w:val="superscript"/>
        </w:rPr>
        <w:tab/>
      </w:r>
      <w:r w:rsidR="00C20EAA" w:rsidRPr="00C20EAA">
        <w:rPr>
          <w:sz w:val="20"/>
        </w:rPr>
        <w:t>Department of Orthopaedic Surgery and Osteology</w:t>
      </w:r>
      <w:r w:rsidR="00C20EAA">
        <w:rPr>
          <w:sz w:val="20"/>
        </w:rPr>
        <w:t xml:space="preserve">, </w:t>
      </w:r>
      <w:r w:rsidR="00C20EAA" w:rsidRPr="00C20EAA">
        <w:rPr>
          <w:sz w:val="20"/>
        </w:rPr>
        <w:t>Klinikum Frankfurt</w:t>
      </w:r>
      <w:r w:rsidR="00C20EAA">
        <w:rPr>
          <w:sz w:val="20"/>
        </w:rPr>
        <w:t>,</w:t>
      </w:r>
      <w:r w:rsidR="00033306">
        <w:rPr>
          <w:sz w:val="20"/>
        </w:rPr>
        <w:t xml:space="preserve"> Germany</w:t>
      </w:r>
    </w:p>
    <w:p w14:paraId="6F65B9AA" w14:textId="77777777" w:rsidR="00033306" w:rsidRDefault="002E6BD8" w:rsidP="00033306">
      <w:pPr>
        <w:tabs>
          <w:tab w:val="left" w:pos="426"/>
        </w:tabs>
        <w:ind w:left="420" w:right="-720" w:hanging="420"/>
        <w:rPr>
          <w:sz w:val="20"/>
        </w:rPr>
      </w:pPr>
      <w:r>
        <w:rPr>
          <w:sz w:val="20"/>
          <w:vertAlign w:val="superscript"/>
        </w:rPr>
        <w:t>15</w:t>
      </w:r>
      <w:r w:rsidR="00033306">
        <w:rPr>
          <w:sz w:val="20"/>
          <w:vertAlign w:val="superscript"/>
        </w:rPr>
        <w:tab/>
      </w:r>
      <w:r w:rsidR="00C20EAA" w:rsidRPr="00C20EAA">
        <w:rPr>
          <w:sz w:val="20"/>
        </w:rPr>
        <w:t>Mayor Teaching Hospital</w:t>
      </w:r>
      <w:r w:rsidR="005A6E18">
        <w:rPr>
          <w:sz w:val="20"/>
        </w:rPr>
        <w:t>,</w:t>
      </w:r>
      <w:r w:rsidR="00C20EAA" w:rsidRPr="00C20EAA">
        <w:rPr>
          <w:sz w:val="20"/>
        </w:rPr>
        <w:t xml:space="preserve"> Charitè Medical School, Berlin</w:t>
      </w:r>
      <w:r w:rsidR="00C20EAA">
        <w:rPr>
          <w:sz w:val="20"/>
        </w:rPr>
        <w:t>, Germany</w:t>
      </w:r>
    </w:p>
    <w:p w14:paraId="2C90A67F" w14:textId="77777777" w:rsidR="00033306" w:rsidRDefault="005B4A63" w:rsidP="00033306">
      <w:pPr>
        <w:tabs>
          <w:tab w:val="left" w:pos="426"/>
        </w:tabs>
        <w:ind w:left="420" w:right="-720" w:hanging="420"/>
        <w:rPr>
          <w:sz w:val="20"/>
        </w:rPr>
      </w:pPr>
      <w:r w:rsidRPr="00A77865">
        <w:rPr>
          <w:sz w:val="20"/>
          <w:vertAlign w:val="superscript"/>
        </w:rPr>
        <w:t>16</w:t>
      </w:r>
      <w:r w:rsidR="00033306">
        <w:rPr>
          <w:sz w:val="20"/>
          <w:vertAlign w:val="superscript"/>
        </w:rPr>
        <w:tab/>
      </w:r>
      <w:r w:rsidRPr="005B4A63">
        <w:rPr>
          <w:sz w:val="20"/>
        </w:rPr>
        <w:t xml:space="preserve">MRC and Arthritis Research UK Centre for Integrated </w:t>
      </w:r>
      <w:r w:rsidR="007A7196">
        <w:rPr>
          <w:noProof/>
          <w:sz w:val="20"/>
        </w:rPr>
        <w:t>R</w:t>
      </w:r>
      <w:r w:rsidRPr="00A77865">
        <w:rPr>
          <w:noProof/>
          <w:sz w:val="20"/>
        </w:rPr>
        <w:t>esearch</w:t>
      </w:r>
      <w:r w:rsidRPr="005B4A63">
        <w:rPr>
          <w:sz w:val="20"/>
        </w:rPr>
        <w:t xml:space="preserve"> in Musculoskeletal Ageing, Mellanby Centre for Bone Research, University of Sheffield, Sheffield, UK</w:t>
      </w:r>
    </w:p>
    <w:p w14:paraId="445013CE" w14:textId="77777777" w:rsidR="00033306" w:rsidRDefault="00CD1E2C" w:rsidP="00033306">
      <w:pPr>
        <w:tabs>
          <w:tab w:val="left" w:pos="426"/>
        </w:tabs>
        <w:ind w:left="420" w:right="-720" w:hanging="420"/>
        <w:rPr>
          <w:sz w:val="20"/>
        </w:rPr>
      </w:pPr>
      <w:r w:rsidRPr="00085A0A">
        <w:rPr>
          <w:sz w:val="20"/>
          <w:vertAlign w:val="superscript"/>
        </w:rPr>
        <w:t>1</w:t>
      </w:r>
      <w:r w:rsidR="002E6BD8">
        <w:rPr>
          <w:sz w:val="20"/>
          <w:vertAlign w:val="superscript"/>
        </w:rPr>
        <w:t>7</w:t>
      </w:r>
      <w:r w:rsidR="00033306">
        <w:rPr>
          <w:sz w:val="20"/>
          <w:vertAlign w:val="superscript"/>
        </w:rPr>
        <w:tab/>
      </w:r>
      <w:r w:rsidR="00656B9A" w:rsidRPr="00085A0A">
        <w:rPr>
          <w:sz w:val="20"/>
        </w:rPr>
        <w:t xml:space="preserve">Department of Internal Medicine and Medical Disciplines, </w:t>
      </w:r>
      <w:r w:rsidR="005A6E18">
        <w:rPr>
          <w:sz w:val="20"/>
        </w:rPr>
        <w:t>“</w:t>
      </w:r>
      <w:r w:rsidRPr="00085A0A">
        <w:rPr>
          <w:sz w:val="20"/>
        </w:rPr>
        <w:t>Sapienza</w:t>
      </w:r>
      <w:r w:rsidR="005A6E18">
        <w:rPr>
          <w:sz w:val="20"/>
        </w:rPr>
        <w:t>”</w:t>
      </w:r>
      <w:r w:rsidR="005A6E18" w:rsidRPr="00085A0A">
        <w:rPr>
          <w:sz w:val="20"/>
        </w:rPr>
        <w:t xml:space="preserve"> </w:t>
      </w:r>
      <w:r w:rsidRPr="00085A0A">
        <w:rPr>
          <w:sz w:val="20"/>
        </w:rPr>
        <w:t>Università</w:t>
      </w:r>
      <w:r w:rsidR="00656B9A" w:rsidRPr="00085A0A">
        <w:rPr>
          <w:sz w:val="20"/>
        </w:rPr>
        <w:t xml:space="preserve"> </w:t>
      </w:r>
      <w:r w:rsidRPr="00085A0A">
        <w:rPr>
          <w:sz w:val="20"/>
        </w:rPr>
        <w:t>di</w:t>
      </w:r>
      <w:r w:rsidR="00656B9A" w:rsidRPr="00085A0A">
        <w:rPr>
          <w:sz w:val="20"/>
        </w:rPr>
        <w:t xml:space="preserve"> </w:t>
      </w:r>
      <w:r w:rsidRPr="00085A0A">
        <w:rPr>
          <w:sz w:val="20"/>
        </w:rPr>
        <w:t>Roma</w:t>
      </w:r>
      <w:r w:rsidR="00656B9A" w:rsidRPr="00085A0A">
        <w:rPr>
          <w:sz w:val="20"/>
        </w:rPr>
        <w:t>, Rome, Italy</w:t>
      </w:r>
    </w:p>
    <w:p w14:paraId="4F148C1E" w14:textId="77777777" w:rsidR="00033306" w:rsidRPr="00E36B1D" w:rsidRDefault="00656B9A" w:rsidP="00033306">
      <w:pPr>
        <w:tabs>
          <w:tab w:val="left" w:pos="426"/>
        </w:tabs>
        <w:ind w:left="420" w:right="-720" w:hanging="420"/>
        <w:rPr>
          <w:sz w:val="20"/>
          <w:lang w:val="fr-FR"/>
        </w:rPr>
      </w:pPr>
      <w:r w:rsidRPr="00E36B1D">
        <w:rPr>
          <w:sz w:val="20"/>
          <w:vertAlign w:val="superscript"/>
          <w:lang w:val="fr-FR"/>
        </w:rPr>
        <w:t>1</w:t>
      </w:r>
      <w:r w:rsidR="002E6BD8" w:rsidRPr="00E36B1D">
        <w:rPr>
          <w:sz w:val="20"/>
          <w:vertAlign w:val="superscript"/>
          <w:lang w:val="fr-FR"/>
        </w:rPr>
        <w:t>8</w:t>
      </w:r>
      <w:r w:rsidR="00033306" w:rsidRPr="00E36B1D">
        <w:rPr>
          <w:sz w:val="20"/>
          <w:vertAlign w:val="superscript"/>
          <w:lang w:val="fr-FR"/>
        </w:rPr>
        <w:tab/>
      </w:r>
      <w:r w:rsidR="00B85DE2" w:rsidRPr="00E36B1D">
        <w:rPr>
          <w:sz w:val="20"/>
          <w:lang w:val="fr-FR"/>
        </w:rPr>
        <w:t xml:space="preserve">INSERM U1059, </w:t>
      </w:r>
      <w:r w:rsidR="005A6E18" w:rsidRPr="00E36B1D">
        <w:rPr>
          <w:sz w:val="20"/>
          <w:lang w:val="fr-FR"/>
        </w:rPr>
        <w:t xml:space="preserve">Laboratoire </w:t>
      </w:r>
      <w:r w:rsidR="00B85DE2" w:rsidRPr="00E36B1D">
        <w:rPr>
          <w:sz w:val="20"/>
          <w:lang w:val="fr-FR"/>
        </w:rPr>
        <w:t>Biologie Intégrée du Tissu Osseux, Université de Lyon, Rheumatology Department</w:t>
      </w:r>
      <w:r w:rsidRPr="00E36B1D">
        <w:rPr>
          <w:sz w:val="20"/>
          <w:lang w:val="fr-FR"/>
        </w:rPr>
        <w:t>, CHU Saint-Etienne, Saint-Etienne, France</w:t>
      </w:r>
    </w:p>
    <w:p w14:paraId="62504346" w14:textId="77777777" w:rsidR="00FB67E4" w:rsidRPr="00085A0A" w:rsidRDefault="005B4A63" w:rsidP="00033306">
      <w:pPr>
        <w:tabs>
          <w:tab w:val="left" w:pos="426"/>
        </w:tabs>
        <w:ind w:left="420" w:right="-720" w:hanging="420"/>
        <w:rPr>
          <w:color w:val="FF0000"/>
          <w:sz w:val="20"/>
        </w:rPr>
      </w:pPr>
      <w:r>
        <w:rPr>
          <w:vertAlign w:val="superscript"/>
        </w:rPr>
        <w:t>1</w:t>
      </w:r>
      <w:r w:rsidR="002E6BD8">
        <w:rPr>
          <w:vertAlign w:val="superscript"/>
        </w:rPr>
        <w:t>9</w:t>
      </w:r>
      <w:r w:rsidR="00033306">
        <w:rPr>
          <w:vertAlign w:val="superscript"/>
        </w:rPr>
        <w:tab/>
      </w:r>
      <w:r w:rsidR="00424285" w:rsidRPr="00085A0A">
        <w:rPr>
          <w:sz w:val="20"/>
        </w:rPr>
        <w:t>Department of Public Health, Epidemiology and Health Economics, University of Liège, Liège, Belgium</w:t>
      </w:r>
    </w:p>
    <w:p w14:paraId="3C31AF3E" w14:textId="77777777" w:rsidR="00904FAB" w:rsidRPr="00085A0A" w:rsidRDefault="00904FAB" w:rsidP="002C7A6B">
      <w:pPr>
        <w:tabs>
          <w:tab w:val="left" w:pos="8100"/>
        </w:tabs>
        <w:ind w:right="-720"/>
        <w:rPr>
          <w:b/>
          <w:bCs/>
        </w:rPr>
      </w:pPr>
    </w:p>
    <w:p w14:paraId="591CBD0E" w14:textId="77777777" w:rsidR="00A250DB" w:rsidRPr="00A250DB" w:rsidRDefault="000E0636" w:rsidP="00A250DB">
      <w:pPr>
        <w:tabs>
          <w:tab w:val="left" w:pos="8100"/>
        </w:tabs>
        <w:ind w:right="-720"/>
        <w:rPr>
          <w:bCs/>
        </w:rPr>
      </w:pPr>
      <w:r w:rsidRPr="00085A0A">
        <w:rPr>
          <w:b/>
          <w:bCs/>
        </w:rPr>
        <w:t>Correspond</w:t>
      </w:r>
      <w:r w:rsidR="003032BD" w:rsidRPr="00085A0A">
        <w:rPr>
          <w:b/>
          <w:bCs/>
        </w:rPr>
        <w:t>ing author</w:t>
      </w:r>
      <w:r w:rsidR="00A67677" w:rsidRPr="00085A0A">
        <w:rPr>
          <w:b/>
          <w:bCs/>
        </w:rPr>
        <w:t xml:space="preserve"> </w:t>
      </w:r>
    </w:p>
    <w:p w14:paraId="3E8DB2A1" w14:textId="77777777" w:rsidR="00A250DB" w:rsidRPr="00204FA8" w:rsidRDefault="00A250DB" w:rsidP="00A250DB">
      <w:pPr>
        <w:tabs>
          <w:tab w:val="left" w:pos="8100"/>
        </w:tabs>
        <w:ind w:right="-720"/>
        <w:rPr>
          <w:bCs/>
          <w:sz w:val="20"/>
          <w:szCs w:val="20"/>
        </w:rPr>
      </w:pPr>
      <w:r w:rsidRPr="00204FA8">
        <w:rPr>
          <w:bCs/>
          <w:sz w:val="20"/>
          <w:szCs w:val="20"/>
        </w:rPr>
        <w:t>Prof</w:t>
      </w:r>
      <w:r w:rsidR="008B5E28">
        <w:rPr>
          <w:bCs/>
          <w:sz w:val="20"/>
          <w:szCs w:val="20"/>
        </w:rPr>
        <w:t>.</w:t>
      </w:r>
      <w:r w:rsidRPr="00204FA8">
        <w:rPr>
          <w:bCs/>
          <w:sz w:val="20"/>
          <w:szCs w:val="20"/>
        </w:rPr>
        <w:t xml:space="preserve"> J. A. Kanis, Centre for Metabolic Bone Diseases, University of Sheffield Medical School, Beech Hill Road, Sheffield, S10 2RX, UK</w:t>
      </w:r>
      <w:r w:rsidR="00E05814">
        <w:rPr>
          <w:bCs/>
          <w:sz w:val="20"/>
          <w:szCs w:val="20"/>
        </w:rPr>
        <w:t xml:space="preserve">. </w:t>
      </w:r>
    </w:p>
    <w:p w14:paraId="5D0A9D95" w14:textId="77777777" w:rsidR="00A250DB" w:rsidRPr="00204FA8" w:rsidRDefault="00A250DB" w:rsidP="00A250DB">
      <w:pPr>
        <w:tabs>
          <w:tab w:val="left" w:pos="8100"/>
        </w:tabs>
        <w:ind w:right="-720"/>
        <w:rPr>
          <w:bCs/>
          <w:sz w:val="20"/>
          <w:szCs w:val="20"/>
        </w:rPr>
      </w:pPr>
      <w:r w:rsidRPr="00204FA8">
        <w:rPr>
          <w:bCs/>
          <w:sz w:val="20"/>
          <w:szCs w:val="20"/>
        </w:rPr>
        <w:t>Telephone: +44 114 285 1109</w:t>
      </w:r>
    </w:p>
    <w:p w14:paraId="7B4C47D3" w14:textId="77777777" w:rsidR="004F593E" w:rsidRPr="00204FA8" w:rsidRDefault="00A250DB" w:rsidP="00A250DB">
      <w:pPr>
        <w:tabs>
          <w:tab w:val="left" w:pos="8100"/>
        </w:tabs>
        <w:ind w:right="-720"/>
        <w:rPr>
          <w:b/>
          <w:bCs/>
          <w:sz w:val="20"/>
          <w:szCs w:val="20"/>
        </w:rPr>
      </w:pPr>
      <w:r w:rsidRPr="00204FA8">
        <w:rPr>
          <w:bCs/>
          <w:sz w:val="20"/>
          <w:szCs w:val="20"/>
        </w:rPr>
        <w:t xml:space="preserve">Email: </w:t>
      </w:r>
      <w:hyperlink r:id="rId9" w:history="1">
        <w:r w:rsidRPr="00204FA8">
          <w:rPr>
            <w:rStyle w:val="Hyperlink"/>
            <w:sz w:val="20"/>
            <w:szCs w:val="20"/>
          </w:rPr>
          <w:t>w.j.Pontefract@shef.ac.uk</w:t>
        </w:r>
      </w:hyperlink>
    </w:p>
    <w:p w14:paraId="386C5CAB" w14:textId="77777777" w:rsidR="00AC26E6" w:rsidRDefault="00363038" w:rsidP="00A23FE7">
      <w:pPr>
        <w:pStyle w:val="Heading2"/>
      </w:pPr>
      <w:r>
        <w:br w:type="page"/>
      </w:r>
      <w:r w:rsidR="00AC26E6" w:rsidRPr="00085A0A">
        <w:lastRenderedPageBreak/>
        <w:t>Abstract</w:t>
      </w:r>
    </w:p>
    <w:p w14:paraId="302BDF11" w14:textId="7D13468C" w:rsidR="00AC3C9E" w:rsidRPr="00CB2A9D" w:rsidRDefault="00AC26E6" w:rsidP="00AC3C9E">
      <w:pPr>
        <w:tabs>
          <w:tab w:val="left" w:pos="8100"/>
        </w:tabs>
        <w:ind w:right="-720"/>
        <w:rPr>
          <w:bCs/>
          <w:i/>
        </w:rPr>
      </w:pPr>
      <w:r w:rsidRPr="00074015">
        <w:rPr>
          <w:bCs/>
          <w:i/>
        </w:rPr>
        <w:t>Summary</w:t>
      </w:r>
      <w:r w:rsidR="00CB2A9D">
        <w:rPr>
          <w:bCs/>
          <w:i/>
        </w:rPr>
        <w:t xml:space="preserve"> </w:t>
      </w:r>
      <w:r w:rsidR="00AC3C9E" w:rsidRPr="00074015">
        <w:rPr>
          <w:bCs/>
        </w:rPr>
        <w:t>Osteoporosis represents a significant and increasing healthcare burden in Europe but most patients at increased risk of fracture</w:t>
      </w:r>
      <w:r w:rsidR="00074015" w:rsidRPr="00074015">
        <w:rPr>
          <w:bCs/>
        </w:rPr>
        <w:t xml:space="preserve"> </w:t>
      </w:r>
      <w:r w:rsidR="00AC3C9E" w:rsidRPr="00074015">
        <w:rPr>
          <w:bCs/>
        </w:rPr>
        <w:t>do not receive medication, resulting in a large treatment gap. Identification of patients who are at particularly high risk will help clinicians target appropriate treatment more precisely and cost-effectively, and should be the focus of future research</w:t>
      </w:r>
      <w:r w:rsidR="00FA7545" w:rsidRPr="00074015">
        <w:rPr>
          <w:bCs/>
        </w:rPr>
        <w:t>.</w:t>
      </w:r>
      <w:r w:rsidR="00AC3C9E" w:rsidRPr="00074015">
        <w:rPr>
          <w:bCs/>
        </w:rPr>
        <w:t xml:space="preserve"> </w:t>
      </w:r>
    </w:p>
    <w:p w14:paraId="1E196BF0" w14:textId="77777777" w:rsidR="00474D9D" w:rsidRPr="00A77865" w:rsidRDefault="00474D9D" w:rsidP="002C7A6B">
      <w:pPr>
        <w:tabs>
          <w:tab w:val="left" w:pos="8100"/>
        </w:tabs>
        <w:ind w:right="-720"/>
      </w:pPr>
      <w:r w:rsidRPr="00074015">
        <w:rPr>
          <w:bCs/>
          <w:i/>
        </w:rPr>
        <w:t>Purpose</w:t>
      </w:r>
      <w:r w:rsidR="00A250DB">
        <w:rPr>
          <w:b/>
          <w:bCs/>
        </w:rPr>
        <w:t xml:space="preserve"> </w:t>
      </w:r>
      <w:r w:rsidRPr="00A77865">
        <w:rPr>
          <w:bCs/>
        </w:rPr>
        <w:t xml:space="preserve">To </w:t>
      </w:r>
      <w:r w:rsidR="00D56CC8" w:rsidRPr="00A77865">
        <w:rPr>
          <w:bCs/>
        </w:rPr>
        <w:t xml:space="preserve">review data on the identification and treatment of patients with osteoporosis at </w:t>
      </w:r>
      <w:r w:rsidR="008B3F14">
        <w:rPr>
          <w:bCs/>
        </w:rPr>
        <w:t>increased</w:t>
      </w:r>
      <w:r w:rsidR="00D56CC8" w:rsidRPr="00A77865">
        <w:rPr>
          <w:bCs/>
        </w:rPr>
        <w:t xml:space="preserve"> risk of fracture.</w:t>
      </w:r>
    </w:p>
    <w:p w14:paraId="504EAB15" w14:textId="77777777" w:rsidR="00474D9D" w:rsidRPr="00A77865" w:rsidRDefault="00474D9D" w:rsidP="002C7A6B">
      <w:pPr>
        <w:tabs>
          <w:tab w:val="left" w:pos="8100"/>
        </w:tabs>
        <w:ind w:right="-720"/>
        <w:rPr>
          <w:bCs/>
        </w:rPr>
      </w:pPr>
      <w:r w:rsidRPr="00074015">
        <w:rPr>
          <w:bCs/>
          <w:i/>
        </w:rPr>
        <w:t>Methods</w:t>
      </w:r>
      <w:r w:rsidR="00074015">
        <w:rPr>
          <w:bCs/>
        </w:rPr>
        <w:t xml:space="preserve"> </w:t>
      </w:r>
      <w:r w:rsidRPr="00330293">
        <w:t>A working group convened by the European Society for Clinical and Economic Aspects of Osteoporosis and Osteoarthritis (ESCEO) met to review current data on the epidemiology and burden of osteoporosis, and the patterns of medical management throughout Europe.</w:t>
      </w:r>
    </w:p>
    <w:p w14:paraId="750616BF" w14:textId="77777777" w:rsidR="00474D9D" w:rsidRDefault="00474D9D" w:rsidP="002C7A6B">
      <w:pPr>
        <w:tabs>
          <w:tab w:val="left" w:pos="8100"/>
        </w:tabs>
        <w:ind w:right="-720"/>
        <w:rPr>
          <w:bCs/>
        </w:rPr>
      </w:pPr>
      <w:r w:rsidRPr="00074015">
        <w:rPr>
          <w:bCs/>
          <w:i/>
        </w:rPr>
        <w:t>Results</w:t>
      </w:r>
      <w:r>
        <w:rPr>
          <w:bCs/>
        </w:rPr>
        <w:t xml:space="preserve"> </w:t>
      </w:r>
      <w:r w:rsidR="00B96903" w:rsidRPr="001243F6">
        <w:t>I</w:t>
      </w:r>
      <w:r w:rsidR="00510BF5" w:rsidRPr="001243F6">
        <w:t>n Europe</w:t>
      </w:r>
      <w:r w:rsidR="00B96903" w:rsidRPr="001243F6">
        <w:t xml:space="preserve"> i</w:t>
      </w:r>
      <w:r w:rsidR="00510BF5" w:rsidRPr="001243F6">
        <w:t>n 2010, the cost of managing osteoporosis was estimated at €37</w:t>
      </w:r>
      <w:r w:rsidR="00423474">
        <w:t> billion</w:t>
      </w:r>
      <w:r w:rsidR="00510BF5" w:rsidRPr="001243F6">
        <w:t xml:space="preserve"> and notably the costs of treatment and long-term care of patients with fractures were considerably higher than the costs for pharmacological prevention</w:t>
      </w:r>
      <w:r w:rsidR="00510BF5" w:rsidRPr="001243F6">
        <w:rPr>
          <w:bCs/>
        </w:rPr>
        <w:t>. Despite the availability of effective treatments, the up</w:t>
      </w:r>
      <w:r w:rsidR="00CD7D61" w:rsidRPr="001243F6">
        <w:rPr>
          <w:bCs/>
        </w:rPr>
        <w:t>t</w:t>
      </w:r>
      <w:r w:rsidR="00510BF5" w:rsidRPr="001243F6">
        <w:rPr>
          <w:bCs/>
        </w:rPr>
        <w:t>a</w:t>
      </w:r>
      <w:r w:rsidR="00CD7D61" w:rsidRPr="001243F6">
        <w:rPr>
          <w:bCs/>
        </w:rPr>
        <w:t>k</w:t>
      </w:r>
      <w:r w:rsidR="00510BF5" w:rsidRPr="001243F6">
        <w:rPr>
          <w:bCs/>
        </w:rPr>
        <w:t>e of osteoporosis therapy is low</w:t>
      </w:r>
      <w:r w:rsidR="00AC19D3" w:rsidRPr="001243F6">
        <w:rPr>
          <w:bCs/>
        </w:rPr>
        <w:t xml:space="preserve"> and declining, in particular </w:t>
      </w:r>
      <w:r w:rsidR="00B96903" w:rsidRPr="001243F6">
        <w:rPr>
          <w:bCs/>
        </w:rPr>
        <w:t>for secondary fracture prevention where the</w:t>
      </w:r>
      <w:r w:rsidR="00AC19D3" w:rsidRPr="001243F6">
        <w:rPr>
          <w:bCs/>
        </w:rPr>
        <w:t xml:space="preserve"> risk of a subsequent fracture following a first fracture</w:t>
      </w:r>
      <w:r w:rsidR="00B96903" w:rsidRPr="001243F6">
        <w:rPr>
          <w:bCs/>
        </w:rPr>
        <w:t xml:space="preserve"> is high.</w:t>
      </w:r>
      <w:r w:rsidR="00AC19D3" w:rsidRPr="001243F6">
        <w:rPr>
          <w:bCs/>
        </w:rPr>
        <w:t xml:space="preserve"> </w:t>
      </w:r>
      <w:r w:rsidR="00510BF5" w:rsidRPr="001243F6">
        <w:rPr>
          <w:bCs/>
        </w:rPr>
        <w:t>Consequently, there is a significant treatment gap between those who would benefit from treatment and those who receive it</w:t>
      </w:r>
      <w:r w:rsidR="005B4A63">
        <w:rPr>
          <w:bCs/>
        </w:rPr>
        <w:t>,</w:t>
      </w:r>
      <w:r w:rsidR="00510BF5" w:rsidRPr="001243F6">
        <w:rPr>
          <w:bCs/>
        </w:rPr>
        <w:t xml:space="preserve"> which urgently needs to </w:t>
      </w:r>
      <w:r w:rsidR="00510BF5" w:rsidRPr="00A77865">
        <w:rPr>
          <w:bCs/>
          <w:noProof/>
        </w:rPr>
        <w:t>be addressed</w:t>
      </w:r>
      <w:r w:rsidR="00510BF5" w:rsidRPr="001243F6">
        <w:rPr>
          <w:bCs/>
        </w:rPr>
        <w:t xml:space="preserve"> so that the burden of disease can </w:t>
      </w:r>
      <w:r w:rsidR="00510BF5" w:rsidRPr="007A7196">
        <w:rPr>
          <w:bCs/>
          <w:noProof/>
        </w:rPr>
        <w:t>be reduced</w:t>
      </w:r>
      <w:r w:rsidR="00510BF5" w:rsidRPr="001243F6">
        <w:rPr>
          <w:bCs/>
        </w:rPr>
        <w:t>.</w:t>
      </w:r>
      <w:r w:rsidR="00B96903" w:rsidRPr="001243F6">
        <w:rPr>
          <w:bCs/>
        </w:rPr>
        <w:t xml:space="preserve"> </w:t>
      </w:r>
    </w:p>
    <w:p w14:paraId="05A3A097" w14:textId="291BF4AF" w:rsidR="00A250DB" w:rsidRDefault="00474D9D" w:rsidP="002C7A6B">
      <w:pPr>
        <w:tabs>
          <w:tab w:val="left" w:pos="8100"/>
        </w:tabs>
        <w:ind w:right="-720"/>
        <w:rPr>
          <w:b/>
          <w:bCs/>
        </w:rPr>
      </w:pPr>
      <w:r w:rsidRPr="00074015">
        <w:rPr>
          <w:bCs/>
          <w:i/>
        </w:rPr>
        <w:t>Conclusions</w:t>
      </w:r>
      <w:r w:rsidR="00A250DB">
        <w:rPr>
          <w:b/>
          <w:bCs/>
        </w:rPr>
        <w:t xml:space="preserve"> </w:t>
      </w:r>
      <w:r w:rsidR="00FA7545">
        <w:rPr>
          <w:bCs/>
        </w:rPr>
        <w:t>I</w:t>
      </w:r>
      <w:r w:rsidR="00FA7545" w:rsidRPr="00FA7545">
        <w:rPr>
          <w:bCs/>
        </w:rPr>
        <w:t xml:space="preserve">mplementation of global fracture-prevention strategies is a critical </w:t>
      </w:r>
      <w:r w:rsidR="009448F2">
        <w:rPr>
          <w:bCs/>
        </w:rPr>
        <w:t>need</w:t>
      </w:r>
      <w:r w:rsidR="00FA7545">
        <w:rPr>
          <w:bCs/>
        </w:rPr>
        <w:t>.</w:t>
      </w:r>
      <w:r w:rsidR="00FA7545" w:rsidRPr="00FA7545">
        <w:rPr>
          <w:bCs/>
        </w:rPr>
        <w:t xml:space="preserve"> </w:t>
      </w:r>
      <w:r w:rsidR="00FA7545">
        <w:rPr>
          <w:bCs/>
        </w:rPr>
        <w:t>F</w:t>
      </w:r>
      <w:r w:rsidR="00FA7545" w:rsidRPr="001243F6">
        <w:rPr>
          <w:bCs/>
        </w:rPr>
        <w:t xml:space="preserve">uture </w:t>
      </w:r>
      <w:r w:rsidR="008215B1" w:rsidRPr="001243F6">
        <w:rPr>
          <w:bCs/>
        </w:rPr>
        <w:t>r</w:t>
      </w:r>
      <w:r w:rsidR="00B96903" w:rsidRPr="001243F6">
        <w:rPr>
          <w:bCs/>
        </w:rPr>
        <w:t xml:space="preserve">esearch </w:t>
      </w:r>
      <w:r w:rsidR="00030B35">
        <w:rPr>
          <w:bCs/>
        </w:rPr>
        <w:t>sh</w:t>
      </w:r>
      <w:r w:rsidR="0039749A">
        <w:rPr>
          <w:bCs/>
        </w:rPr>
        <w:t>ould</w:t>
      </w:r>
      <w:r w:rsidR="00B96903" w:rsidRPr="001243F6">
        <w:rPr>
          <w:bCs/>
        </w:rPr>
        <w:t xml:space="preserve"> focus on </w:t>
      </w:r>
      <w:r w:rsidR="001243F6">
        <w:rPr>
          <w:bCs/>
        </w:rPr>
        <w:t xml:space="preserve">identifying </w:t>
      </w:r>
      <w:r w:rsidR="00A766D5" w:rsidRPr="001243F6">
        <w:rPr>
          <w:bCs/>
        </w:rPr>
        <w:t xml:space="preserve">specific </w:t>
      </w:r>
      <w:r w:rsidR="0039749A">
        <w:rPr>
          <w:bCs/>
        </w:rPr>
        <w:t xml:space="preserve">risk factors for imminent </w:t>
      </w:r>
      <w:r w:rsidR="00B96903" w:rsidRPr="001243F6">
        <w:rPr>
          <w:bCs/>
        </w:rPr>
        <w:t>fracture</w:t>
      </w:r>
      <w:r w:rsidR="0039749A">
        <w:rPr>
          <w:bCs/>
        </w:rPr>
        <w:t>s</w:t>
      </w:r>
      <w:r w:rsidR="001E270E">
        <w:rPr>
          <w:bCs/>
        </w:rPr>
        <w:t>, periods of high fracture risk</w:t>
      </w:r>
      <w:r w:rsidR="008E7DF7">
        <w:rPr>
          <w:bCs/>
        </w:rPr>
        <w:t>,</w:t>
      </w:r>
      <w:r w:rsidR="00B96903" w:rsidRPr="001243F6">
        <w:rPr>
          <w:bCs/>
        </w:rPr>
        <w:t xml:space="preserve"> patients who are </w:t>
      </w:r>
      <w:r w:rsidR="006633C6" w:rsidRPr="001243F6">
        <w:rPr>
          <w:bCs/>
        </w:rPr>
        <w:t xml:space="preserve">at </w:t>
      </w:r>
      <w:r w:rsidR="00B96903" w:rsidRPr="001243F6">
        <w:rPr>
          <w:bCs/>
        </w:rPr>
        <w:t>increased risk of fracture,</w:t>
      </w:r>
      <w:r w:rsidR="00426908" w:rsidRPr="001243F6">
        <w:rPr>
          <w:bCs/>
        </w:rPr>
        <w:t xml:space="preserve"> as well as therapies that are most suited to such high-risk patients</w:t>
      </w:r>
      <w:r w:rsidR="008E7DF7">
        <w:rPr>
          <w:bCs/>
        </w:rPr>
        <w:t>,</w:t>
      </w:r>
      <w:r w:rsidR="0050559D">
        <w:rPr>
          <w:bCs/>
        </w:rPr>
        <w:t xml:space="preserve"> and optimal implementation strategies in primary, secondary, and tertiary care</w:t>
      </w:r>
      <w:r w:rsidR="009B420C">
        <w:rPr>
          <w:bCs/>
        </w:rPr>
        <w:t xml:space="preserve">. </w:t>
      </w:r>
    </w:p>
    <w:p w14:paraId="7154766D" w14:textId="77777777" w:rsidR="004E3C51" w:rsidRDefault="00CB2A9D" w:rsidP="002C7A6B">
      <w:pPr>
        <w:tabs>
          <w:tab w:val="left" w:pos="8100"/>
        </w:tabs>
        <w:ind w:right="-720"/>
        <w:rPr>
          <w:bCs/>
        </w:rPr>
      </w:pPr>
      <w:r>
        <w:rPr>
          <w:b/>
          <w:bCs/>
        </w:rPr>
        <w:t>Key</w:t>
      </w:r>
      <w:r w:rsidR="00A250DB" w:rsidRPr="00A250DB">
        <w:rPr>
          <w:b/>
          <w:bCs/>
        </w:rPr>
        <w:t xml:space="preserve">words </w:t>
      </w:r>
      <w:r w:rsidR="00A250DB" w:rsidRPr="00074015">
        <w:rPr>
          <w:bCs/>
        </w:rPr>
        <w:t>Osteoporosis</w:t>
      </w:r>
      <w:r w:rsidR="00A250DB">
        <w:rPr>
          <w:bCs/>
        </w:rPr>
        <w:t xml:space="preserve"> </w:t>
      </w:r>
      <w:r w:rsidR="00A250DB" w:rsidRPr="00CB2A9D">
        <w:rPr>
          <w:b/>
          <w:bCs/>
        </w:rPr>
        <w:t>·</w:t>
      </w:r>
      <w:r>
        <w:rPr>
          <w:bCs/>
        </w:rPr>
        <w:t xml:space="preserve"> </w:t>
      </w:r>
      <w:r w:rsidR="00A250DB" w:rsidRPr="00074015">
        <w:rPr>
          <w:bCs/>
        </w:rPr>
        <w:t>fracture risk</w:t>
      </w:r>
      <w:r w:rsidR="00A250DB">
        <w:rPr>
          <w:bCs/>
        </w:rPr>
        <w:t xml:space="preserve"> </w:t>
      </w:r>
      <w:r w:rsidR="00A250DB" w:rsidRPr="00CB2A9D">
        <w:rPr>
          <w:b/>
          <w:bCs/>
        </w:rPr>
        <w:t>·</w:t>
      </w:r>
      <w:r w:rsidR="00A250DB">
        <w:rPr>
          <w:bCs/>
        </w:rPr>
        <w:t xml:space="preserve"> </w:t>
      </w:r>
      <w:r w:rsidR="00A250DB" w:rsidRPr="00074015">
        <w:rPr>
          <w:bCs/>
        </w:rPr>
        <w:t>healthcare burden</w:t>
      </w:r>
      <w:r w:rsidR="00A250DB">
        <w:rPr>
          <w:bCs/>
        </w:rPr>
        <w:t xml:space="preserve"> </w:t>
      </w:r>
      <w:r w:rsidR="00A250DB" w:rsidRPr="00CB2A9D">
        <w:rPr>
          <w:b/>
          <w:bCs/>
        </w:rPr>
        <w:t>·</w:t>
      </w:r>
      <w:r w:rsidR="00A250DB">
        <w:rPr>
          <w:bCs/>
        </w:rPr>
        <w:t xml:space="preserve"> </w:t>
      </w:r>
      <w:r w:rsidR="00A250DB" w:rsidRPr="00074015">
        <w:rPr>
          <w:bCs/>
        </w:rPr>
        <w:t>secondary prevention</w:t>
      </w:r>
      <w:r w:rsidR="00A250DB">
        <w:rPr>
          <w:bCs/>
        </w:rPr>
        <w:t xml:space="preserve"> </w:t>
      </w:r>
      <w:r w:rsidR="00A250DB" w:rsidRPr="00CB2A9D">
        <w:rPr>
          <w:b/>
          <w:bCs/>
        </w:rPr>
        <w:t>·</w:t>
      </w:r>
      <w:r w:rsidR="00A250DB">
        <w:rPr>
          <w:bCs/>
        </w:rPr>
        <w:t xml:space="preserve"> </w:t>
      </w:r>
      <w:r w:rsidR="00A250DB" w:rsidRPr="00074015">
        <w:rPr>
          <w:bCs/>
        </w:rPr>
        <w:t>treatment gap</w:t>
      </w:r>
      <w:r w:rsidR="00A250DB">
        <w:rPr>
          <w:bCs/>
        </w:rPr>
        <w:t xml:space="preserve"> </w:t>
      </w:r>
      <w:r w:rsidR="00A250DB" w:rsidRPr="00CB2A9D">
        <w:rPr>
          <w:b/>
          <w:bCs/>
        </w:rPr>
        <w:t>·</w:t>
      </w:r>
      <w:r w:rsidR="00A250DB">
        <w:rPr>
          <w:bCs/>
        </w:rPr>
        <w:t xml:space="preserve"> </w:t>
      </w:r>
      <w:r w:rsidR="00A250DB" w:rsidRPr="00074015">
        <w:rPr>
          <w:bCs/>
        </w:rPr>
        <w:t>management</w:t>
      </w:r>
    </w:p>
    <w:p w14:paraId="6459DD34" w14:textId="77777777" w:rsidR="00990E1E" w:rsidRPr="00085A0A" w:rsidRDefault="006148B0" w:rsidP="00A23FE7">
      <w:pPr>
        <w:pStyle w:val="Heading2"/>
      </w:pPr>
      <w:r w:rsidRPr="00085A0A">
        <w:lastRenderedPageBreak/>
        <w:br w:type="page"/>
      </w:r>
      <w:r w:rsidR="00195EFE" w:rsidRPr="00085A0A">
        <w:lastRenderedPageBreak/>
        <w:t>Introduction</w:t>
      </w:r>
    </w:p>
    <w:p w14:paraId="6688057B" w14:textId="65E9512F" w:rsidR="00261393" w:rsidRDefault="0036795D" w:rsidP="00F10991">
      <w:pPr>
        <w:spacing w:after="120"/>
      </w:pPr>
      <w:r w:rsidRPr="00085A0A">
        <w:t xml:space="preserve">Osteoporosis </w:t>
      </w:r>
      <w:r w:rsidR="00D51AC7" w:rsidRPr="00085A0A">
        <w:t>represent</w:t>
      </w:r>
      <w:r w:rsidR="001243F6">
        <w:t>s</w:t>
      </w:r>
      <w:r w:rsidRPr="00085A0A">
        <w:t xml:space="preserve"> a </w:t>
      </w:r>
      <w:r w:rsidR="00920243" w:rsidRPr="00085A0A">
        <w:t>substantial</w:t>
      </w:r>
      <w:r w:rsidRPr="00085A0A">
        <w:t xml:space="preserve"> and increasing burden</w:t>
      </w:r>
      <w:r w:rsidR="005B3CF0" w:rsidRPr="00085A0A">
        <w:t xml:space="preserve"> on healthcare systems</w:t>
      </w:r>
      <w:r w:rsidRPr="00085A0A">
        <w:t xml:space="preserve"> </w:t>
      </w:r>
      <w:r w:rsidR="00AD7C56" w:rsidRPr="00085A0A">
        <w:t>in many countries around the world</w:t>
      </w:r>
      <w:r w:rsidR="000043CC">
        <w:t xml:space="preserve">. </w:t>
      </w:r>
      <w:r w:rsidR="00363038">
        <w:rPr>
          <w:noProof/>
        </w:rPr>
        <w:t>The</w:t>
      </w:r>
      <w:r w:rsidR="00363038">
        <w:t xml:space="preserve"> </w:t>
      </w:r>
      <w:r w:rsidR="006A398A">
        <w:t>resulting fractures are</w:t>
      </w:r>
      <w:r w:rsidR="00AD7C56" w:rsidRPr="00711B2F">
        <w:rPr>
          <w:noProof/>
        </w:rPr>
        <w:t xml:space="preserve"> </w:t>
      </w:r>
      <w:r w:rsidRPr="00711B2F">
        <w:rPr>
          <w:noProof/>
        </w:rPr>
        <w:t>associated</w:t>
      </w:r>
      <w:r w:rsidRPr="00085A0A">
        <w:t xml:space="preserve"> with reduced quality of life </w:t>
      </w:r>
      <w:r w:rsidR="00AD7C56" w:rsidRPr="00085A0A">
        <w:t>as well as</w:t>
      </w:r>
      <w:r w:rsidRPr="00085A0A">
        <w:t xml:space="preserve"> significant morbidity, mortality and healthcare resource </w:t>
      </w:r>
      <w:r w:rsidR="00132707" w:rsidRPr="00085A0A">
        <w:t>utilisation</w:t>
      </w:r>
      <w:r w:rsidR="006148B0" w:rsidRPr="00085A0A">
        <w:t xml:space="preserve">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Pr="00085A0A">
        <w:t>.</w:t>
      </w:r>
      <w:r w:rsidR="00AD7C56" w:rsidRPr="00085A0A">
        <w:t xml:space="preserve"> </w:t>
      </w:r>
      <w:r w:rsidR="00363038">
        <w:t>However,</w:t>
      </w:r>
      <w:r w:rsidR="005B3CF0" w:rsidRPr="00085A0A">
        <w:t xml:space="preserve"> </w:t>
      </w:r>
      <w:r w:rsidR="00633F39" w:rsidRPr="00085A0A">
        <w:t>most</w:t>
      </w:r>
      <w:r w:rsidR="00B12F14" w:rsidRPr="00085A0A">
        <w:t xml:space="preserve"> </w:t>
      </w:r>
      <w:r w:rsidRPr="00085A0A">
        <w:t>patients</w:t>
      </w:r>
      <w:r w:rsidR="00B12F14" w:rsidRPr="00085A0A">
        <w:t xml:space="preserve"> who hav</w:t>
      </w:r>
      <w:r w:rsidR="008E41B7" w:rsidRPr="00085A0A">
        <w:t xml:space="preserve">e sustained a </w:t>
      </w:r>
      <w:r w:rsidRPr="00085A0A">
        <w:t>fracture or who are at increased</w:t>
      </w:r>
      <w:r w:rsidR="00B12F14" w:rsidRPr="00085A0A">
        <w:t xml:space="preserve"> risk of f</w:t>
      </w:r>
      <w:r w:rsidR="008E41B7" w:rsidRPr="00085A0A">
        <w:t xml:space="preserve">racture </w:t>
      </w:r>
      <w:r w:rsidR="00920243" w:rsidRPr="00085A0A">
        <w:t xml:space="preserve">do not receive </w:t>
      </w:r>
      <w:r w:rsidR="00D51AC7" w:rsidRPr="00085A0A">
        <w:t xml:space="preserve">appropriate </w:t>
      </w:r>
      <w:r w:rsidR="00920243" w:rsidRPr="00085A0A">
        <w:t>osteoporosis treatment</w:t>
      </w:r>
      <w:r w:rsidR="00A20DAF">
        <w:t>,</w:t>
      </w:r>
      <w:r w:rsidR="00920243" w:rsidRPr="00085A0A">
        <w:t xml:space="preserve"> and </w:t>
      </w:r>
      <w:r w:rsidR="00A20DAF" w:rsidRPr="00085A0A">
        <w:t xml:space="preserve">treatment rates have declined </w:t>
      </w:r>
      <w:r w:rsidR="00920243" w:rsidRPr="00085A0A">
        <w:t xml:space="preserve">in recent years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00B12F14" w:rsidRPr="00085A0A">
        <w:t>.</w:t>
      </w:r>
      <w:r w:rsidR="00920243" w:rsidRPr="00085A0A">
        <w:t xml:space="preserve"> </w:t>
      </w:r>
      <w:r w:rsidR="005B3CF0" w:rsidRPr="00085A0A">
        <w:t xml:space="preserve">This </w:t>
      </w:r>
      <w:r w:rsidR="006377A0">
        <w:t>increasing</w:t>
      </w:r>
      <w:r w:rsidR="006377A0" w:rsidRPr="00085A0A">
        <w:t xml:space="preserve"> </w:t>
      </w:r>
      <w:r w:rsidR="00920243" w:rsidRPr="00085A0A">
        <w:t>‘treatment gap’ suggests</w:t>
      </w:r>
      <w:r w:rsidR="005B3CF0" w:rsidRPr="00085A0A">
        <w:t xml:space="preserve"> the</w:t>
      </w:r>
      <w:r w:rsidR="008C1D8C" w:rsidRPr="00085A0A">
        <w:t xml:space="preserve"> n</w:t>
      </w:r>
      <w:r w:rsidR="00C743DB" w:rsidRPr="00085A0A">
        <w:t xml:space="preserve">eed </w:t>
      </w:r>
      <w:r w:rsidR="008C1D8C" w:rsidRPr="00085A0A">
        <w:t xml:space="preserve">for </w:t>
      </w:r>
      <w:r w:rsidR="00A20DAF">
        <w:t xml:space="preserve">both </w:t>
      </w:r>
      <w:r w:rsidR="00920243" w:rsidRPr="00085A0A">
        <w:t>better</w:t>
      </w:r>
      <w:r w:rsidR="008C1D8C" w:rsidRPr="00085A0A">
        <w:t xml:space="preserve"> evaluation</w:t>
      </w:r>
      <w:r w:rsidR="00920243" w:rsidRPr="00085A0A">
        <w:t xml:space="preserve"> of patients</w:t>
      </w:r>
      <w:r w:rsidR="005B4A63">
        <w:t>,</w:t>
      </w:r>
      <w:r w:rsidR="00920243" w:rsidRPr="00085A0A">
        <w:t xml:space="preserve"> </w:t>
      </w:r>
      <w:r w:rsidR="008C1D8C" w:rsidRPr="00085A0A">
        <w:t xml:space="preserve">and consensus </w:t>
      </w:r>
      <w:r w:rsidR="005B3CF0" w:rsidRPr="00085A0A">
        <w:t xml:space="preserve">among clinicians </w:t>
      </w:r>
      <w:r w:rsidR="00920243" w:rsidRPr="00085A0A">
        <w:t>regarding</w:t>
      </w:r>
      <w:r w:rsidR="008C1D8C" w:rsidRPr="00085A0A">
        <w:t xml:space="preserve"> the definition of </w:t>
      </w:r>
      <w:r w:rsidR="000D45D0" w:rsidRPr="00085A0A">
        <w:t>those</w:t>
      </w:r>
      <w:r w:rsidR="008C1D8C" w:rsidRPr="00085A0A">
        <w:t xml:space="preserve"> at increased risk of fracture and how they should </w:t>
      </w:r>
      <w:r w:rsidR="000D45D0" w:rsidRPr="00085A0A">
        <w:t xml:space="preserve">best </w:t>
      </w:r>
      <w:r w:rsidR="008C1D8C" w:rsidRPr="00711B2F">
        <w:rPr>
          <w:noProof/>
        </w:rPr>
        <w:t>be treated</w:t>
      </w:r>
      <w:r w:rsidR="008C1D8C" w:rsidRPr="00085A0A">
        <w:t>.</w:t>
      </w:r>
      <w:r w:rsidR="007D1D03" w:rsidRPr="00085A0A">
        <w:t xml:space="preserve"> To address this, a</w:t>
      </w:r>
      <w:r w:rsidR="00C743DB" w:rsidRPr="00085A0A">
        <w:t xml:space="preserve"> working group convened by the </w:t>
      </w:r>
      <w:r w:rsidR="00F8336B" w:rsidRPr="00085A0A">
        <w:t>European Society for Clinical and Economic Aspects of Osteopo</w:t>
      </w:r>
      <w:r w:rsidR="00CE447F" w:rsidRPr="00085A0A">
        <w:t>rosis and Osteoarthritis</w:t>
      </w:r>
      <w:r w:rsidR="00F8336B" w:rsidRPr="00085A0A">
        <w:t xml:space="preserve"> </w:t>
      </w:r>
      <w:r w:rsidR="000043CC">
        <w:t xml:space="preserve">(ESCEO) </w:t>
      </w:r>
      <w:r w:rsidR="00FC1803" w:rsidRPr="00085A0A">
        <w:t>met to</w:t>
      </w:r>
      <w:r w:rsidR="007D1D03" w:rsidRPr="00085A0A">
        <w:t xml:space="preserve"> r</w:t>
      </w:r>
      <w:r w:rsidR="00FC1803" w:rsidRPr="00085A0A">
        <w:t xml:space="preserve">eview </w:t>
      </w:r>
      <w:r w:rsidR="00B12F14" w:rsidRPr="00085A0A">
        <w:t xml:space="preserve">current </w:t>
      </w:r>
      <w:r w:rsidR="006A0236" w:rsidRPr="00085A0A">
        <w:t xml:space="preserve">data on the epidemiology and </w:t>
      </w:r>
      <w:r w:rsidR="00FC1803" w:rsidRPr="00085A0A">
        <w:t xml:space="preserve">burden </w:t>
      </w:r>
      <w:r w:rsidR="006A0236" w:rsidRPr="00085A0A">
        <w:t>of osteoporosis</w:t>
      </w:r>
      <w:r w:rsidR="00A24D64" w:rsidRPr="00085A0A">
        <w:t>,</w:t>
      </w:r>
      <w:r w:rsidR="006A0236" w:rsidRPr="00085A0A">
        <w:t xml:space="preserve"> and </w:t>
      </w:r>
      <w:r w:rsidR="00400DD7" w:rsidRPr="00085A0A">
        <w:t xml:space="preserve">the </w:t>
      </w:r>
      <w:r w:rsidR="006A0236" w:rsidRPr="00085A0A">
        <w:t xml:space="preserve">patterns of medical management </w:t>
      </w:r>
      <w:r w:rsidR="00400DD7" w:rsidRPr="00085A0A">
        <w:t>throughout</w:t>
      </w:r>
      <w:r w:rsidR="006A0236" w:rsidRPr="00085A0A">
        <w:t xml:space="preserve"> Europe</w:t>
      </w:r>
      <w:r w:rsidR="00035CEB" w:rsidRPr="00085A0A">
        <w:t>.</w:t>
      </w:r>
      <w:r w:rsidR="00400DD7" w:rsidRPr="00085A0A">
        <w:t xml:space="preserve"> This manuscript summarises the working group’s</w:t>
      </w:r>
      <w:r w:rsidR="00AF4123" w:rsidRPr="00085A0A">
        <w:t xml:space="preserve"> views and recommendations regarding </w:t>
      </w:r>
      <w:r w:rsidR="00F8336B" w:rsidRPr="00085A0A">
        <w:t xml:space="preserve">strategies </w:t>
      </w:r>
      <w:r w:rsidR="00FC1803" w:rsidRPr="00085A0A">
        <w:t>for the</w:t>
      </w:r>
      <w:r w:rsidR="00F8336B" w:rsidRPr="00085A0A">
        <w:t xml:space="preserve"> identification of patients at i</w:t>
      </w:r>
      <w:r w:rsidR="00EF6413" w:rsidRPr="00085A0A">
        <w:t>ncreased</w:t>
      </w:r>
      <w:r w:rsidR="008E41B7" w:rsidRPr="00085A0A">
        <w:t xml:space="preserve"> risk of</w:t>
      </w:r>
      <w:r w:rsidR="00F8336B" w:rsidRPr="00085A0A">
        <w:t xml:space="preserve"> fracture</w:t>
      </w:r>
      <w:r w:rsidR="00A24D64" w:rsidRPr="00085A0A">
        <w:t xml:space="preserve">, </w:t>
      </w:r>
      <w:r w:rsidR="00AF4123" w:rsidRPr="00085A0A">
        <w:t xml:space="preserve">the currently available </w:t>
      </w:r>
      <w:r w:rsidR="00FC1803" w:rsidRPr="00085A0A">
        <w:t>options for their effective management</w:t>
      </w:r>
      <w:r w:rsidR="0039749A">
        <w:t>,</w:t>
      </w:r>
      <w:r w:rsidR="00A24D64" w:rsidRPr="00085A0A">
        <w:t xml:space="preserve"> and</w:t>
      </w:r>
      <w:r w:rsidR="00B26D34" w:rsidRPr="00085A0A">
        <w:t xml:space="preserve"> </w:t>
      </w:r>
      <w:r w:rsidR="00D51AC7" w:rsidRPr="00085A0A">
        <w:t xml:space="preserve">data for </w:t>
      </w:r>
      <w:r w:rsidR="00B26D34" w:rsidRPr="00085A0A">
        <w:t>new</w:t>
      </w:r>
      <w:r w:rsidR="00A24D64" w:rsidRPr="00085A0A">
        <w:t xml:space="preserve"> products in development</w:t>
      </w:r>
      <w:r w:rsidR="00F8336B" w:rsidRPr="00085A0A">
        <w:t>.</w:t>
      </w:r>
    </w:p>
    <w:p w14:paraId="6F7764CB" w14:textId="77777777" w:rsidR="00BF7F9E" w:rsidRPr="00BF7F9E" w:rsidRDefault="00BF7F9E" w:rsidP="00BF7F9E">
      <w:pPr>
        <w:spacing w:after="120"/>
        <w:rPr>
          <w:b/>
        </w:rPr>
      </w:pPr>
      <w:r w:rsidRPr="00BF7F9E">
        <w:rPr>
          <w:b/>
        </w:rPr>
        <w:t>Methods</w:t>
      </w:r>
    </w:p>
    <w:p w14:paraId="39100249" w14:textId="76007194" w:rsidR="00506D40" w:rsidRPr="00BF7F9E" w:rsidRDefault="00BF7F9E" w:rsidP="00BF7F9E">
      <w:pPr>
        <w:spacing w:after="120"/>
      </w:pPr>
      <w:r w:rsidRPr="00BF7F9E">
        <w:t>As in previous initiatives and publications</w:t>
      </w:r>
      <w:r w:rsidR="007143CF">
        <w:t xml:space="preserve"> </w:t>
      </w:r>
      <w:r w:rsidR="007143CF">
        <w:fldChar w:fldCharType="begin">
          <w:fldData xml:space="preserve">PEVuZE5vdGU+PENpdGU+PEF1dGhvcj5CZWF1ZGFydDwvQXV0aG9yPjxZZWFyPjIwMTY8L1llYXI+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</w:fldData>
        </w:fldChar>
      </w:r>
      <w:r w:rsidR="007143CF">
        <w:instrText xml:space="preserve"> ADDIN EN.CITE </w:instrText>
      </w:r>
      <w:r w:rsidR="007143CF">
        <w:fldChar w:fldCharType="begin">
          <w:fldData xml:space="preserve">PEVuZE5vdGU+PENpdGU+PEF1dGhvcj5CZWF1ZGFydDwvQXV0aG9yPjxZZWFyPjIwMTY8L1llYXI+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</w:fldData>
        </w:fldChar>
      </w:r>
      <w:r w:rsidR="007143CF">
        <w:instrText xml:space="preserve"> ADDIN EN.CITE.DATA </w:instrText>
      </w:r>
      <w:r w:rsidR="007143CF">
        <w:fldChar w:fldCharType="end"/>
      </w:r>
      <w:r w:rsidR="007143CF">
        <w:fldChar w:fldCharType="separate"/>
      </w:r>
      <w:r w:rsidR="007143CF">
        <w:rPr>
          <w:noProof/>
        </w:rPr>
        <w:t>[</w:t>
      </w:r>
      <w:hyperlink w:anchor="_ENREF_2" w:tooltip="Beaudart, 2016 #152" w:history="1">
        <w:r w:rsidR="00AB1A24">
          <w:rPr>
            <w:noProof/>
          </w:rPr>
          <w:t>2</w:t>
        </w:r>
      </w:hyperlink>
      <w:r w:rsidR="007143CF">
        <w:rPr>
          <w:noProof/>
        </w:rPr>
        <w:t>]</w:t>
      </w:r>
      <w:r w:rsidR="007143CF">
        <w:fldChar w:fldCharType="end"/>
      </w:r>
      <w:r w:rsidRPr="00BF7F9E">
        <w:t>, the European Society for Clinical and Economic Aspects of Osteoporosis, Osteoarthritis (ESCEO) working group consisted of clinical scientists and experts in the field of osteoporosis. Different members of the ESCEO working group were asked to prepare a full review of the literature on: - a. Epidemiology of spinal and non-spinal fractures in Europe (CC); b. Burden of spinal and non-spinal fractures in Europe (MLB); c. Management of osteoporosis in Europe - the treatment gap (JAK); d. How can we define a patient at high (imminent) risk of fracture (NCH) and e. Efficacy of currently available treatments in patients at high risk of fracture (TT). Each member prepared a list of the most important topics based on their review of the literature and then made a set of preliminary recommendations. The subsequent step was a face-to-</w:t>
      </w:r>
      <w:r w:rsidRPr="00BF7F9E">
        <w:lastRenderedPageBreak/>
        <w:t>face meeting for the whole group (9th September 2016) to make amendments and discuss further recommendations. The plan of the manuscript was also discussed and shared conclusions were reached. The present recommendations were developed independently of any of the funding sources that had no role in the decision to prepare this document and its implementation, revisions, and approval for publication. In addition, each member of the task force individually agreed to declare their potential conflict of interest, if any, in the process of article submission.</w:t>
      </w:r>
    </w:p>
    <w:p w14:paraId="4746B72C" w14:textId="77777777" w:rsidR="00506D40" w:rsidRPr="00BF7F9E" w:rsidRDefault="00506D40" w:rsidP="00F10991">
      <w:pPr>
        <w:spacing w:after="120"/>
        <w:rPr>
          <w:b/>
        </w:rPr>
      </w:pPr>
    </w:p>
    <w:p w14:paraId="0B47279D" w14:textId="77777777" w:rsidR="00F8336B" w:rsidRPr="00085A0A" w:rsidRDefault="00A03CFB" w:rsidP="00A23FE7">
      <w:pPr>
        <w:pStyle w:val="Heading2"/>
      </w:pPr>
      <w:r w:rsidRPr="00085A0A">
        <w:t>Epidemiology of vertebral and non-vertebral</w:t>
      </w:r>
      <w:r w:rsidR="00996589" w:rsidRPr="00085A0A">
        <w:t xml:space="preserve"> fractures in Europe</w:t>
      </w:r>
    </w:p>
    <w:p w14:paraId="43C7630A" w14:textId="316FB8F7" w:rsidR="006377A0" w:rsidRDefault="000043CC" w:rsidP="00E75554">
      <w:r>
        <w:t>M</w:t>
      </w:r>
      <w:r w:rsidR="000102AE" w:rsidRPr="00085A0A">
        <w:t>ore than 8.9</w:t>
      </w:r>
      <w:r w:rsidR="00423474">
        <w:t> million</w:t>
      </w:r>
      <w:r w:rsidR="000102AE" w:rsidRPr="00085A0A">
        <w:t xml:space="preserve"> </w:t>
      </w:r>
      <w:r>
        <w:t xml:space="preserve">osteoporotic </w:t>
      </w:r>
      <w:r w:rsidR="000102AE" w:rsidRPr="00085A0A">
        <w:t>fractures</w:t>
      </w:r>
      <w:r>
        <w:t xml:space="preserve"> occur</w:t>
      </w:r>
      <w:r w:rsidR="000102AE" w:rsidRPr="00085A0A">
        <w:t xml:space="preserve"> annually worldwide and approximately one-third of </w:t>
      </w:r>
      <w:r w:rsidR="00D739B0" w:rsidRPr="00085A0A">
        <w:t>those</w:t>
      </w:r>
      <w:r w:rsidR="000102AE" w:rsidRPr="00085A0A">
        <w:t xml:space="preserve"> fractures </w:t>
      </w:r>
      <w:r>
        <w:t>are</w:t>
      </w:r>
      <w:r w:rsidRPr="00085A0A">
        <w:t xml:space="preserve"> </w:t>
      </w:r>
      <w:r w:rsidR="000102AE" w:rsidRPr="00085A0A">
        <w:t>in Europe, equating to 3.5</w:t>
      </w:r>
      <w:r w:rsidR="00423474">
        <w:t> million</w:t>
      </w:r>
      <w:r w:rsidR="000102AE" w:rsidRPr="00085A0A">
        <w:t xml:space="preserve"> cases per year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0074758E" w:rsidRPr="00085A0A">
        <w:t xml:space="preserve">. A </w:t>
      </w:r>
      <w:r w:rsidR="00EC1EE2">
        <w:t xml:space="preserve">review of </w:t>
      </w:r>
      <w:r w:rsidR="009264FB">
        <w:t xml:space="preserve">the </w:t>
      </w:r>
      <w:r w:rsidR="001243F6">
        <w:t>clinical and economic burden of osteoporotic fractures</w:t>
      </w:r>
      <w:r w:rsidR="0074758E" w:rsidRPr="00085A0A">
        <w:t xml:space="preserve"> in 27 </w:t>
      </w:r>
      <w:r w:rsidR="001243F6" w:rsidRPr="00085A0A">
        <w:t xml:space="preserve">European </w:t>
      </w:r>
      <w:r w:rsidR="0074758E" w:rsidRPr="00085A0A">
        <w:t xml:space="preserve">countries </w:t>
      </w:r>
      <w:r w:rsidR="0074758E" w:rsidRPr="00A77865">
        <w:rPr>
          <w:noProof/>
        </w:rPr>
        <w:t xml:space="preserve">in 2010 </w:t>
      </w:r>
      <w:r w:rsidR="006377A0" w:rsidRPr="006377A0">
        <w:rPr>
          <w:noProof/>
        </w:rPr>
        <w:t xml:space="preserve">found that </w:t>
      </w:r>
      <w:r w:rsidR="0074758E" w:rsidRPr="00A77865">
        <w:rPr>
          <w:noProof/>
        </w:rPr>
        <w:t>t</w:t>
      </w:r>
      <w:r w:rsidR="00803DE8" w:rsidRPr="00A77865">
        <w:rPr>
          <w:noProof/>
        </w:rPr>
        <w:t>wo</w:t>
      </w:r>
      <w:r w:rsidR="00570B81" w:rsidRPr="00A77865">
        <w:rPr>
          <w:noProof/>
        </w:rPr>
        <w:t>-</w:t>
      </w:r>
      <w:r w:rsidR="00803DE8" w:rsidRPr="00A77865">
        <w:rPr>
          <w:noProof/>
        </w:rPr>
        <w:t>thirds of all incident</w:t>
      </w:r>
      <w:r w:rsidR="00803DE8" w:rsidRPr="00085A0A">
        <w:t xml:space="preserve"> fractures occurred in women</w:t>
      </w:r>
      <w:r w:rsidR="0074758E" w:rsidRPr="00085A0A">
        <w:t xml:space="preserve"> </w:t>
      </w:r>
      <w:r w:rsidR="00F94627">
        <w:t>and fracture incidence i</w:t>
      </w:r>
      <w:r w:rsidR="00F94627" w:rsidRPr="00085A0A">
        <w:t>ncrease</w:t>
      </w:r>
      <w:r w:rsidR="00F94627">
        <w:t>d</w:t>
      </w:r>
      <w:r w:rsidR="00F94627" w:rsidRPr="00085A0A">
        <w:t xml:space="preserve"> with age</w:t>
      </w:r>
      <w:r w:rsidR="005B4A63">
        <w:t>,</w:t>
      </w:r>
      <w:r w:rsidR="00F94627">
        <w:t xml:space="preserve"> with t</w:t>
      </w:r>
      <w:r w:rsidR="00F94627" w:rsidRPr="00085A0A">
        <w:t xml:space="preserve">he majority of hip fractures </w:t>
      </w:r>
      <w:r w:rsidR="00F94627">
        <w:t>reported in patients</w:t>
      </w:r>
      <w:r w:rsidR="00F94627" w:rsidRPr="00085A0A">
        <w:t xml:space="preserve"> aged ≥80 years</w:t>
      </w:r>
      <w:r w:rsidR="00F94627">
        <w:t xml:space="preserve">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0074758E" w:rsidRPr="00085A0A">
        <w:t>. The most common fractures were</w:t>
      </w:r>
      <w:r w:rsidR="00803DE8" w:rsidRPr="00085A0A">
        <w:t xml:space="preserve"> h</w:t>
      </w:r>
      <w:r w:rsidR="00BC5F88" w:rsidRPr="00085A0A">
        <w:t>ip</w:t>
      </w:r>
      <w:r>
        <w:t xml:space="preserve"> (18</w:t>
      </w:r>
      <w:r w:rsidR="00CB2A9D">
        <w:t xml:space="preserve"> </w:t>
      </w:r>
      <w:r>
        <w:t>%)</w:t>
      </w:r>
      <w:r w:rsidR="00BC5F88" w:rsidRPr="00085A0A">
        <w:t xml:space="preserve">, </w:t>
      </w:r>
      <w:r w:rsidR="00813C50" w:rsidRPr="00085A0A">
        <w:t xml:space="preserve">forearm </w:t>
      </w:r>
      <w:r w:rsidR="00813C50">
        <w:t>(16</w:t>
      </w:r>
      <w:r w:rsidR="00CB2A9D">
        <w:t xml:space="preserve"> </w:t>
      </w:r>
      <w:r w:rsidR="00813C50">
        <w:t xml:space="preserve">%), </w:t>
      </w:r>
      <w:r w:rsidR="00BC5F88" w:rsidRPr="00085A0A">
        <w:t>vertebral</w:t>
      </w:r>
      <w:r>
        <w:t xml:space="preserve"> (15</w:t>
      </w:r>
      <w:r w:rsidR="00CB2A9D">
        <w:t xml:space="preserve"> </w:t>
      </w:r>
      <w:r>
        <w:t>%)</w:t>
      </w:r>
      <w:r w:rsidR="00BC5F88" w:rsidRPr="00085A0A">
        <w:t xml:space="preserve"> and ‘other</w:t>
      </w:r>
      <w:r>
        <w:t>s</w:t>
      </w:r>
      <w:r w:rsidR="00B438B8" w:rsidRPr="00085A0A">
        <w:t>’</w:t>
      </w:r>
      <w:r>
        <w:t xml:space="preserve"> (51</w:t>
      </w:r>
      <w:r w:rsidR="00CB2A9D">
        <w:t xml:space="preserve"> </w:t>
      </w:r>
      <w:r>
        <w:t>%)</w:t>
      </w:r>
      <w:r w:rsidR="00B438B8" w:rsidRPr="00085A0A">
        <w:t xml:space="preserve"> </w:t>
      </w:r>
      <w:r w:rsidR="00803DE8" w:rsidRPr="00085A0A">
        <w:t>(Fig. 1)</w:t>
      </w:r>
      <w:r w:rsidR="00BC5F88" w:rsidRPr="00085A0A">
        <w:t xml:space="preserve">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00035CEB" w:rsidRPr="00085A0A">
        <w:t>.</w:t>
      </w:r>
      <w:r w:rsidR="00C61F6C">
        <w:t xml:space="preserve"> </w:t>
      </w:r>
      <w:r w:rsidR="007E6CD3">
        <w:t xml:space="preserve">Other studies, such as the </w:t>
      </w:r>
      <w:r w:rsidR="007E6CD3" w:rsidRPr="00085A0A">
        <w:t>POSSIBLE EU® study</w:t>
      </w:r>
      <w:r w:rsidR="007E6CD3">
        <w:t xml:space="preserve">, have also highlighted the importance </w:t>
      </w:r>
      <w:r w:rsidR="00C61F6C" w:rsidRPr="00085A0A">
        <w:t>of non-hip and non-vertebral (NHNV) fractures, where 70</w:t>
      </w:r>
      <w:r w:rsidR="00CB2A9D">
        <w:t xml:space="preserve"> </w:t>
      </w:r>
      <w:r w:rsidR="00C61F6C" w:rsidRPr="00085A0A">
        <w:t xml:space="preserve">% of fractures occurred in NHNV locations in postmenopausal women receiving </w:t>
      </w:r>
      <w:r w:rsidR="0008380B" w:rsidRPr="00085A0A">
        <w:t>bone</w:t>
      </w:r>
      <w:r w:rsidR="0008380B">
        <w:t>-</w:t>
      </w:r>
      <w:r w:rsidR="00C61F6C" w:rsidRPr="00085A0A">
        <w:t xml:space="preserve">loss therapies in a primary care setting </w:t>
      </w:r>
      <w:r w:rsidR="00027379">
        <w:fldChar w:fldCharType="begin"/>
      </w:r>
      <w:r w:rsidR="007143CF">
        <w:instrText xml:space="preserve"> ADDIN EN.CITE &lt;EndNote&gt;&lt;Cite&gt;&lt;Author&gt;Freemantle&lt;/Author&gt;&lt;Year&gt;2010&lt;/Year&gt;&lt;RecNum&gt;3&lt;/RecNum&gt;&lt;DisplayText&gt;[3]&lt;/DisplayText&gt;&lt;record&gt;&lt;rec-number&gt;3&lt;/rec-number&gt;&lt;foreign-keys&gt;&lt;key app="EN" db-id="z9xtfvpzlretemeftxz50e5jd0eds02zrtrs" timestamp="1475852947"&gt;3&lt;/key&gt;&lt;/foreign-keys&gt;&lt;ref-type name="Journal Article"&gt;17&lt;/ref-type&gt;&lt;contributors&gt;&lt;authors&gt;&lt;author&gt;Freemantle, N.&lt;/author&gt;&lt;author&gt;Cooper, C.&lt;/author&gt;&lt;author&gt;Roux, C.&lt;/author&gt;&lt;author&gt;Diez-Perez, A.&lt;/author&gt;&lt;author&gt;Guillemin, F.&lt;/author&gt;&lt;author&gt;Jonsson, B.&lt;/author&gt;&lt;author&gt;Ortolani, S.&lt;/author&gt;&lt;author&gt;Pfeilschifter, J.&lt;/author&gt;&lt;author&gt;Horne, R.&lt;/author&gt;&lt;author&gt;Kakad, S.&lt;/author&gt;&lt;author&gt;Shepherd, S.&lt;/author&gt;&lt;author&gt;Moller, G.&lt;/author&gt;&lt;author&gt;Marciniak, A.&lt;/author&gt;&lt;author&gt;Martinez, L.&lt;/author&gt;&lt;/authors&gt;&lt;/contributors&gt;&lt;titles&gt;&lt;title&gt;Baseline observations from the POSSIBLE EU(R) study: characteristics of postmenopausal women receiving bone loss medications&lt;/title&gt;&lt;secondary-title&gt;Arch Osteoporos&lt;/secondary-title&gt;&lt;/titles&gt;&lt;periodical&gt;&lt;full-title&gt;Arch Osteoporos&lt;/full-title&gt;&lt;/periodical&gt;&lt;pages&gt;61-72&lt;/pages&gt;&lt;volume&gt;5&lt;/volume&gt;&lt;number&gt;1-2&lt;/number&gt;&lt;dates&gt;&lt;year&gt;2010&lt;/year&gt;&lt;pub-dates&gt;&lt;date&gt;Dec&lt;/date&gt;&lt;/pub-dates&gt;&lt;/dates&gt;&lt;isbn&gt;1862-3514 (Electronic)&lt;/isbn&gt;&lt;accession-num&gt;21258637&lt;/accession-num&gt;&lt;urls&gt;&lt;related-urls&gt;&lt;url&gt;http://www.ncbi.nlm.nih.gov/pubmed/21258637&lt;/url&gt;&lt;/related-urls&gt;&lt;/urls&gt;&lt;custom2&gt;PMC3010211&lt;/custom2&gt;&lt;electronic-resource-num&gt;10.1007/s11657-010-0035-7&lt;/electronic-resource-num&gt;&lt;/record&gt;&lt;/Cite&gt;&lt;/EndNote&gt;</w:instrText>
      </w:r>
      <w:r w:rsidR="00027379">
        <w:fldChar w:fldCharType="separate"/>
      </w:r>
      <w:r w:rsidR="007143CF">
        <w:rPr>
          <w:noProof/>
        </w:rPr>
        <w:t>[</w:t>
      </w:r>
      <w:hyperlink w:anchor="_ENREF_3" w:tooltip="Freemantle, 2010 #3" w:history="1">
        <w:r w:rsidR="00AB1A24">
          <w:rPr>
            <w:noProof/>
          </w:rPr>
          <w:t>3</w:t>
        </w:r>
      </w:hyperlink>
      <w:r w:rsidR="007143CF">
        <w:rPr>
          <w:noProof/>
        </w:rPr>
        <w:t>]</w:t>
      </w:r>
      <w:r w:rsidR="00027379">
        <w:fldChar w:fldCharType="end"/>
      </w:r>
      <w:r w:rsidR="00C61F6C" w:rsidRPr="00085A0A">
        <w:t xml:space="preserve">. </w:t>
      </w:r>
      <w:r w:rsidR="00495905">
        <w:t>Historically</w:t>
      </w:r>
      <w:r>
        <w:t>,</w:t>
      </w:r>
      <w:r w:rsidR="00495905">
        <w:t xml:space="preserve"> the importance of vertebral fracture incidence has </w:t>
      </w:r>
      <w:r w:rsidR="00495905" w:rsidRPr="00A77865">
        <w:rPr>
          <w:noProof/>
        </w:rPr>
        <w:t xml:space="preserve">been </w:t>
      </w:r>
      <w:r w:rsidR="006A260D">
        <w:rPr>
          <w:noProof/>
        </w:rPr>
        <w:t xml:space="preserve">relatively </w:t>
      </w:r>
      <w:r w:rsidR="00495905" w:rsidRPr="00A77865">
        <w:rPr>
          <w:noProof/>
        </w:rPr>
        <w:t>inflated</w:t>
      </w:r>
      <w:r w:rsidR="00495905">
        <w:t xml:space="preserve"> due to its use as a primary endpoin</w:t>
      </w:r>
      <w:r w:rsidR="009B420C">
        <w:t>t in many clinical studie</w:t>
      </w:r>
      <w:r w:rsidR="00495905">
        <w:t>s</w:t>
      </w:r>
      <w:r w:rsidR="0021411A">
        <w:t xml:space="preserve">, where too much emphasis has </w:t>
      </w:r>
      <w:r w:rsidR="0021411A" w:rsidRPr="00A77865">
        <w:rPr>
          <w:noProof/>
        </w:rPr>
        <w:t>been placed</w:t>
      </w:r>
      <w:r w:rsidR="0021411A">
        <w:t xml:space="preserve"> on the importance of grade 1 vertebral fractures</w:t>
      </w:r>
      <w:r w:rsidR="00D94A51" w:rsidRPr="008A1F13">
        <w:t>.</w:t>
      </w:r>
      <w:r w:rsidR="00D94A51">
        <w:t xml:space="preserve"> </w:t>
      </w:r>
      <w:r w:rsidR="0021411A">
        <w:t>While</w:t>
      </w:r>
      <w:r w:rsidR="0021411A" w:rsidRPr="00085A0A">
        <w:t xml:space="preserve"> </w:t>
      </w:r>
      <w:r w:rsidR="0021411A">
        <w:t>such</w:t>
      </w:r>
      <w:r w:rsidR="00D94A51" w:rsidRPr="00085A0A">
        <w:t xml:space="preserve"> </w:t>
      </w:r>
      <w:r w:rsidR="00D94A51">
        <w:t xml:space="preserve">vertebral </w:t>
      </w:r>
      <w:r w:rsidR="00D94A51" w:rsidRPr="00085A0A">
        <w:t xml:space="preserve">deformities </w:t>
      </w:r>
      <w:r w:rsidR="0021411A">
        <w:t xml:space="preserve">may </w:t>
      </w:r>
      <w:r w:rsidR="00D94A51" w:rsidRPr="00085A0A">
        <w:t xml:space="preserve">have </w:t>
      </w:r>
      <w:r>
        <w:t xml:space="preserve">some </w:t>
      </w:r>
      <w:r w:rsidR="00D94A51" w:rsidRPr="00085A0A">
        <w:t xml:space="preserve">prognostic value for further vertebral fractures, they have </w:t>
      </w:r>
      <w:r w:rsidR="0021411A">
        <w:t xml:space="preserve">little or no </w:t>
      </w:r>
      <w:r w:rsidR="00D94A51" w:rsidRPr="00085A0A">
        <w:t xml:space="preserve">prognostic value for </w:t>
      </w:r>
      <w:r w:rsidR="00B558FD">
        <w:t>non-</w:t>
      </w:r>
      <w:r w:rsidR="00D94A51" w:rsidRPr="00085A0A">
        <w:t xml:space="preserve">vertebral </w:t>
      </w:r>
      <w:r w:rsidR="00D94A51" w:rsidRPr="008A1F13">
        <w:t>fractures</w:t>
      </w:r>
      <w:r w:rsidR="0021411A">
        <w:t xml:space="preserve">, </w:t>
      </w:r>
      <w:r w:rsidR="00FE2E34">
        <w:t>therefore</w:t>
      </w:r>
      <w:r w:rsidR="0021411A">
        <w:t xml:space="preserve"> more focus should </w:t>
      </w:r>
      <w:r w:rsidR="0021411A" w:rsidRPr="007A7196">
        <w:rPr>
          <w:noProof/>
        </w:rPr>
        <w:t>be placed</w:t>
      </w:r>
      <w:r w:rsidR="0021411A">
        <w:t xml:space="preserve"> on grade 2 and </w:t>
      </w:r>
      <w:r w:rsidR="0021411A" w:rsidRPr="00A77865">
        <w:rPr>
          <w:noProof/>
        </w:rPr>
        <w:t>3</w:t>
      </w:r>
      <w:r w:rsidR="0021411A">
        <w:t xml:space="preserve"> fractures</w:t>
      </w:r>
      <w:r w:rsidR="0094522C" w:rsidRPr="008A1F13">
        <w:t xml:space="preserve"> </w:t>
      </w:r>
      <w:r w:rsidR="00027379">
        <w:fldChar w:fldCharType="begin"/>
      </w:r>
      <w:r w:rsidR="007143CF">
        <w:instrText xml:space="preserve"> ADDIN EN.CITE &lt;EndNote&gt;&lt;Cite&gt;&lt;Author&gt;Johansson&lt;/Author&gt;&lt;Year&gt;2014&lt;/Year&gt;&lt;RecNum&gt;128&lt;/RecNum&gt;&lt;DisplayText&gt;[4]&lt;/DisplayText&gt;&lt;record&gt;&lt;rec-number&gt;128&lt;/rec-number&gt;&lt;foreign-keys&gt;&lt;key app="EN" db-id="z9xtfvpzlretemeftxz50e5jd0eds02zrtrs" timestamp="1480602221"&gt;128&lt;/key&gt;&lt;/foreign-keys&gt;&lt;ref-type name="Journal Article"&gt;17&lt;/ref-type&gt;&lt;contributors&gt;&lt;authors&gt;&lt;author&gt;Johansson, H.&lt;/author&gt;&lt;author&gt;Odén, A.&lt;/author&gt;&lt;author&gt;McCloskey, E. V.&lt;/author&gt;&lt;author&gt;Kanis, J. A.&lt;/author&gt;&lt;/authors&gt;&lt;/contributors&gt;&lt;titles&gt;&lt;title&gt;Mild morphometric vertebral fractures predict vertebral fractures but not non-vertebral fractures&lt;/title&gt;&lt;secondary-title&gt;Osteoporosis International&lt;/secondary-title&gt;&lt;/titles&gt;&lt;periodical&gt;&lt;full-title&gt;Osteoporosis International&lt;/full-title&gt;&lt;/periodical&gt;&lt;pages&gt;235-241&lt;/pages&gt;&lt;volume&gt;25&lt;/volume&gt;&lt;number&gt;1&lt;/number&gt;&lt;dates&gt;&lt;year&gt;2014&lt;/year&gt;&lt;/dates&gt;&lt;isbn&gt;1433-2965&lt;/isbn&gt;&lt;label&gt;Johansson2014&lt;/label&gt;&lt;work-type&gt;journal article&lt;/work-type&gt;&lt;urls&gt;&lt;related-urls&gt;&lt;url&gt;http://dx.doi.org/10.1007/s00198-013-2460-0&lt;/url&gt;&lt;/related-urls&gt;&lt;/urls&gt;&lt;electronic-resource-num&gt;10.1007/s00198-013-2460-0&lt;/electronic-resource-num&gt;&lt;/record&gt;&lt;/Cite&gt;&lt;/EndNote&gt;</w:instrText>
      </w:r>
      <w:r w:rsidR="00027379">
        <w:fldChar w:fldCharType="separate"/>
      </w:r>
      <w:r w:rsidR="007143CF">
        <w:rPr>
          <w:noProof/>
        </w:rPr>
        <w:t>[</w:t>
      </w:r>
      <w:hyperlink w:anchor="_ENREF_4" w:tooltip="Johansson, 2014 #128" w:history="1">
        <w:r w:rsidR="00AB1A24">
          <w:rPr>
            <w:noProof/>
          </w:rPr>
          <w:t>4</w:t>
        </w:r>
      </w:hyperlink>
      <w:r w:rsidR="007143CF">
        <w:rPr>
          <w:noProof/>
        </w:rPr>
        <w:t>]</w:t>
      </w:r>
      <w:r w:rsidR="00027379">
        <w:fldChar w:fldCharType="end"/>
      </w:r>
      <w:r w:rsidR="0094522C" w:rsidRPr="008A1F13">
        <w:t>.</w:t>
      </w:r>
      <w:r w:rsidR="00D94A51">
        <w:t xml:space="preserve"> </w:t>
      </w:r>
      <w:r w:rsidR="00B60FBB">
        <w:t>With t</w:t>
      </w:r>
      <w:r w:rsidR="00495905">
        <w:t xml:space="preserve">he </w:t>
      </w:r>
      <w:r w:rsidR="00B60FBB">
        <w:t>increasing prominence of</w:t>
      </w:r>
      <w:r w:rsidR="00495905">
        <w:t xml:space="preserve"> non-vertebral fract</w:t>
      </w:r>
      <w:r w:rsidR="00B60FBB">
        <w:t>ure incidence</w:t>
      </w:r>
      <w:r w:rsidR="00495905">
        <w:t xml:space="preserve"> </w:t>
      </w:r>
      <w:r w:rsidR="00B60FBB">
        <w:t>as a discriminator between investigational dru</w:t>
      </w:r>
      <w:r w:rsidR="009B420C">
        <w:t>gs in more recent clinical studie</w:t>
      </w:r>
      <w:r w:rsidR="00B60FBB">
        <w:t xml:space="preserve">s, a balance between the </w:t>
      </w:r>
      <w:r w:rsidR="00DE30D2">
        <w:t>relative significance</w:t>
      </w:r>
      <w:r w:rsidR="00B60FBB">
        <w:t xml:space="preserve"> of </w:t>
      </w:r>
      <w:r w:rsidR="00DE30D2">
        <w:t xml:space="preserve">different </w:t>
      </w:r>
      <w:r w:rsidR="00B60FBB">
        <w:t xml:space="preserve">fractures types </w:t>
      </w:r>
      <w:r w:rsidR="005B4A63" w:rsidRPr="00A77865">
        <w:rPr>
          <w:noProof/>
        </w:rPr>
        <w:t>is</w:t>
      </w:r>
      <w:r w:rsidR="00DE30D2" w:rsidRPr="00A77865">
        <w:rPr>
          <w:noProof/>
        </w:rPr>
        <w:t xml:space="preserve"> needed</w:t>
      </w:r>
      <w:r w:rsidR="00DE30D2">
        <w:t>.</w:t>
      </w:r>
    </w:p>
    <w:p w14:paraId="197C8052" w14:textId="7837073E" w:rsidR="00315EEC" w:rsidRDefault="00315EEC" w:rsidP="005F7375">
      <w:pPr>
        <w:spacing w:after="120"/>
        <w:ind w:firstLine="720"/>
      </w:pPr>
      <w:r w:rsidRPr="00315EEC">
        <w:rPr>
          <w:noProof/>
          <w:lang w:eastAsia="en-GB"/>
        </w:rPr>
        <w:lastRenderedPageBreak/>
        <w:drawing>
          <wp:inline distT="0" distB="0" distL="0" distR="0" wp14:anchorId="721DC025" wp14:editId="0D9F2E3C">
            <wp:extent cx="5923280" cy="397002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6002" b="4631"/>
                    <a:stretch/>
                  </pic:blipFill>
                  <pic:spPr bwMode="auto">
                    <a:xfrm>
                      <a:off x="0" y="0"/>
                      <a:ext cx="5923793" cy="3970364"/>
                    </a:xfrm>
                    <a:prstGeom prst="rect">
                      <a:avLst/>
                    </a:prstGeom>
                    <a:ln>
                      <a:noFill/>
                    </a:ln>
                    <a:extLst>
                      <a:ext uri="{53640926-AAD7-44D8-BBD7-CCE9431645EC}">
                        <a14:shadowObscured xmlns:a14="http://schemas.microsoft.com/office/drawing/2010/main"/>
                      </a:ext>
                    </a:extLst>
                  </pic:spPr>
                </pic:pic>
              </a:graphicData>
            </a:graphic>
          </wp:inline>
        </w:drawing>
      </w:r>
    </w:p>
    <w:p w14:paraId="3EB623C0" w14:textId="77777777" w:rsidR="00315EEC" w:rsidRPr="00315EEC" w:rsidRDefault="00315EEC" w:rsidP="00CB17EB">
      <w:pPr>
        <w:spacing w:after="120"/>
        <w:ind w:left="567"/>
        <w:rPr>
          <w:bCs/>
        </w:rPr>
      </w:pPr>
      <w:r w:rsidRPr="00315EEC">
        <w:rPr>
          <w:b/>
          <w:bCs/>
        </w:rPr>
        <w:t>Fig. 1</w:t>
      </w:r>
      <w:r w:rsidRPr="00315EEC">
        <w:rPr>
          <w:bCs/>
        </w:rPr>
        <w:t xml:space="preserve"> Estimated number of incident fractures by type and country in the European Union in 2010 </w:t>
      </w:r>
      <w:r w:rsidRPr="00315EEC">
        <w:rPr>
          <w:bCs/>
        </w:rPr>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Pr="00315EEC">
        <w:rPr>
          <w:bCs/>
        </w:rPr>
        <w:instrText xml:space="preserve"> ADDIN EN.CITE </w:instrText>
      </w:r>
      <w:r w:rsidRPr="00315EEC">
        <w:rPr>
          <w:bCs/>
        </w:rPr>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Pr="00315EEC">
        <w:rPr>
          <w:bCs/>
        </w:rPr>
        <w:instrText xml:space="preserve"> ADDIN EN.CITE.DATA </w:instrText>
      </w:r>
      <w:r w:rsidRPr="00315EEC">
        <w:fldChar w:fldCharType="end"/>
      </w:r>
      <w:r w:rsidRPr="00315EEC">
        <w:rPr>
          <w:bCs/>
        </w:rPr>
      </w:r>
      <w:r w:rsidRPr="00315EEC">
        <w:rPr>
          <w:bCs/>
        </w:rPr>
        <w:fldChar w:fldCharType="separate"/>
      </w:r>
      <w:r w:rsidRPr="00315EEC">
        <w:rPr>
          <w:bCs/>
        </w:rPr>
        <w:t>[</w:t>
      </w:r>
      <w:hyperlink w:anchor="_ENREF_1" w:tooltip="Hernlund, 2013 #1" w:history="1">
        <w:r w:rsidRPr="00315EEC">
          <w:rPr>
            <w:rStyle w:val="Hyperlink"/>
          </w:rPr>
          <w:t>1</w:t>
        </w:r>
      </w:hyperlink>
      <w:r w:rsidRPr="00315EEC">
        <w:rPr>
          <w:bCs/>
        </w:rPr>
        <w:t>]</w:t>
      </w:r>
      <w:r w:rsidRPr="00315EEC">
        <w:fldChar w:fldCharType="end"/>
      </w:r>
    </w:p>
    <w:p w14:paraId="532F4887" w14:textId="726EA352" w:rsidR="00F2047C" w:rsidRPr="00085A0A" w:rsidRDefault="00151221" w:rsidP="005F7375">
      <w:pPr>
        <w:spacing w:after="120"/>
        <w:ind w:firstLine="720"/>
      </w:pPr>
      <w:r>
        <w:t>Geographically</w:t>
      </w:r>
      <w:r w:rsidR="0075474E">
        <w:t xml:space="preserve">, </w:t>
      </w:r>
      <w:r w:rsidR="00EA40D4" w:rsidRPr="00085A0A">
        <w:t xml:space="preserve">fracture incidence </w:t>
      </w:r>
      <w:r w:rsidR="0008380B">
        <w:t xml:space="preserve">varies widely </w:t>
      </w:r>
      <w:r w:rsidR="0075474E">
        <w:t xml:space="preserve">by country across </w:t>
      </w:r>
      <w:r w:rsidR="001D1F14" w:rsidRPr="00085A0A">
        <w:t xml:space="preserve">Europe </w:t>
      </w:r>
      <w:r>
        <w:t xml:space="preserve">(Fig. 1) </w:t>
      </w:r>
      <w:r w:rsidR="00027379">
        <w:fldChar w:fldCharType="begin">
          <w:fldData xml:space="preserve">PEVuZE5vdGU+PENpdGU+PEF1dGhvcj5IZXJubHVuZDwvQXV0aG9yPjxZZWFyPjIwMTM8L1llYXI+
PFJlY051bT4xPC9SZWNOdW0+PERpc3BsYXlUZXh0PlsxLCA1XTwvRGlzcGxheVRleHQ+PHJlY29y
ZD48cmVjLW51bWJlcj4xPC9yZWMtbnVtYmVyPjxmb3JlaWduLWtleXM+PGtleSBhcHA9IkVOIiBk
Yi1pZD0iejl4dGZ2cHpscmV0ZW1lZnR4ejUwZTVqZDBlZHMwMnpydHJzIiB0aW1lc3RhbXA9IjE0
NzU4NTI5NDYiPjE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C90aXRsZXM+PHBlcmlvZGljYWw+PGZ1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</w:fldData>
        </w:fldChar>
      </w:r>
      <w:r w:rsidR="007143CF">
        <w:instrText xml:space="preserve"> ADDIN EN.CITE </w:instrText>
      </w:r>
      <w:r w:rsidR="007143CF">
        <w:fldChar w:fldCharType="begin">
          <w:fldData xml:space="preserve">PEVuZE5vdGU+PENpdGU+PEF1dGhvcj5IZXJubHVuZDwvQXV0aG9yPjxZZWFyPjIwMTM8L1llYXI+
PFJlY051bT4xPC9SZWNOdW0+PERpc3BsYXlUZXh0PlsxLCA1XTwvRGlzcGxheVRleHQ+PHJlY29y
ZD48cmVjLW51bWJlcj4xPC9yZWMtbnVtYmVyPjxmb3JlaWduLWtleXM+PGtleSBhcHA9IkVOIiBk
Yi1pZD0iejl4dGZ2cHpscmV0ZW1lZnR4ejUwZTVqZDBlZHMwMnpydHJzIiB0aW1lc3RhbXA9IjE0
NzU4NTI5NDYiPjE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C90aXRsZXM+PHBlcmlvZGljYWw+PGZ1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</w:fldData>
        </w:fldChar>
      </w:r>
      <w:r w:rsidR="007143CF">
        <w:instrText xml:space="preserve"> ADDIN EN.CITE.DATA </w:instrText>
      </w:r>
      <w:r w:rsidR="007143CF">
        <w:fldChar w:fldCharType="end"/>
      </w:r>
      <w:r w:rsidR="00027379">
        <w:fldChar w:fldCharType="separate"/>
      </w:r>
      <w:r w:rsidR="007143CF">
        <w:rPr>
          <w:noProof/>
        </w:rPr>
        <w:t>[</w:t>
      </w:r>
      <w:hyperlink w:anchor="_ENREF_1" w:tooltip="Hernlund, 2013 #1" w:history="1">
        <w:r w:rsidR="00AB1A24">
          <w:rPr>
            <w:noProof/>
          </w:rPr>
          <w:t>1</w:t>
        </w:r>
      </w:hyperlink>
      <w:r w:rsidR="007143CF">
        <w:rPr>
          <w:noProof/>
        </w:rPr>
        <w:t xml:space="preserve">, </w:t>
      </w:r>
      <w:hyperlink w:anchor="_ENREF_5" w:tooltip="Kanis, 2012 #129" w:history="1">
        <w:r w:rsidR="00AB1A24">
          <w:rPr>
            <w:noProof/>
          </w:rPr>
          <w:t>5</w:t>
        </w:r>
      </w:hyperlink>
      <w:r w:rsidR="007143CF">
        <w:rPr>
          <w:noProof/>
        </w:rPr>
        <w:t>]</w:t>
      </w:r>
      <w:r w:rsidR="00027379">
        <w:fldChar w:fldCharType="end"/>
      </w:r>
      <w:r w:rsidR="001D5D55" w:rsidRPr="0058518F">
        <w:t>.</w:t>
      </w:r>
      <w:r w:rsidR="00877C98" w:rsidRPr="00085A0A">
        <w:t xml:space="preserve"> </w:t>
      </w:r>
      <w:r w:rsidR="005A1FD5" w:rsidRPr="00085A0A">
        <w:t xml:space="preserve">Compared </w:t>
      </w:r>
      <w:r w:rsidR="0008380B">
        <w:t>with</w:t>
      </w:r>
      <w:r w:rsidR="0008380B" w:rsidRPr="00085A0A">
        <w:t xml:space="preserve"> </w:t>
      </w:r>
      <w:r w:rsidR="005A1FD5" w:rsidRPr="00085A0A">
        <w:t xml:space="preserve">other regions of the world, </w:t>
      </w:r>
      <w:r w:rsidR="00EA40D4">
        <w:t>Europe has s</w:t>
      </w:r>
      <w:r w:rsidR="00AD39F3">
        <w:t>ome of the highest hip fracture</w:t>
      </w:r>
      <w:r w:rsidR="00EA40D4">
        <w:t xml:space="preserve"> rates</w:t>
      </w:r>
      <w:r w:rsidR="0008380B">
        <w:t>,</w:t>
      </w:r>
      <w:r w:rsidR="00EA40D4">
        <w:t xml:space="preserve"> </w:t>
      </w:r>
      <w:r w:rsidR="005B4A63">
        <w:t xml:space="preserve">with an apparent </w:t>
      </w:r>
      <w:r w:rsidR="0008380B">
        <w:t>n</w:t>
      </w:r>
      <w:r w:rsidR="0008380B" w:rsidRPr="00085A0A">
        <w:t>orth</w:t>
      </w:r>
      <w:r w:rsidR="005B4A63" w:rsidRPr="00085A0A">
        <w:t>–</w:t>
      </w:r>
      <w:r w:rsidR="0008380B">
        <w:t>s</w:t>
      </w:r>
      <w:r w:rsidR="0008380B" w:rsidRPr="00085A0A">
        <w:t xml:space="preserve">outh </w:t>
      </w:r>
      <w:r w:rsidR="005B4A63" w:rsidRPr="00085A0A">
        <w:t>gradient</w:t>
      </w:r>
      <w:r w:rsidR="005B4A63">
        <w:t>, and</w:t>
      </w:r>
      <w:r w:rsidR="00EA40D4">
        <w:t xml:space="preserve"> </w:t>
      </w:r>
      <w:r w:rsidR="005A1FD5" w:rsidRPr="00085A0A">
        <w:t xml:space="preserve">most </w:t>
      </w:r>
      <w:r w:rsidR="00EA40D4">
        <w:t>countries</w:t>
      </w:r>
      <w:r w:rsidR="005A1FD5" w:rsidRPr="00085A0A">
        <w:t xml:space="preserve"> </w:t>
      </w:r>
      <w:r w:rsidR="0008380B">
        <w:t xml:space="preserve">are </w:t>
      </w:r>
      <w:r w:rsidR="009C1111">
        <w:t xml:space="preserve">categorised </w:t>
      </w:r>
      <w:r w:rsidR="00E52994">
        <w:t>as</w:t>
      </w:r>
      <w:r w:rsidR="009C1111">
        <w:t xml:space="preserve"> high or moderate risk</w:t>
      </w:r>
      <w:r w:rsidR="00346A4A" w:rsidRPr="00085A0A">
        <w:t xml:space="preserve"> </w:t>
      </w:r>
      <w:r w:rsidR="00027379">
        <w:fldChar w:fldCharType="begin"/>
      </w:r>
      <w:r w:rsidR="007143CF">
        <w:instrText xml:space="preserve"> ADDIN EN.CITE &lt;EndNote&gt;&lt;Cite&gt;&lt;Author&gt;Kanis&lt;/Author&gt;&lt;Year&gt;2012&lt;/Year&gt;&lt;RecNum&gt;129&lt;/RecNum&gt;&lt;DisplayText&gt;[5]&lt;/DisplayText&gt;&lt;record&gt;&lt;rec-number&gt;129&lt;/rec-number&gt;&lt;foreign-keys&gt;&lt;key app="EN" db-id="z9xtfvpzlretemeftxz50e5jd0eds02zrtrs" timestamp="1480602221"&gt;129&lt;/key&gt;&lt;/foreign-keys&gt;&lt;ref-type name="Journal Article"&gt;17&lt;/ref-type&gt;&lt;contributors&gt;&lt;authors&gt;&lt;author&gt;Kanis, J. A.&lt;/author&gt;&lt;author&gt;Odén, A.&lt;/author&gt;&lt;author&gt;McCloskey, E. V.&lt;/author&gt;&lt;author&gt;Johansson, H.&lt;/author&gt;&lt;author&gt;Wahl, D. A.&lt;/author&gt;&lt;author&gt;Cooper, C.&lt;/author&gt;&lt;/authors&gt;&lt;/contributors&gt;&lt;titles&gt;&lt;title&gt;A systematic review of hip fracture incidence and probability of fracture worldwide&lt;/title&gt;&lt;secondary-title&gt;Osteoporosis International&lt;/secondary-title&gt;&lt;/titles&gt;&lt;periodical&gt;&lt;full-title&gt;Osteoporosis International&lt;/full-title&gt;&lt;/periodical&gt;&lt;pages&gt;2239-2256&lt;/pages&gt;&lt;volume&gt;23&lt;/volume&gt;&lt;number&gt;9&lt;/number&gt;&lt;dates&gt;&lt;year&gt;2012&lt;/year&gt;&lt;/dates&gt;&lt;isbn&gt;1433-2965&lt;/isbn&gt;&lt;label&gt;Kanis2012&lt;/label&gt;&lt;work-type&gt;journal article&lt;/work-type&gt;&lt;urls&gt;&lt;related-urls&gt;&lt;url&gt;http://dx.doi.org/10.1007/s00198-012-1964-3&lt;/url&gt;&lt;/related-urls&gt;&lt;/urls&gt;&lt;electronic-resource-num&gt;10.1007/s00198-012-1964-3&lt;/electronic-resource-num&gt;&lt;/record&gt;&lt;/Cite&gt;&lt;/EndNote&gt;</w:instrText>
      </w:r>
      <w:r w:rsidR="00027379">
        <w:fldChar w:fldCharType="separate"/>
      </w:r>
      <w:r w:rsidR="007143CF">
        <w:rPr>
          <w:noProof/>
        </w:rPr>
        <w:t>[</w:t>
      </w:r>
      <w:hyperlink w:anchor="_ENREF_5" w:tooltip="Kanis, 2012 #129" w:history="1">
        <w:r w:rsidR="00AB1A24">
          <w:rPr>
            <w:noProof/>
          </w:rPr>
          <w:t>5</w:t>
        </w:r>
      </w:hyperlink>
      <w:r w:rsidR="007143CF">
        <w:rPr>
          <w:noProof/>
        </w:rPr>
        <w:t>]</w:t>
      </w:r>
      <w:r w:rsidR="00027379">
        <w:fldChar w:fldCharType="end"/>
      </w:r>
      <w:r w:rsidR="005A1FD5" w:rsidRPr="00085A0A">
        <w:t xml:space="preserve">. </w:t>
      </w:r>
      <w:r w:rsidR="00E75554">
        <w:t>However</w:t>
      </w:r>
      <w:r w:rsidR="000043CC">
        <w:t>,</w:t>
      </w:r>
      <w:r w:rsidR="00E75554">
        <w:t xml:space="preserve"> t</w:t>
      </w:r>
      <w:r w:rsidR="00DE3CEA" w:rsidRPr="00085A0A">
        <w:t>h</w:t>
      </w:r>
      <w:r w:rsidR="00AD39F3">
        <w:t>is</w:t>
      </w:r>
      <w:r w:rsidR="00DE3CEA" w:rsidRPr="00085A0A">
        <w:t xml:space="preserve"> </w:t>
      </w:r>
      <w:r w:rsidR="001D1F14" w:rsidRPr="00085A0A">
        <w:t>variation</w:t>
      </w:r>
      <w:r w:rsidR="009B6A94" w:rsidRPr="00085A0A">
        <w:t xml:space="preserve"> between countries</w:t>
      </w:r>
      <w:r w:rsidR="001D1F14" w:rsidRPr="00085A0A">
        <w:t xml:space="preserve"> </w:t>
      </w:r>
      <w:r w:rsidR="005A1FD5" w:rsidRPr="00085A0A">
        <w:t xml:space="preserve">is </w:t>
      </w:r>
      <w:r w:rsidR="009938F4" w:rsidRPr="00085A0A">
        <w:t>not as pronounced</w:t>
      </w:r>
      <w:r w:rsidR="00DE3CEA" w:rsidRPr="00085A0A">
        <w:t xml:space="preserve"> </w:t>
      </w:r>
      <w:r w:rsidR="001D1F14" w:rsidRPr="00085A0A">
        <w:t>for vertebral fracture incidence</w:t>
      </w:r>
      <w:r w:rsidR="009938F4" w:rsidRPr="00085A0A">
        <w:t xml:space="preserve"> </w:t>
      </w:r>
      <w:r w:rsidR="00027379">
        <w:fldChar w:fldCharType="begin"/>
      </w:r>
      <w:r w:rsidR="007143CF">
        <w:instrText xml:space="preserve"> ADDIN EN.CITE &lt;EndNote&gt;&lt;Cite&gt;&lt;Author&gt;Cooper&lt;/Author&gt;&lt;Year&gt;2011&lt;/Year&gt;&lt;RecNum&gt;88&lt;/RecNum&gt;&lt;DisplayText&gt;[6]&lt;/DisplayText&gt;&lt;record&gt;&lt;rec-number&gt;88&lt;/rec-number&gt;&lt;foreign-keys&gt;&lt;key app="EN" db-id="z9xtfvpzlretemeftxz50e5jd0eds02zrtrs" timestamp="1475944735"&gt;88&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gt;Iof Csa Working Group on Fracture Epidemiology&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 Int&lt;/secondary-title&gt;&lt;/titles&gt;&lt;periodical&gt;&lt;full-title&gt;Osteoporos Int&lt;/full-title&gt;&lt;/periodical&gt;&lt;pages&gt;1277-88&lt;/pages&gt;&lt;volume&gt;22&lt;/volume&gt;&lt;number&gt;5&lt;/number&gt;&lt;keywords&gt;&lt;keyword&gt;Aged&lt;/keyword&gt;&lt;keyword&gt;Aged, 80 and over&lt;/keyword&gt;&lt;keyword&gt;Female&lt;/keyword&gt;&lt;keyword&gt;Hip Fractures/*epidemiology&lt;/keyword&gt;&lt;keyword&gt;Hospitalization/statistics &amp;amp; numerical data/trends&lt;/keyword&gt;&lt;keyword&gt;Humans&lt;/keyword&gt;&lt;keyword&gt;Incidence&lt;/keyword&gt;&lt;keyword&gt;Male&lt;/keyword&gt;&lt;keyword&gt;Middle Aged&lt;/keyword&gt;&lt;keyword&gt;Osteoporotic Fractures/*epidemiology&lt;/keyword&gt;&lt;/keywords&gt;&lt;dates&gt;&lt;year&gt;2011&lt;/year&gt;&lt;pub-dates&gt;&lt;date&gt;May&lt;/date&gt;&lt;/pub-dates&gt;&lt;/dates&gt;&lt;isbn&gt;1433-2965 (Electronic)&amp;#xD;0937-941X (Linking)&lt;/isbn&gt;&lt;accession-num&gt;21461721&lt;/accession-num&gt;&lt;urls&gt;&lt;related-urls&gt;&lt;url&gt;http://www.ncbi.nlm.nih.gov/pubmed/21461721&lt;/url&gt;&lt;/related-urls&gt;&lt;/urls&gt;&lt;custom2&gt;PMC3546313&lt;/custom2&gt;&lt;electronic-resource-num&gt;10.1007/s00198-011-1601-6&lt;/electronic-resource-num&gt;&lt;/record&gt;&lt;/Cite&gt;&lt;/EndNote&gt;</w:instrText>
      </w:r>
      <w:r w:rsidR="00027379">
        <w:fldChar w:fldCharType="separate"/>
      </w:r>
      <w:r w:rsidR="007143CF">
        <w:rPr>
          <w:noProof/>
        </w:rPr>
        <w:t>[</w:t>
      </w:r>
      <w:hyperlink w:anchor="_ENREF_6" w:tooltip="Cooper, 2011 #88" w:history="1">
        <w:r w:rsidR="00AB1A24">
          <w:rPr>
            <w:noProof/>
          </w:rPr>
          <w:t>6</w:t>
        </w:r>
      </w:hyperlink>
      <w:r w:rsidR="007143CF">
        <w:rPr>
          <w:noProof/>
        </w:rPr>
        <w:t>]</w:t>
      </w:r>
      <w:r w:rsidR="00027379">
        <w:fldChar w:fldCharType="end"/>
      </w:r>
      <w:r w:rsidR="006377A0">
        <w:t xml:space="preserve">, at least </w:t>
      </w:r>
      <w:r w:rsidR="0008380B">
        <w:t xml:space="preserve">when </w:t>
      </w:r>
      <w:r w:rsidR="006377A0">
        <w:t>judged by vertebral morphometry</w:t>
      </w:r>
      <w:r w:rsidR="009938F4" w:rsidRPr="00085A0A">
        <w:t xml:space="preserve">. </w:t>
      </w:r>
      <w:r w:rsidR="004A30CE" w:rsidRPr="00085A0A">
        <w:t>The underlying causes of these variations</w:t>
      </w:r>
      <w:r w:rsidR="009A5083" w:rsidRPr="00085A0A">
        <w:t xml:space="preserve"> </w:t>
      </w:r>
      <w:r w:rsidR="004A30CE" w:rsidRPr="00085A0A">
        <w:t xml:space="preserve">are unknown but </w:t>
      </w:r>
      <w:r w:rsidR="009A5083" w:rsidRPr="00085A0A">
        <w:t xml:space="preserve">are </w:t>
      </w:r>
      <w:r w:rsidR="004A30CE" w:rsidRPr="00085A0A">
        <w:t>likely to be environmental rather than geneti</w:t>
      </w:r>
      <w:r w:rsidR="004A30CE" w:rsidRPr="0058518F">
        <w:t>c</w:t>
      </w:r>
      <w:r w:rsidR="00293432" w:rsidRPr="0058518F">
        <w:t xml:space="preserve"> </w:t>
      </w:r>
      <w:r w:rsidR="00027379">
        <w:fldChar w:fldCharType="begin">
          <w:fldData xml:space="preserve">PEVuZE5vdGU+PENpdGU+PEF1dGhvcj5LYW5pczwvQXV0aG9yPjxZZWFyPjIwMTI8L1llYXI+PFJl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</w:fldData>
        </w:fldChar>
      </w:r>
      <w:r w:rsidR="007143CF">
        <w:instrText xml:space="preserve"> ADDIN EN.CITE </w:instrText>
      </w:r>
      <w:r w:rsidR="007143CF">
        <w:fldChar w:fldCharType="begin">
          <w:fldData xml:space="preserve">PEVuZE5vdGU+PENpdGU+PEF1dGhvcj5LYW5pczwvQXV0aG9yPjxZZWFyPjIwMTI8L1llYXI+PFJl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</w:fldData>
        </w:fldChar>
      </w:r>
      <w:r w:rsidR="007143CF">
        <w:instrText xml:space="preserve"> ADDIN EN.CITE.DATA </w:instrText>
      </w:r>
      <w:r w:rsidR="007143CF">
        <w:fldChar w:fldCharType="end"/>
      </w:r>
      <w:r w:rsidR="00027379">
        <w:fldChar w:fldCharType="separate"/>
      </w:r>
      <w:r w:rsidR="007143CF">
        <w:rPr>
          <w:noProof/>
        </w:rPr>
        <w:t>[</w:t>
      </w:r>
      <w:hyperlink w:anchor="_ENREF_5" w:tooltip="Kanis, 2012 #129" w:history="1">
        <w:r w:rsidR="00AB1A24">
          <w:rPr>
            <w:noProof/>
          </w:rPr>
          <w:t>5</w:t>
        </w:r>
      </w:hyperlink>
      <w:r w:rsidR="007143CF">
        <w:rPr>
          <w:noProof/>
        </w:rPr>
        <w:t>]</w:t>
      </w:r>
      <w:r w:rsidR="00027379">
        <w:fldChar w:fldCharType="end"/>
      </w:r>
      <w:r w:rsidR="004A30CE" w:rsidRPr="00085A0A">
        <w:t xml:space="preserve">. </w:t>
      </w:r>
      <w:r w:rsidR="001D5D55" w:rsidRPr="00085A0A">
        <w:t xml:space="preserve">Socioeconomic factors have </w:t>
      </w:r>
      <w:r w:rsidR="001D5D55" w:rsidRPr="00A77865">
        <w:rPr>
          <w:noProof/>
        </w:rPr>
        <w:t>been hypothesised</w:t>
      </w:r>
      <w:r w:rsidR="001D5D55" w:rsidRPr="00085A0A">
        <w:t xml:space="preserve"> as being the most likely explanation for the heterogeneity of fracture </w:t>
      </w:r>
      <w:r w:rsidR="00E5342D" w:rsidRPr="00085A0A">
        <w:t>incidence</w:t>
      </w:r>
      <w:r w:rsidR="001D5D55" w:rsidRPr="00085A0A">
        <w:t xml:space="preserve"> between communities</w:t>
      </w:r>
      <w:r w:rsidR="000342D4">
        <w:t>,</w:t>
      </w:r>
      <w:r w:rsidR="00BB75A2">
        <w:t xml:space="preserve"> but other factors </w:t>
      </w:r>
      <w:r w:rsidR="009F018E">
        <w:t>are also candidates,</w:t>
      </w:r>
      <w:r w:rsidR="009F018E" w:rsidRPr="00085A0A">
        <w:t xml:space="preserve"> </w:t>
      </w:r>
      <w:r w:rsidR="00BB75A2">
        <w:t xml:space="preserve">such as </w:t>
      </w:r>
      <w:r w:rsidR="00BB75A2" w:rsidRPr="005C1136">
        <w:t>sunlight</w:t>
      </w:r>
      <w:r w:rsidR="00BB75A2">
        <w:t xml:space="preserve"> exposure</w:t>
      </w:r>
      <w:r w:rsidR="00BB75A2" w:rsidRPr="005C1136">
        <w:t xml:space="preserve">, </w:t>
      </w:r>
      <w:r w:rsidR="00652B56">
        <w:t xml:space="preserve">low calcium intake, </w:t>
      </w:r>
      <w:r w:rsidR="00BB75A2" w:rsidRPr="005C1136">
        <w:t xml:space="preserve">physical activity, </w:t>
      </w:r>
      <w:r w:rsidR="00652B56">
        <w:t>low body mass index</w:t>
      </w:r>
      <w:r w:rsidR="00B85DE2">
        <w:t>, anthropometric variables</w:t>
      </w:r>
      <w:r w:rsidR="00BB75A2">
        <w:t xml:space="preserve"> and </w:t>
      </w:r>
      <w:r w:rsidR="009F018E">
        <w:t xml:space="preserve">race </w:t>
      </w:r>
      <w:r w:rsidR="00027379">
        <w:fldChar w:fldCharType="begin">
          <w:fldData xml:space="preserve">PEVuZE5vdGU+PENpdGU+PEF1dGhvcj5DdXJ0aXM8L0F1dGhvcj48WWVhcj4yMDE2PC9ZZWFyPjxS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</w:fldData>
        </w:fldChar>
      </w:r>
      <w:r w:rsidR="007143CF">
        <w:instrText xml:space="preserve"> ADDIN EN.CITE </w:instrText>
      </w:r>
      <w:r w:rsidR="007143CF">
        <w:fldChar w:fldCharType="begin">
          <w:fldData xml:space="preserve">PEVuZE5vdGU+PENpdGU+PEF1dGhvcj5DdXJ0aXM8L0F1dGhvcj48WWVhcj4yMDE2PC9ZZWFyPjxS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</w:fldData>
        </w:fldChar>
      </w:r>
      <w:r w:rsidR="007143CF">
        <w:instrText xml:space="preserve"> ADDIN EN.CITE.DATA </w:instrText>
      </w:r>
      <w:r w:rsidR="007143CF">
        <w:fldChar w:fldCharType="end"/>
      </w:r>
      <w:r w:rsidR="00027379">
        <w:fldChar w:fldCharType="separate"/>
      </w:r>
      <w:r w:rsidR="007143CF">
        <w:rPr>
          <w:noProof/>
        </w:rPr>
        <w:t>[</w:t>
      </w:r>
      <w:hyperlink w:anchor="_ENREF_1" w:tooltip="Hernlund, 2013 #1" w:history="1">
        <w:r w:rsidR="00AB1A24">
          <w:rPr>
            <w:noProof/>
          </w:rPr>
          <w:t>1</w:t>
        </w:r>
      </w:hyperlink>
      <w:r w:rsidR="007143CF">
        <w:rPr>
          <w:noProof/>
        </w:rPr>
        <w:t xml:space="preserve">, </w:t>
      </w:r>
      <w:hyperlink w:anchor="_ENREF_7" w:tooltip="Curtis, 2016 #7" w:history="1">
        <w:r w:rsidR="00AB1A24">
          <w:rPr>
            <w:noProof/>
          </w:rPr>
          <w:t>7</w:t>
        </w:r>
      </w:hyperlink>
      <w:r w:rsidR="007143CF">
        <w:rPr>
          <w:noProof/>
        </w:rPr>
        <w:t xml:space="preserve">, </w:t>
      </w:r>
      <w:hyperlink w:anchor="_ENREF_8" w:tooltip="Johnell, 2007 #84" w:history="1">
        <w:r w:rsidR="00AB1A24">
          <w:rPr>
            <w:noProof/>
          </w:rPr>
          <w:t>8</w:t>
        </w:r>
      </w:hyperlink>
      <w:r w:rsidR="007143CF">
        <w:rPr>
          <w:noProof/>
        </w:rPr>
        <w:t>]</w:t>
      </w:r>
      <w:r w:rsidR="00027379">
        <w:fldChar w:fldCharType="end"/>
      </w:r>
      <w:r w:rsidR="00157D40" w:rsidRPr="00157D40">
        <w:t>.</w:t>
      </w:r>
    </w:p>
    <w:p w14:paraId="57FE5156" w14:textId="03B38D27" w:rsidR="00346A4A" w:rsidRDefault="005814EC" w:rsidP="005F7375">
      <w:pPr>
        <w:spacing w:after="120"/>
        <w:ind w:firstLine="720"/>
      </w:pPr>
      <w:r w:rsidRPr="00085A0A">
        <w:lastRenderedPageBreak/>
        <w:t xml:space="preserve">Substantial temporal trends in age-specific rates of hip fracture have </w:t>
      </w:r>
      <w:r w:rsidRPr="00A77865">
        <w:rPr>
          <w:noProof/>
        </w:rPr>
        <w:t>been observed</w:t>
      </w:r>
      <w:r w:rsidRPr="00085A0A">
        <w:t xml:space="preserve"> in recent decades. With a few exceptions, age-specific incidence rates rose in </w:t>
      </w:r>
      <w:r w:rsidR="009F018E">
        <w:t>w</w:t>
      </w:r>
      <w:r w:rsidR="009F018E" w:rsidRPr="00085A0A">
        <w:t xml:space="preserve">estern </w:t>
      </w:r>
      <w:r w:rsidRPr="00085A0A">
        <w:t>populations until around 1980 and have since either reached a plateau or dec</w:t>
      </w:r>
      <w:r w:rsidR="000206CA" w:rsidRPr="00085A0A">
        <w:t>lined</w:t>
      </w:r>
      <w:r w:rsidRPr="00085A0A">
        <w:t xml:space="preserve"> </w:t>
      </w:r>
      <w:r w:rsidR="00027379">
        <w:fldChar w:fldCharType="begin"/>
      </w:r>
      <w:r w:rsidR="007143CF">
        <w:instrText xml:space="preserve"> ADDIN EN.CITE &lt;EndNote&gt;&lt;Cite&gt;&lt;Author&gt;Cooper&lt;/Author&gt;&lt;Year&gt;2011&lt;/Year&gt;&lt;RecNum&gt;88&lt;/RecNum&gt;&lt;DisplayText&gt;[6]&lt;/DisplayText&gt;&lt;record&gt;&lt;rec-number&gt;88&lt;/rec-number&gt;&lt;foreign-keys&gt;&lt;key app="EN" db-id="z9xtfvpzlretemeftxz50e5jd0eds02zrtrs" timestamp="1475944735"&gt;88&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gt;Iof Csa Working Group on Fracture Epidemiology&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 Int&lt;/secondary-title&gt;&lt;/titles&gt;&lt;periodical&gt;&lt;full-title&gt;Osteoporos Int&lt;/full-title&gt;&lt;/periodical&gt;&lt;pages&gt;1277-88&lt;/pages&gt;&lt;volume&gt;22&lt;/volume&gt;&lt;number&gt;5&lt;/number&gt;&lt;keywords&gt;&lt;keyword&gt;Aged&lt;/keyword&gt;&lt;keyword&gt;Aged, 80 and over&lt;/keyword&gt;&lt;keyword&gt;Female&lt;/keyword&gt;&lt;keyword&gt;Hip Fractures/*epidemiology&lt;/keyword&gt;&lt;keyword&gt;Hospitalization/statistics &amp;amp; numerical data/trends&lt;/keyword&gt;&lt;keyword&gt;Humans&lt;/keyword&gt;&lt;keyword&gt;Incidence&lt;/keyword&gt;&lt;keyword&gt;Male&lt;/keyword&gt;&lt;keyword&gt;Middle Aged&lt;/keyword&gt;&lt;keyword&gt;Osteoporotic Fractures/*epidemiology&lt;/keyword&gt;&lt;/keywords&gt;&lt;dates&gt;&lt;year&gt;2011&lt;/year&gt;&lt;pub-dates&gt;&lt;date&gt;May&lt;/date&gt;&lt;/pub-dates&gt;&lt;/dates&gt;&lt;isbn&gt;1433-2965 (Electronic)&amp;#xD;0937-941X (Linking)&lt;/isbn&gt;&lt;accession-num&gt;21461721&lt;/accession-num&gt;&lt;urls&gt;&lt;related-urls&gt;&lt;url&gt;http://www.ncbi.nlm.nih.gov/pubmed/21461721&lt;/url&gt;&lt;/related-urls&gt;&lt;/urls&gt;&lt;custom2&gt;PMC3546313&lt;/custom2&gt;&lt;electronic-resource-num&gt;10.1007/s00198-011-1601-6&lt;/electronic-resource-num&gt;&lt;/record&gt;&lt;/Cite&gt;&lt;/EndNote&gt;</w:instrText>
      </w:r>
      <w:r w:rsidR="00027379">
        <w:fldChar w:fldCharType="separate"/>
      </w:r>
      <w:r w:rsidR="007143CF">
        <w:rPr>
          <w:noProof/>
        </w:rPr>
        <w:t>[</w:t>
      </w:r>
      <w:hyperlink w:anchor="_ENREF_6" w:tooltip="Cooper, 2011 #88" w:history="1">
        <w:r w:rsidR="00AB1A24">
          <w:rPr>
            <w:noProof/>
          </w:rPr>
          <w:t>6</w:t>
        </w:r>
      </w:hyperlink>
      <w:r w:rsidR="007143CF">
        <w:rPr>
          <w:noProof/>
        </w:rPr>
        <w:t>]</w:t>
      </w:r>
      <w:r w:rsidR="00027379">
        <w:fldChar w:fldCharType="end"/>
      </w:r>
      <w:r w:rsidRPr="00085A0A">
        <w:t xml:space="preserve">. </w:t>
      </w:r>
      <w:r w:rsidR="003507C9" w:rsidRPr="00085A0A">
        <w:t>In the case of</w:t>
      </w:r>
      <w:r w:rsidR="00310668" w:rsidRPr="00085A0A">
        <w:t xml:space="preserve"> hip fracture incidence rates</w:t>
      </w:r>
      <w:r w:rsidR="00652725" w:rsidRPr="00085A0A">
        <w:t>,</w:t>
      </w:r>
      <w:r w:rsidR="00310668" w:rsidRPr="00085A0A">
        <w:t xml:space="preserve"> </w:t>
      </w:r>
      <w:r w:rsidR="00652725" w:rsidRPr="00085A0A">
        <w:t>a</w:t>
      </w:r>
      <w:r w:rsidR="008418B4" w:rsidRPr="00085A0A">
        <w:t>n earl</w:t>
      </w:r>
      <w:r w:rsidR="00652725" w:rsidRPr="00085A0A">
        <w:t>ier</w:t>
      </w:r>
      <w:r w:rsidR="008418B4" w:rsidRPr="00085A0A">
        <w:t xml:space="preserve"> </w:t>
      </w:r>
      <w:r w:rsidR="00652725" w:rsidRPr="00085A0A">
        <w:t xml:space="preserve">reversal of this </w:t>
      </w:r>
      <w:r w:rsidR="008418B4" w:rsidRPr="00085A0A">
        <w:t>trend</w:t>
      </w:r>
      <w:r w:rsidR="00652725" w:rsidRPr="00085A0A">
        <w:t xml:space="preserve"> along with</w:t>
      </w:r>
      <w:r w:rsidR="008418B4" w:rsidRPr="00085A0A">
        <w:t xml:space="preserve"> </w:t>
      </w:r>
      <w:r w:rsidR="00652725" w:rsidRPr="00085A0A">
        <w:t xml:space="preserve">a higher peak fracture incidence has </w:t>
      </w:r>
      <w:r w:rsidR="00652725" w:rsidRPr="00A77865">
        <w:rPr>
          <w:noProof/>
        </w:rPr>
        <w:t>been demonstrated</w:t>
      </w:r>
      <w:r w:rsidR="00652725" w:rsidRPr="00085A0A">
        <w:t xml:space="preserve"> </w:t>
      </w:r>
      <w:r w:rsidR="00225FC0">
        <w:t>in northern European</w:t>
      </w:r>
      <w:r w:rsidR="008418B4" w:rsidRPr="00085A0A">
        <w:t xml:space="preserve"> countries compared with a later trend </w:t>
      </w:r>
      <w:r w:rsidR="008977EC">
        <w:t xml:space="preserve">for </w:t>
      </w:r>
      <w:r w:rsidR="008418B4" w:rsidRPr="00085A0A">
        <w:t xml:space="preserve">reversal </w:t>
      </w:r>
      <w:r w:rsidR="00652725" w:rsidRPr="00085A0A">
        <w:t xml:space="preserve">and lower peak fracture incidence </w:t>
      </w:r>
      <w:r w:rsidR="00225FC0">
        <w:t xml:space="preserve">in </w:t>
      </w:r>
      <w:r w:rsidR="004A0D96">
        <w:t xml:space="preserve">some </w:t>
      </w:r>
      <w:r w:rsidR="00225FC0">
        <w:t>southern European</w:t>
      </w:r>
      <w:r w:rsidR="008418B4" w:rsidRPr="00085A0A">
        <w:t xml:space="preserve"> countries </w:t>
      </w:r>
      <w:r w:rsidR="008D7524">
        <w:fldChar w:fldCharType="begin"/>
      </w:r>
      <w:r w:rsidR="007143CF">
        <w:instrText xml:space="preserve"> ADDIN EN.CITE &lt;EndNote&gt;&lt;Cite&gt;&lt;Author&gt;Lucas&lt;/Author&gt;&lt;Year&gt;2017&lt;/Year&gt;&lt;RecNum&gt;151&lt;/RecNum&gt;&lt;DisplayText&gt;[9]&lt;/DisplayText&gt;&lt;record&gt;&lt;rec-number&gt;151&lt;/rec-number&gt;&lt;foreign-keys&gt;&lt;key app="EN" db-id="z9xtfvpzlretemeftxz50e5jd0eds02zrtrs" timestamp="1485258300"&gt;151&lt;/key&gt;&lt;/foreign-keys&gt;&lt;ref-type name="Journal Article"&gt;17&lt;/ref-type&gt;&lt;contributors&gt;&lt;authors&gt;&lt;author&gt;Lucas, R. Martins, A. Severo, M. Silva, P. Monjardino, T. Gaio, A. R. Cooper, C. Barros, H.&lt;/author&gt;&lt;/authors&gt;&lt;/contributors&gt;&lt;titles&gt;&lt;title&gt;Is there a shared hip fracture epidemic in Europe? Modelling recent time trends in 14 countries&lt;/title&gt;&lt;secondary-title&gt;Submitted for publication&lt;/secondary-title&gt;&lt;/titles&gt;&lt;periodical&gt;&lt;full-title&gt;Submitted for publication&lt;/full-title&gt;&lt;/periodical&gt;&lt;dates&gt;&lt;year&gt;2017&lt;/year&gt;&lt;/dates&gt;&lt;urls&gt;&lt;/urls&gt;&lt;/record&gt;&lt;/Cite&gt;&lt;/EndNote&gt;</w:instrText>
      </w:r>
      <w:r w:rsidR="008D7524">
        <w:fldChar w:fldCharType="separate"/>
      </w:r>
      <w:r w:rsidR="007143CF">
        <w:rPr>
          <w:noProof/>
        </w:rPr>
        <w:t>[</w:t>
      </w:r>
      <w:hyperlink w:anchor="_ENREF_9" w:tooltip="Lucas, 2017 #151" w:history="1">
        <w:r w:rsidR="00AB1A24">
          <w:rPr>
            <w:noProof/>
          </w:rPr>
          <w:t>9</w:t>
        </w:r>
      </w:hyperlink>
      <w:r w:rsidR="007143CF">
        <w:rPr>
          <w:noProof/>
        </w:rPr>
        <w:t>]</w:t>
      </w:r>
      <w:r w:rsidR="008D7524">
        <w:fldChar w:fldCharType="end"/>
      </w:r>
      <w:r w:rsidR="00035CEB" w:rsidRPr="00085A0A">
        <w:t>.</w:t>
      </w:r>
      <w:r w:rsidR="000C79A9" w:rsidRPr="00085A0A">
        <w:t xml:space="preserve"> A recent study of hip fracture trends in Sweden and Denmark found</w:t>
      </w:r>
      <w:r w:rsidR="00602E4A" w:rsidRPr="00085A0A">
        <w:t xml:space="preserve"> </w:t>
      </w:r>
      <w:r w:rsidR="0069724D" w:rsidRPr="00085A0A">
        <w:t>that period and cohort effects</w:t>
      </w:r>
      <w:r w:rsidR="00B30950" w:rsidRPr="00085A0A">
        <w:t>, which may reflect environment</w:t>
      </w:r>
      <w:r w:rsidR="00B17B40">
        <w:t>al</w:t>
      </w:r>
      <w:r w:rsidR="00B30950" w:rsidRPr="00085A0A">
        <w:t xml:space="preserve"> and lifestyle factors,</w:t>
      </w:r>
      <w:r w:rsidR="0069724D" w:rsidRPr="00085A0A">
        <w:t xml:space="preserve"> contributed to this observation</w:t>
      </w:r>
      <w:r w:rsidR="00B17B40">
        <w:t>,</w:t>
      </w:r>
      <w:r w:rsidR="00B30950" w:rsidRPr="00085A0A">
        <w:t xml:space="preserve"> and analyses indicated that </w:t>
      </w:r>
      <w:r w:rsidR="00A3127A">
        <w:t>age</w:t>
      </w:r>
      <w:r w:rsidR="00506155">
        <w:t>-</w:t>
      </w:r>
      <w:r w:rsidR="00A3127A">
        <w:t xml:space="preserve">specific </w:t>
      </w:r>
      <w:r w:rsidR="00B30950" w:rsidRPr="00085A0A">
        <w:t xml:space="preserve">hip fracture rates were likely to increase again </w:t>
      </w:r>
      <w:r w:rsidR="00B30950" w:rsidRPr="00A77865">
        <w:rPr>
          <w:noProof/>
        </w:rPr>
        <w:t>in the near future</w:t>
      </w:r>
      <w:r w:rsidR="00325B5A">
        <w:t xml:space="preserve"> </w:t>
      </w:r>
      <w:r w:rsidR="00027379">
        <w:fldChar w:fldCharType="begin"/>
      </w:r>
      <w:r w:rsidR="007143CF">
        <w:instrText xml:space="preserve"> ADDIN EN.CITE &lt;EndNote&gt;&lt;Cite&gt;&lt;Author&gt;Rosengren&lt;/Author&gt;&lt;Year&gt;2016&lt;/Year&gt;&lt;RecNum&gt;89&lt;/RecNum&gt;&lt;DisplayText&gt;[10]&lt;/DisplayText&gt;&lt;record&gt;&lt;rec-number&gt;89&lt;/rec-number&gt;&lt;foreign-keys&gt;&lt;key app="EN" db-id="z9xtfvpzlretemeftxz50e5jd0eds02zrtrs" timestamp="1475945028"&gt;89&lt;/key&gt;&lt;/foreign-keys&gt;&lt;ref-type name="Journal Article"&gt;17&lt;/ref-type&gt;&lt;contributors&gt;&lt;authors&gt;&lt;author&gt;Rosengren, B. E.&lt;/author&gt;&lt;author&gt;Bjork, J.&lt;/author&gt;&lt;author&gt;Cooper, C.&lt;/author&gt;&lt;author&gt;Abrahamsen, B.&lt;/author&gt;&lt;/authors&gt;&lt;/contributors&gt;&lt;auth-address&gt;Clinical and Molecular Research Unit, Departments of Orthopedics and Clinical Sciences, Skane University Hospital Malmo, Lund University, 205 02, Malmo, Sweden. bjorn.rosengren@med.lu.se.&amp;#xD;Odense Patient Data Explorative Network, Institute of Clinical Research, University of Southern Denmark, 5000, Odense, Denmark. bjorn.rosengren@med.lu.se.&amp;#xD;Department of Occupational and Environmental Medicine, Lund University, Lund, Sweden.&amp;#xD;MRC Lifecourse Epidemiology Unit, University of Southampton, Southampton, SO16 6YD, UK.&amp;#xD;Odense Patient Data Explorative Network, Institute of Clinical Research, University of Southern Denmark, 5000, Odense, Denmark.&amp;#xD;Department of Medicine, Holbaek Hospital, 4300, Holbaek, Denmark.&lt;/auth-address&gt;&lt;titles&gt;&lt;title&gt;Recent hip fracture trends in Sweden and Denmark with age-period-cohort effects&lt;/title&gt;&lt;secondary-title&gt;Osteoporos Int&lt;/secondary-title&gt;&lt;/titles&gt;&lt;periodical&gt;&lt;full-title&gt;Osteoporos Int&lt;/full-title&gt;&lt;/periodical&gt;&lt;volume&gt;Sep 19 [Epub ahead of print]&lt;/volume&gt;&lt;keywords&gt;&lt;keyword&gt;Age-period-cohort&lt;/keyword&gt;&lt;keyword&gt;Hip fracture&lt;/keyword&gt;&lt;keyword&gt;Men&lt;/keyword&gt;&lt;keyword&gt;Trends&lt;/keyword&gt;&lt;keyword&gt;Women&lt;/keyword&gt;&lt;/keywords&gt;&lt;dates&gt;&lt;year&gt;2016&lt;/year&gt;&lt;pub-dates&gt;&lt;date&gt;Sep 19&lt;/date&gt;&lt;/pub-dates&gt;&lt;/dates&gt;&lt;isbn&gt;1433-2965 (Electronic)&amp;#xD;0937-941X (Linking)&lt;/isbn&gt;&lt;accession-num&gt;27647528&lt;/accession-num&gt;&lt;urls&gt;&lt;related-urls&gt;&lt;url&gt;http://www.ncbi.nlm.nih.gov/pubmed/27647528&lt;/url&gt;&lt;/related-urls&gt;&lt;/urls&gt;&lt;electronic-resource-num&gt;10.1007/s00198-016-3768-3&lt;/electronic-resource-num&gt;&lt;/record&gt;&lt;/Cite&gt;&lt;/EndNote&gt;</w:instrText>
      </w:r>
      <w:r w:rsidR="00027379">
        <w:fldChar w:fldCharType="separate"/>
      </w:r>
      <w:r w:rsidR="007143CF">
        <w:rPr>
          <w:noProof/>
        </w:rPr>
        <w:t>[</w:t>
      </w:r>
      <w:hyperlink w:anchor="_ENREF_10" w:tooltip="Rosengren, 2016 #89" w:history="1">
        <w:r w:rsidR="00AB1A24">
          <w:rPr>
            <w:noProof/>
          </w:rPr>
          <w:t>10</w:t>
        </w:r>
      </w:hyperlink>
      <w:r w:rsidR="007143CF">
        <w:rPr>
          <w:noProof/>
        </w:rPr>
        <w:t>]</w:t>
      </w:r>
      <w:r w:rsidR="00027379">
        <w:fldChar w:fldCharType="end"/>
      </w:r>
      <w:r w:rsidR="000C79A9" w:rsidRPr="00085A0A">
        <w:t xml:space="preserve">. </w:t>
      </w:r>
    </w:p>
    <w:p w14:paraId="52833877" w14:textId="3485E4FE" w:rsidR="00E75554" w:rsidRPr="00085A0A" w:rsidRDefault="00024F13" w:rsidP="005F7375">
      <w:pPr>
        <w:spacing w:after="120"/>
        <w:ind w:firstLine="720"/>
      </w:pPr>
      <w:r>
        <w:t xml:space="preserve">Further to this, </w:t>
      </w:r>
      <w:r w:rsidR="00E75554" w:rsidRPr="00085A0A">
        <w:t xml:space="preserve">the total number of people with osteoporosis </w:t>
      </w:r>
      <w:r>
        <w:t xml:space="preserve">in Europe </w:t>
      </w:r>
      <w:r w:rsidR="00E75554" w:rsidRPr="00085A0A">
        <w:t>has been predicted to rise by 23</w:t>
      </w:r>
      <w:r w:rsidR="00CB2A9D">
        <w:t xml:space="preserve"> </w:t>
      </w:r>
      <w:r w:rsidR="00E75554" w:rsidRPr="00085A0A">
        <w:t>%, from 27.5</w:t>
      </w:r>
      <w:r w:rsidR="00423474">
        <w:t> million</w:t>
      </w:r>
      <w:r w:rsidR="00E75554" w:rsidRPr="00085A0A">
        <w:t xml:space="preserve"> in 2010 to 33.9</w:t>
      </w:r>
      <w:r w:rsidR="00423474">
        <w:t> million</w:t>
      </w:r>
      <w:r w:rsidR="00E75554" w:rsidRPr="00085A0A">
        <w:t xml:space="preserve"> in 2025 due to the increasing proportion of </w:t>
      </w:r>
      <w:r w:rsidR="00E75554" w:rsidRPr="00A77865">
        <w:rPr>
          <w:noProof/>
        </w:rPr>
        <w:t>elderly people</w:t>
      </w:r>
      <w:r w:rsidR="00E75554" w:rsidRPr="00085A0A">
        <w:t xml:space="preserve"> in the population. As a consequence, the osteoporotic fracture rate is also </w:t>
      </w:r>
      <w:r w:rsidR="00E75554">
        <w:t>expected</w:t>
      </w:r>
      <w:r w:rsidR="00E75554" w:rsidRPr="00085A0A">
        <w:t xml:space="preserve"> to increase throughout Europe, with an increase of 56</w:t>
      </w:r>
      <w:r w:rsidR="00CB2A9D">
        <w:t xml:space="preserve"> </w:t>
      </w:r>
      <w:r w:rsidR="00E75554" w:rsidRPr="00085A0A">
        <w:t>% and 41</w:t>
      </w:r>
      <w:r w:rsidR="00CB2A9D">
        <w:t xml:space="preserve"> </w:t>
      </w:r>
      <w:r w:rsidR="00E75554" w:rsidRPr="00085A0A">
        <w:t xml:space="preserve">% predicted in the male and female populations, respectively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00E75554" w:rsidRPr="00085A0A">
        <w:t xml:space="preserve">. </w:t>
      </w:r>
    </w:p>
    <w:p w14:paraId="0F1A2079" w14:textId="77777777" w:rsidR="00B46A67" w:rsidRPr="00085A0A" w:rsidRDefault="00A03CFB" w:rsidP="00A23FE7">
      <w:pPr>
        <w:pStyle w:val="Heading2"/>
      </w:pPr>
      <w:r w:rsidRPr="00085A0A">
        <w:t>Burden of vertebral and non-vertebral</w:t>
      </w:r>
      <w:r w:rsidR="0020188A" w:rsidRPr="00085A0A">
        <w:t xml:space="preserve"> fractures in Europe</w:t>
      </w:r>
    </w:p>
    <w:p w14:paraId="785C835E" w14:textId="79626AC3" w:rsidR="000E6BFA" w:rsidRPr="00085A0A" w:rsidRDefault="009002B1" w:rsidP="00F22A87">
      <w:pPr>
        <w:spacing w:after="120"/>
      </w:pPr>
      <w:r w:rsidRPr="00085A0A">
        <w:t>Hip and vertebral fractures are associated with increased mortality</w:t>
      </w:r>
      <w:r w:rsidR="005B4A63">
        <w:t>,</w:t>
      </w:r>
      <w:r w:rsidRPr="00085A0A">
        <w:t xml:space="preserve"> with the mortality risk highest immediately after the fracture event and then decreasing with time</w:t>
      </w:r>
      <w:r w:rsidR="002B1100">
        <w:t xml:space="preserve"> </w:t>
      </w:r>
      <w:r w:rsidR="00027379">
        <w:fldChar w:fldCharType="begin"/>
      </w:r>
      <w:r w:rsidR="007143CF">
        <w:instrText xml:space="preserve"> ADDIN EN.CITE &lt;EndNote&gt;&lt;Cite&gt;&lt;Author&gt;Johnell&lt;/Author&gt;&lt;Year&gt;2004&lt;/Year&gt;&lt;RecNum&gt;86&lt;/RecNum&gt;&lt;DisplayText&gt;[11]&lt;/DisplayText&gt;&lt;record&gt;&lt;rec-number&gt;86&lt;/rec-number&gt;&lt;foreign-keys&gt;&lt;key app="EN" db-id="z9xtfvpzlretemeftxz50e5jd0eds02zrtrs" timestamp="1475938774"&gt;86&lt;/key&gt;&lt;/foreign-keys&gt;&lt;ref-type name="Journal Article"&gt;17&lt;/ref-type&gt;&lt;contributors&gt;&lt;authors&gt;&lt;author&gt;Johnell, O.&lt;/author&gt;&lt;author&gt;Kanis, J. A.&lt;/author&gt;&lt;author&gt;Oden, A.&lt;/author&gt;&lt;author&gt;Sernbo, I.&lt;/author&gt;&lt;author&gt;Redlund-Johnell, I.&lt;/author&gt;&lt;author&gt;Petterson, C.&lt;/author&gt;&lt;author&gt;De Laet, C.&lt;/author&gt;&lt;author&gt;Jonsson, B.&lt;/author&gt;&lt;/authors&gt;&lt;/contributors&gt;&lt;auth-address&gt;Department of Orthopaedics, Malmo University Hospital, Malmo, Sweden.&lt;/auth-address&gt;&lt;titles&gt;&lt;title&gt;Mortality after osteoporotic fractures&lt;/title&gt;&lt;secondary-title&gt;Osteoporos Int&lt;/secondary-title&gt;&lt;/titles&gt;&lt;periodical&gt;&lt;full-title&gt;Osteoporos Int&lt;/full-title&gt;&lt;/periodical&gt;&lt;pages&gt;38-42&lt;/pages&gt;&lt;volume&gt;15&lt;/volume&gt;&lt;number&gt;1&lt;/number&gt;&lt;keywords&gt;&lt;keyword&gt;Age Factors&lt;/keyword&gt;&lt;keyword&gt;Aged&lt;/keyword&gt;&lt;keyword&gt;Aged, 80 and over&lt;/keyword&gt;&lt;keyword&gt;Female&lt;/keyword&gt;&lt;keyword&gt;Forearm Injuries/etiology/mortality&lt;/keyword&gt;&lt;keyword&gt;Fractures, Bone/etiology/*mortality&lt;/keyword&gt;&lt;keyword&gt;Hip Fractures/etiology/mortality&lt;/keyword&gt;&lt;keyword&gt;Humans&lt;/keyword&gt;&lt;keyword&gt;Male&lt;/keyword&gt;&lt;keyword&gt;Middle Aged&lt;/keyword&gt;&lt;keyword&gt;Osteoporosis/complications/*mortality&lt;/keyword&gt;&lt;keyword&gt;Risk Factors&lt;/keyword&gt;&lt;keyword&gt;Shoulder Fractures/etiology/mortality&lt;/keyword&gt;&lt;keyword&gt;Spinal Fractures/etiology/mortality&lt;/keyword&gt;&lt;keyword&gt;Time Factors&lt;/keyword&gt;&lt;/keywords&gt;&lt;dates&gt;&lt;year&gt;2004&lt;/year&gt;&lt;pub-dates&gt;&lt;date&gt;Jan&lt;/date&gt;&lt;/pub-dates&gt;&lt;/dates&gt;&lt;isbn&gt;0937-941X (Print)&amp;#xD;0937-941X (Linking)&lt;/isbn&gt;&lt;accession-num&gt;14593451&lt;/accession-num&gt;&lt;urls&gt;&lt;related-urls&gt;&lt;url&gt;http://www.ncbi.nlm.nih.gov/pubmed/14593451&lt;/url&gt;&lt;/related-urls&gt;&lt;/urls&gt;&lt;electronic-resource-num&gt;10.1007/s00198-003-1490-4&lt;/electronic-resource-num&gt;&lt;/record&gt;&lt;/Cite&gt;&lt;/EndNote&gt;</w:instrText>
      </w:r>
      <w:r w:rsidR="00027379">
        <w:fldChar w:fldCharType="separate"/>
      </w:r>
      <w:r w:rsidR="007143CF">
        <w:rPr>
          <w:noProof/>
        </w:rPr>
        <w:t>[</w:t>
      </w:r>
      <w:hyperlink w:anchor="_ENREF_11" w:tooltip="Johnell, 2004 #86" w:history="1">
        <w:r w:rsidR="00AB1A24">
          <w:rPr>
            <w:noProof/>
          </w:rPr>
          <w:t>11</w:t>
        </w:r>
      </w:hyperlink>
      <w:r w:rsidR="007143CF">
        <w:rPr>
          <w:noProof/>
        </w:rPr>
        <w:t>]</w:t>
      </w:r>
      <w:r w:rsidR="00027379">
        <w:fldChar w:fldCharType="end"/>
      </w:r>
      <w:r w:rsidR="00F76BB6" w:rsidRPr="00085A0A">
        <w:t xml:space="preserve">. </w:t>
      </w:r>
      <w:r w:rsidR="004037CA">
        <w:t>In Europe</w:t>
      </w:r>
      <w:r w:rsidR="000043CC">
        <w:t>,</w:t>
      </w:r>
      <w:r w:rsidR="00DB32D4" w:rsidRPr="00085A0A">
        <w:t xml:space="preserve"> the number of deaths in 2010 directly related to fractures </w:t>
      </w:r>
      <w:r w:rsidR="00DB32D4" w:rsidRPr="007A7196">
        <w:rPr>
          <w:noProof/>
        </w:rPr>
        <w:t xml:space="preserve">was </w:t>
      </w:r>
      <w:r w:rsidR="00F87F21" w:rsidRPr="007A7196">
        <w:rPr>
          <w:noProof/>
        </w:rPr>
        <w:t>estimated</w:t>
      </w:r>
      <w:r w:rsidR="00F87F21" w:rsidRPr="00085A0A">
        <w:t xml:space="preserve"> at approximately 20,100 </w:t>
      </w:r>
      <w:r w:rsidR="0070460C" w:rsidRPr="00085A0A">
        <w:t xml:space="preserve">in men </w:t>
      </w:r>
      <w:r w:rsidR="00F87F21" w:rsidRPr="00085A0A">
        <w:t xml:space="preserve">and 22,700 </w:t>
      </w:r>
      <w:r w:rsidR="0070460C" w:rsidRPr="00085A0A">
        <w:t>in</w:t>
      </w:r>
      <w:r w:rsidR="00F87F21" w:rsidRPr="00085A0A">
        <w:t xml:space="preserve"> women</w:t>
      </w:r>
      <w:r w:rsidR="00DB32D4" w:rsidRPr="00085A0A">
        <w:t>, of which 49</w:t>
      </w:r>
      <w:r w:rsidR="00CB2A9D">
        <w:t xml:space="preserve"> </w:t>
      </w:r>
      <w:r w:rsidR="00DB32D4" w:rsidRPr="00085A0A">
        <w:t>% and 33</w:t>
      </w:r>
      <w:r w:rsidR="00CB2A9D">
        <w:t xml:space="preserve"> </w:t>
      </w:r>
      <w:r w:rsidR="00DB32D4" w:rsidRPr="00085A0A">
        <w:t xml:space="preserve">% </w:t>
      </w:r>
      <w:r w:rsidR="00DB32D4" w:rsidRPr="00A77865">
        <w:rPr>
          <w:noProof/>
        </w:rPr>
        <w:t xml:space="preserve">were </w:t>
      </w:r>
      <w:r w:rsidR="00700926" w:rsidRPr="00A77865">
        <w:rPr>
          <w:noProof/>
        </w:rPr>
        <w:t>attributed</w:t>
      </w:r>
      <w:r w:rsidR="00700926" w:rsidRPr="00085A0A">
        <w:t xml:space="preserve"> </w:t>
      </w:r>
      <w:r w:rsidR="00DB32D4" w:rsidRPr="00085A0A">
        <w:t>to</w:t>
      </w:r>
      <w:r w:rsidR="00107695" w:rsidRPr="00085A0A">
        <w:t xml:space="preserve"> hip and vertebral </w:t>
      </w:r>
      <w:r w:rsidR="00C60216" w:rsidRPr="00085A0A">
        <w:t>fracture</w:t>
      </w:r>
      <w:r w:rsidR="00C60216">
        <w:t xml:space="preserve"> event</w:t>
      </w:r>
      <w:r w:rsidR="005B4A63">
        <w:t>s</w:t>
      </w:r>
      <w:r w:rsidR="00DB32D4" w:rsidRPr="00085A0A">
        <w:t>, respectively</w:t>
      </w:r>
      <w:r w:rsidR="00107695" w:rsidRPr="00085A0A">
        <w:t xml:space="preserve">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00F87F21" w:rsidRPr="00085A0A">
        <w:t xml:space="preserve">. </w:t>
      </w:r>
    </w:p>
    <w:p w14:paraId="2306D7BC" w14:textId="77777777" w:rsidR="00315EEC" w:rsidRDefault="00667845" w:rsidP="005F7375">
      <w:pPr>
        <w:spacing w:after="120"/>
        <w:ind w:firstLine="720"/>
      </w:pPr>
      <w:r w:rsidRPr="00085A0A">
        <w:t>The management of o</w:t>
      </w:r>
      <w:r w:rsidR="00A33226" w:rsidRPr="00085A0A">
        <w:t xml:space="preserve">steoporosis is </w:t>
      </w:r>
      <w:r w:rsidR="009D042F">
        <w:t xml:space="preserve">also </w:t>
      </w:r>
      <w:r w:rsidR="00A33226" w:rsidRPr="00085A0A">
        <w:t>associated with a v</w:t>
      </w:r>
      <w:r w:rsidR="00073876" w:rsidRPr="00085A0A">
        <w:t>ery high</w:t>
      </w:r>
      <w:r w:rsidR="00A33226" w:rsidRPr="00085A0A">
        <w:t xml:space="preserve"> economic burden</w:t>
      </w:r>
      <w:r w:rsidR="00BD7E20" w:rsidRPr="00085A0A">
        <w:t xml:space="preserve"> in Europe</w:t>
      </w:r>
      <w:r w:rsidR="005B4A63">
        <w:t>,</w:t>
      </w:r>
      <w:r w:rsidR="00885530">
        <w:t xml:space="preserve"> with a high degree of variation between countries (Fig. 2)</w:t>
      </w:r>
      <w:r w:rsidRPr="00085A0A">
        <w:t>. In 2010, the cost of managing osteoporosis</w:t>
      </w:r>
      <w:r w:rsidR="00C56FC9" w:rsidRPr="00085A0A">
        <w:t xml:space="preserve"> </w:t>
      </w:r>
      <w:r w:rsidRPr="00A77865">
        <w:rPr>
          <w:noProof/>
        </w:rPr>
        <w:t>was estimated</w:t>
      </w:r>
      <w:r w:rsidRPr="00085A0A">
        <w:t xml:space="preserve"> at €37</w:t>
      </w:r>
      <w:r w:rsidR="00423474">
        <w:t> billion</w:t>
      </w:r>
      <w:r w:rsidRPr="00085A0A">
        <w:t>.</w:t>
      </w:r>
      <w:r w:rsidR="00402C46" w:rsidRPr="00085A0A">
        <w:t xml:space="preserve"> </w:t>
      </w:r>
      <w:r w:rsidR="000043CC">
        <w:t>D</w:t>
      </w:r>
      <w:r w:rsidR="00402C46" w:rsidRPr="00085A0A">
        <w:t>espite this, there is currently minimal in</w:t>
      </w:r>
      <w:r w:rsidR="00191173">
        <w:t xml:space="preserve">vestment in </w:t>
      </w:r>
      <w:r w:rsidR="00191173" w:rsidRPr="00085A0A">
        <w:t>pharmacological prevention</w:t>
      </w:r>
      <w:r w:rsidR="00321740">
        <w:t>,</w:t>
      </w:r>
      <w:r w:rsidR="00191173">
        <w:t xml:space="preserve"> which comprised 5</w:t>
      </w:r>
      <w:r w:rsidR="00321740">
        <w:rPr>
          <w:rFonts w:cs="Calibri"/>
        </w:rPr>
        <w:t> </w:t>
      </w:r>
      <w:r w:rsidR="00191173">
        <w:t xml:space="preserve">% of this cost, compared with the </w:t>
      </w:r>
      <w:r w:rsidRPr="00085A0A">
        <w:t>costs of trea</w:t>
      </w:r>
      <w:r w:rsidR="006C3CEB">
        <w:t xml:space="preserve">ting </w:t>
      </w:r>
      <w:r w:rsidR="006C3CEB">
        <w:lastRenderedPageBreak/>
        <w:t>incident fractures (</w:t>
      </w:r>
      <w:r w:rsidRPr="00085A0A">
        <w:t>66</w:t>
      </w:r>
      <w:r w:rsidR="00CB2A9D">
        <w:t> </w:t>
      </w:r>
      <w:r w:rsidRPr="00085A0A">
        <w:t>%</w:t>
      </w:r>
      <w:r w:rsidR="006C3CEB">
        <w:t>)</w:t>
      </w:r>
      <w:r w:rsidRPr="00085A0A">
        <w:t xml:space="preserve"> and long-term fracture care (29</w:t>
      </w:r>
      <w:r w:rsidR="00CB2A9D">
        <w:t> </w:t>
      </w:r>
      <w:r w:rsidRPr="00085A0A">
        <w:t>%)</w:t>
      </w:r>
      <w:r w:rsidR="00BD7E20" w:rsidRPr="00085A0A">
        <w:t xml:space="preserve">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Pr="00085A0A">
        <w:t>.</w:t>
      </w:r>
      <w:r w:rsidR="0056699A" w:rsidRPr="00085A0A">
        <w:t xml:space="preserve"> </w:t>
      </w:r>
      <w:r w:rsidR="00321740">
        <w:t>As a proportion</w:t>
      </w:r>
      <w:r w:rsidR="00321740" w:rsidRPr="00321740">
        <w:t xml:space="preserve"> </w:t>
      </w:r>
      <w:r w:rsidR="00321740">
        <w:t>of the total spend</w:t>
      </w:r>
      <w:r w:rsidR="0056699A" w:rsidRPr="00085A0A">
        <w:t xml:space="preserve">, excluding </w:t>
      </w:r>
      <w:r w:rsidR="00321740">
        <w:t>expenditure</w:t>
      </w:r>
      <w:r w:rsidR="00321740" w:rsidRPr="00085A0A">
        <w:t xml:space="preserve"> </w:t>
      </w:r>
      <w:r w:rsidR="0056699A" w:rsidRPr="00085A0A">
        <w:t>for pharmacological prevention, hip fractures represented 54</w:t>
      </w:r>
      <w:r w:rsidR="00CB2A9D">
        <w:t> </w:t>
      </w:r>
      <w:r w:rsidR="0056699A" w:rsidRPr="00085A0A">
        <w:t>%, while ‘other fractures’ represented 39</w:t>
      </w:r>
      <w:r w:rsidR="00CB2A9D">
        <w:t> </w:t>
      </w:r>
      <w:r w:rsidR="0056699A" w:rsidRPr="00085A0A">
        <w:t xml:space="preserve">%, and </w:t>
      </w:r>
      <w:r w:rsidR="00047B21">
        <w:t xml:space="preserve">clinical </w:t>
      </w:r>
      <w:r w:rsidR="0056699A" w:rsidRPr="00085A0A">
        <w:t xml:space="preserve">vertebral and forearm fractures </w:t>
      </w:r>
      <w:r w:rsidR="0047207C" w:rsidRPr="00085A0A">
        <w:t xml:space="preserve">only </w:t>
      </w:r>
      <w:r w:rsidR="0056699A" w:rsidRPr="00085A0A">
        <w:t>represented 5</w:t>
      </w:r>
      <w:r w:rsidR="00CB2A9D">
        <w:t> </w:t>
      </w:r>
      <w:r w:rsidR="0056699A" w:rsidRPr="00085A0A">
        <w:t>%</w:t>
      </w:r>
      <w:r w:rsidR="00E56D84" w:rsidRPr="00085A0A">
        <w:t xml:space="preserve"> and 2</w:t>
      </w:r>
      <w:r w:rsidR="00CB2A9D">
        <w:t> </w:t>
      </w:r>
      <w:r w:rsidR="0056699A" w:rsidRPr="00085A0A">
        <w:t>%</w:t>
      </w:r>
      <w:r w:rsidR="00F353B7">
        <w:t>, respectively</w:t>
      </w:r>
      <w:r w:rsidR="000342D4">
        <w:t xml:space="preserve">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00035CEB" w:rsidRPr="00085A0A">
        <w:t>.</w:t>
      </w:r>
      <w:r w:rsidR="000B1245" w:rsidRPr="00085A0A">
        <w:t xml:space="preserve"> The significant impact of </w:t>
      </w:r>
      <w:r w:rsidR="00402C46" w:rsidRPr="00085A0A">
        <w:t>NHNV</w:t>
      </w:r>
      <w:r w:rsidR="006C3CEB">
        <w:t xml:space="preserve"> fractures</w:t>
      </w:r>
      <w:r w:rsidR="000B1245" w:rsidRPr="00085A0A">
        <w:t xml:space="preserve"> </w:t>
      </w:r>
      <w:r w:rsidR="00B9216D" w:rsidRPr="00085A0A">
        <w:t xml:space="preserve">in particular </w:t>
      </w:r>
      <w:r w:rsidR="000B1245" w:rsidRPr="00085A0A">
        <w:t xml:space="preserve">on costs and healthcare resources has also </w:t>
      </w:r>
      <w:r w:rsidR="000B1245" w:rsidRPr="00A77865">
        <w:rPr>
          <w:noProof/>
        </w:rPr>
        <w:t>been demonstrated</w:t>
      </w:r>
      <w:r w:rsidR="000B1245" w:rsidRPr="00085A0A">
        <w:t xml:space="preserve"> in other studies</w:t>
      </w:r>
      <w:r w:rsidR="00321740">
        <w:t>,</w:t>
      </w:r>
      <w:r w:rsidR="000B1245" w:rsidRPr="00085A0A">
        <w:t xml:space="preserve"> such as the GLOW study where </w:t>
      </w:r>
      <w:r w:rsidR="00402C46" w:rsidRPr="00085A0A">
        <w:t>NHNV</w:t>
      </w:r>
      <w:r w:rsidR="000B1245" w:rsidRPr="00085A0A">
        <w:t xml:space="preserve"> fractures </w:t>
      </w:r>
      <w:r w:rsidR="00EB1826" w:rsidRPr="00085A0A">
        <w:t xml:space="preserve">resulted in </w:t>
      </w:r>
      <w:r w:rsidR="00D66DEE" w:rsidRPr="00085A0A">
        <w:t xml:space="preserve">a </w:t>
      </w:r>
      <w:r w:rsidR="00EB1826" w:rsidRPr="00085A0A">
        <w:t>substantially higher number of days in hospital and rehabilitation/nursing home care over a 1-year period compared with vertebral and hip fractures</w:t>
      </w:r>
      <w:r w:rsidR="00901BB7" w:rsidRPr="00085A0A">
        <w:t xml:space="preserve"> </w:t>
      </w:r>
      <w:r w:rsidR="00027379">
        <w:fldChar w:fldCharType="begin">
          <w:fldData xml:space="preserve">PEVuZE5vdGU+PENpdGU+PEF1dGhvcj5Jb2FubmlkaXM8L0F1dGhvcj48WWVhcj4yMDEzPC9ZZWFy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</w:fldData>
        </w:fldChar>
      </w:r>
      <w:r w:rsidR="007143CF">
        <w:instrText xml:space="preserve"> ADDIN EN.CITE </w:instrText>
      </w:r>
      <w:r w:rsidR="007143CF">
        <w:fldChar w:fldCharType="begin">
          <w:fldData xml:space="preserve">PEVuZE5vdGU+PENpdGU+PEF1dGhvcj5Jb2FubmlkaXM8L0F1dGhvcj48WWVhcj4yMDEzPC9ZZWFy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</w:fldData>
        </w:fldChar>
      </w:r>
      <w:r w:rsidR="007143CF">
        <w:instrText xml:space="preserve"> ADDIN EN.CITE.DATA </w:instrText>
      </w:r>
      <w:r w:rsidR="007143CF">
        <w:fldChar w:fldCharType="end"/>
      </w:r>
      <w:r w:rsidR="00027379">
        <w:fldChar w:fldCharType="separate"/>
      </w:r>
      <w:r w:rsidR="007143CF">
        <w:rPr>
          <w:noProof/>
        </w:rPr>
        <w:t>[</w:t>
      </w:r>
      <w:hyperlink w:anchor="_ENREF_12" w:tooltip="Ioannidis, 2013 #4" w:history="1">
        <w:r w:rsidR="00AB1A24">
          <w:rPr>
            <w:noProof/>
          </w:rPr>
          <w:t>12</w:t>
        </w:r>
      </w:hyperlink>
      <w:r w:rsidR="007143CF">
        <w:rPr>
          <w:noProof/>
        </w:rPr>
        <w:t>]</w:t>
      </w:r>
      <w:r w:rsidR="00027379">
        <w:fldChar w:fldCharType="end"/>
      </w:r>
      <w:r w:rsidR="00D17710" w:rsidRPr="00085A0A">
        <w:t>.</w:t>
      </w:r>
    </w:p>
    <w:p w14:paraId="08D3E8FB" w14:textId="687FF4C2" w:rsidR="00315EEC" w:rsidRDefault="00370F92" w:rsidP="005F7375">
      <w:pPr>
        <w:spacing w:after="120"/>
        <w:ind w:firstLine="720"/>
      </w:pPr>
      <w:r w:rsidRPr="00085A0A">
        <w:t xml:space="preserve"> </w:t>
      </w:r>
      <w:r w:rsidR="00315EEC" w:rsidRPr="00315EEC">
        <w:rPr>
          <w:noProof/>
          <w:lang w:eastAsia="en-GB"/>
        </w:rPr>
        <w:drawing>
          <wp:inline distT="0" distB="0" distL="0" distR="0" wp14:anchorId="0FDD974A" wp14:editId="7A9D7648">
            <wp:extent cx="4571999" cy="2735580"/>
            <wp:effectExtent l="0" t="0" r="63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5555" b="14667"/>
                    <a:stretch/>
                  </pic:blipFill>
                  <pic:spPr bwMode="auto">
                    <a:xfrm>
                      <a:off x="0" y="0"/>
                      <a:ext cx="4572396" cy="2735817"/>
                    </a:xfrm>
                    <a:prstGeom prst="rect">
                      <a:avLst/>
                    </a:prstGeom>
                    <a:ln>
                      <a:noFill/>
                    </a:ln>
                    <a:extLst>
                      <a:ext uri="{53640926-AAD7-44D8-BBD7-CCE9431645EC}">
                        <a14:shadowObscured xmlns:a14="http://schemas.microsoft.com/office/drawing/2010/main"/>
                      </a:ext>
                    </a:extLst>
                  </pic:spPr>
                </pic:pic>
              </a:graphicData>
            </a:graphic>
          </wp:inline>
        </w:drawing>
      </w:r>
    </w:p>
    <w:p w14:paraId="6EF2A5F8" w14:textId="77777777" w:rsidR="00315EEC" w:rsidRPr="00315EEC" w:rsidRDefault="00315EEC" w:rsidP="00CB17EB">
      <w:pPr>
        <w:spacing w:after="120"/>
        <w:ind w:left="1134"/>
      </w:pPr>
      <w:r w:rsidRPr="00315EEC">
        <w:rPr>
          <w:b/>
        </w:rPr>
        <w:t>Fig. 2</w:t>
      </w:r>
      <w:r w:rsidRPr="00315EEC">
        <w:t xml:space="preserve"> Estimated cost of osteoporosis (excluding values of quality-adjusted life-years lost) per capita (€, 2010) in Europe </w:t>
      </w:r>
      <w:r w:rsidRPr="00315EEC">
        <w:fldChar w:fldCharType="begin">
          <w:fldData xml:space="preserve">PEVuZE5vdGU+PENpdGU+PEF1dGhvcj5IZXJubHVuZDwvQXV0aG9yPjxZZWFyPjIwMTM8L1llYXI+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</w:fldData>
        </w:fldChar>
      </w:r>
      <w:r w:rsidRPr="00315EEC">
        <w:instrText xml:space="preserve"> ADDIN EN.CITE </w:instrText>
      </w:r>
      <w:r w:rsidRPr="00315EEC">
        <w:fldChar w:fldCharType="begin">
          <w:fldData xml:space="preserve">PEVuZE5vdGU+PENpdGU+PEF1dGhvcj5IZXJubHVuZDwvQXV0aG9yPjxZZWFyPjIwMTM8L1llYXI+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</w:fldData>
        </w:fldChar>
      </w:r>
      <w:r w:rsidRPr="00315EEC">
        <w:instrText xml:space="preserve"> ADDIN EN.CITE.DATA </w:instrText>
      </w:r>
      <w:r w:rsidRPr="00315EEC">
        <w:fldChar w:fldCharType="end"/>
      </w:r>
      <w:r w:rsidRPr="00315EEC">
        <w:fldChar w:fldCharType="separate"/>
      </w:r>
      <w:r w:rsidRPr="00315EEC">
        <w:t>[</w:t>
      </w:r>
      <w:hyperlink w:anchor="_ENREF_1" w:tooltip="Hernlund, 2013 #1" w:history="1">
        <w:r w:rsidRPr="00315EEC">
          <w:rPr>
            <w:rStyle w:val="Hyperlink"/>
          </w:rPr>
          <w:t>1</w:t>
        </w:r>
      </w:hyperlink>
      <w:r w:rsidRPr="00315EEC">
        <w:t xml:space="preserve">, </w:t>
      </w:r>
      <w:hyperlink w:anchor="_ENREF_64" w:tooltip="Kanis, 2013 #11" w:history="1">
        <w:r w:rsidRPr="00315EEC">
          <w:rPr>
            <w:rStyle w:val="Hyperlink"/>
          </w:rPr>
          <w:t>64</w:t>
        </w:r>
      </w:hyperlink>
      <w:r w:rsidRPr="00315EEC">
        <w:t>]</w:t>
      </w:r>
      <w:r w:rsidRPr="00315EEC">
        <w:fldChar w:fldCharType="end"/>
      </w:r>
      <w:r w:rsidRPr="00315EEC">
        <w:t>.</w:t>
      </w:r>
      <w:r w:rsidRPr="00315EEC" w:rsidDel="00AC3C9E">
        <w:t xml:space="preserve"> </w:t>
      </w:r>
      <w:r w:rsidRPr="00315EEC">
        <w:t xml:space="preserve">EU27, 27 member states of the </w:t>
      </w:r>
      <w:r w:rsidRPr="00315EEC">
        <w:rPr>
          <w:bCs/>
        </w:rPr>
        <w:t xml:space="preserve">European Union; </w:t>
      </w:r>
      <w:r w:rsidRPr="00315EEC">
        <w:t>OP, osteoporosis</w:t>
      </w:r>
    </w:p>
    <w:p w14:paraId="156CFE9F" w14:textId="77777777" w:rsidR="00315EEC" w:rsidRDefault="00315EEC" w:rsidP="005F7375">
      <w:pPr>
        <w:spacing w:after="120"/>
        <w:ind w:firstLine="720"/>
      </w:pPr>
    </w:p>
    <w:p w14:paraId="0119A3B2" w14:textId="76BEEBE7" w:rsidR="00BA05AB" w:rsidRPr="00085A0A" w:rsidRDefault="00C77F90" w:rsidP="005F7375">
      <w:pPr>
        <w:spacing w:after="120"/>
        <w:ind w:firstLine="720"/>
      </w:pPr>
      <w:r w:rsidRPr="00085A0A">
        <w:t>When considering q</w:t>
      </w:r>
      <w:r w:rsidR="00E56D84" w:rsidRPr="00085A0A">
        <w:t xml:space="preserve">uality-adjusted </w:t>
      </w:r>
      <w:r w:rsidR="00321740" w:rsidRPr="00085A0A">
        <w:t>life</w:t>
      </w:r>
      <w:r w:rsidR="00321740">
        <w:t>-</w:t>
      </w:r>
      <w:r w:rsidR="00E56D84" w:rsidRPr="00085A0A">
        <w:t>years (QALYs)</w:t>
      </w:r>
      <w:r w:rsidRPr="00085A0A">
        <w:t>,</w:t>
      </w:r>
      <w:r w:rsidR="00E56D84" w:rsidRPr="00085A0A">
        <w:t xml:space="preserve"> </w:t>
      </w:r>
      <w:r w:rsidRPr="00085A0A">
        <w:t>which give</w:t>
      </w:r>
      <w:r w:rsidR="00835728" w:rsidRPr="00085A0A">
        <w:t xml:space="preserve"> a societal perspective</w:t>
      </w:r>
      <w:r w:rsidR="00E56D84" w:rsidRPr="00085A0A">
        <w:t xml:space="preserve"> on </w:t>
      </w:r>
      <w:r w:rsidR="00321740">
        <w:t xml:space="preserve">the </w:t>
      </w:r>
      <w:r w:rsidR="00E56D84" w:rsidRPr="00085A0A">
        <w:t>burden of disease</w:t>
      </w:r>
      <w:r w:rsidRPr="00085A0A">
        <w:t>,</w:t>
      </w:r>
      <w:r w:rsidR="00E56D84" w:rsidRPr="00085A0A">
        <w:t xml:space="preserve"> </w:t>
      </w:r>
      <w:r w:rsidRPr="00085A0A">
        <w:t>t</w:t>
      </w:r>
      <w:r w:rsidR="00835728" w:rsidRPr="00085A0A">
        <w:t>he total health burden</w:t>
      </w:r>
      <w:r w:rsidR="00997A90" w:rsidRPr="00085A0A">
        <w:t xml:space="preserve"> of osteoporosis</w:t>
      </w:r>
      <w:r w:rsidR="00835728" w:rsidRPr="00085A0A">
        <w:t xml:space="preserve"> in </w:t>
      </w:r>
      <w:r w:rsidR="009D042F">
        <w:t>Europe</w:t>
      </w:r>
      <w:r w:rsidR="00835728" w:rsidRPr="00085A0A">
        <w:t xml:space="preserve"> in 2010 was estimated at 1,1</w:t>
      </w:r>
      <w:r w:rsidR="00997A90" w:rsidRPr="00085A0A">
        <w:t>65</w:t>
      </w:r>
      <w:r w:rsidR="00835728" w:rsidRPr="00085A0A">
        <w:t>,000 QALYs, and twice as</w:t>
      </w:r>
      <w:r w:rsidR="00E56D84" w:rsidRPr="00085A0A">
        <w:t xml:space="preserve"> </w:t>
      </w:r>
      <w:r w:rsidR="00835728" w:rsidRPr="00085A0A">
        <w:t xml:space="preserve">many QALYs </w:t>
      </w:r>
      <w:r w:rsidR="00835728" w:rsidRPr="00A77865">
        <w:rPr>
          <w:noProof/>
        </w:rPr>
        <w:t>were lost</w:t>
      </w:r>
      <w:r w:rsidR="00835728" w:rsidRPr="00085A0A">
        <w:t xml:space="preserve"> in women compared </w:t>
      </w:r>
      <w:r w:rsidR="00D66DEE" w:rsidRPr="00085A0A">
        <w:t>with</w:t>
      </w:r>
      <w:r w:rsidR="00835728" w:rsidRPr="00085A0A">
        <w:t xml:space="preserve"> men</w:t>
      </w:r>
      <w:r w:rsidR="003507C9" w:rsidRPr="00085A0A">
        <w:t xml:space="preserve">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003507C9" w:rsidRPr="00085A0A">
        <w:t>.</w:t>
      </w:r>
      <w:r w:rsidR="00997A90" w:rsidRPr="00085A0A">
        <w:t xml:space="preserve"> Hip fractures, </w:t>
      </w:r>
      <w:r w:rsidR="00047B21">
        <w:t xml:space="preserve">clinical </w:t>
      </w:r>
      <w:r w:rsidR="00997A90" w:rsidRPr="00085A0A">
        <w:t>vertebral, forearm and ‘other fractures’ incurred approximately 600,000</w:t>
      </w:r>
      <w:r w:rsidR="00B9216D" w:rsidRPr="00085A0A">
        <w:t xml:space="preserve"> (52</w:t>
      </w:r>
      <w:r w:rsidR="00CB2A9D">
        <w:t> </w:t>
      </w:r>
      <w:r w:rsidR="00B9216D" w:rsidRPr="00085A0A">
        <w:t>%)</w:t>
      </w:r>
      <w:r w:rsidR="00997A90" w:rsidRPr="00085A0A">
        <w:t xml:space="preserve">, </w:t>
      </w:r>
      <w:r w:rsidR="00997A90" w:rsidRPr="00085A0A">
        <w:lastRenderedPageBreak/>
        <w:t>344,000</w:t>
      </w:r>
      <w:r w:rsidR="00B9216D" w:rsidRPr="00085A0A">
        <w:t xml:space="preserve"> (</w:t>
      </w:r>
      <w:r w:rsidR="00A007DE" w:rsidRPr="00085A0A">
        <w:t>30</w:t>
      </w:r>
      <w:r w:rsidR="00CB2A9D">
        <w:t> </w:t>
      </w:r>
      <w:r w:rsidR="00A007DE" w:rsidRPr="00085A0A">
        <w:t>%</w:t>
      </w:r>
      <w:r w:rsidR="00D66DEE" w:rsidRPr="00085A0A">
        <w:t>)</w:t>
      </w:r>
      <w:r w:rsidR="00997A90" w:rsidRPr="00085A0A">
        <w:t>, 19,000</w:t>
      </w:r>
      <w:r w:rsidR="00A007DE" w:rsidRPr="00085A0A">
        <w:t xml:space="preserve"> (2</w:t>
      </w:r>
      <w:r w:rsidR="00CB2A9D">
        <w:t> </w:t>
      </w:r>
      <w:r w:rsidR="00A007DE" w:rsidRPr="00085A0A">
        <w:t>%)</w:t>
      </w:r>
      <w:r w:rsidR="00997A90" w:rsidRPr="00085A0A">
        <w:t xml:space="preserve"> and 202,000</w:t>
      </w:r>
      <w:r w:rsidR="00A007DE" w:rsidRPr="00085A0A">
        <w:t xml:space="preserve"> (17</w:t>
      </w:r>
      <w:r w:rsidR="00CB2A9D">
        <w:t> </w:t>
      </w:r>
      <w:r w:rsidR="00A007DE" w:rsidRPr="00085A0A">
        <w:t>%)</w:t>
      </w:r>
      <w:r w:rsidR="00997A90" w:rsidRPr="00085A0A">
        <w:t xml:space="preserve"> QALYs lost, respectively. For hip and vertebral fractures, approximately 79</w:t>
      </w:r>
      <w:r w:rsidR="00CB2A9D">
        <w:t> </w:t>
      </w:r>
      <w:r w:rsidR="00997A90" w:rsidRPr="00085A0A">
        <w:t>% and 59</w:t>
      </w:r>
      <w:r w:rsidR="00CB2A9D">
        <w:t> </w:t>
      </w:r>
      <w:r w:rsidR="00997A90" w:rsidRPr="00085A0A">
        <w:t xml:space="preserve">% of the QALYs lost </w:t>
      </w:r>
      <w:r w:rsidR="00AB5400" w:rsidRPr="00085A0A">
        <w:t>were</w:t>
      </w:r>
      <w:r w:rsidR="00997A90" w:rsidRPr="00085A0A">
        <w:t xml:space="preserve"> a consequence of prior fractures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00997A90" w:rsidRPr="00085A0A">
        <w:t xml:space="preserve">. </w:t>
      </w:r>
      <w:r w:rsidR="00FA51C7" w:rsidRPr="00085A0A">
        <w:t xml:space="preserve">When the cost of osteoporosis </w:t>
      </w:r>
      <w:r w:rsidR="00FA51C7" w:rsidRPr="00A77865">
        <w:rPr>
          <w:noProof/>
        </w:rPr>
        <w:t>was combined</w:t>
      </w:r>
      <w:r w:rsidR="00FA51C7" w:rsidRPr="00085A0A">
        <w:t xml:space="preserve"> with the value</w:t>
      </w:r>
      <w:r w:rsidR="00BA05AB" w:rsidRPr="00085A0A">
        <w:t xml:space="preserve"> for QALYs lost</w:t>
      </w:r>
      <w:r w:rsidR="00FA51C7" w:rsidRPr="00085A0A">
        <w:t xml:space="preserve">, the </w:t>
      </w:r>
      <w:r w:rsidR="00321740">
        <w:t xml:space="preserve">overall </w:t>
      </w:r>
      <w:r w:rsidR="00FA51C7" w:rsidRPr="00085A0A">
        <w:t>cost of osteoporosis</w:t>
      </w:r>
      <w:r w:rsidR="00BA05AB" w:rsidRPr="00085A0A">
        <w:t xml:space="preserve"> </w:t>
      </w:r>
      <w:r w:rsidR="00FA51C7" w:rsidRPr="00085A0A">
        <w:t>amo</w:t>
      </w:r>
      <w:r w:rsidR="009D042F">
        <w:t>unted to €98</w:t>
      </w:r>
      <w:r w:rsidR="00423474">
        <w:t> billion</w:t>
      </w:r>
      <w:r w:rsidR="009D042F">
        <w:t xml:space="preserve"> in Europe</w:t>
      </w:r>
      <w:r w:rsidR="00FA51C7" w:rsidRPr="00085A0A">
        <w:t xml:space="preserve"> in 2010. </w:t>
      </w:r>
    </w:p>
    <w:p w14:paraId="4FA9847B" w14:textId="6D40C712" w:rsidR="00346AF3" w:rsidRPr="00085A0A" w:rsidRDefault="003D34DD" w:rsidP="005F7375">
      <w:pPr>
        <w:spacing w:after="120"/>
        <w:ind w:firstLine="720"/>
      </w:pPr>
      <w:r w:rsidRPr="00085A0A">
        <w:t>T</w:t>
      </w:r>
      <w:r w:rsidR="002F6756">
        <w:t>his</w:t>
      </w:r>
      <w:r w:rsidR="003A6537" w:rsidRPr="00085A0A">
        <w:t xml:space="preserve"> </w:t>
      </w:r>
      <w:r w:rsidRPr="00085A0A">
        <w:t>burden</w:t>
      </w:r>
      <w:r w:rsidR="003A6537" w:rsidRPr="00085A0A">
        <w:t xml:space="preserve"> associated with osteoporosis</w:t>
      </w:r>
      <w:r w:rsidRPr="00085A0A">
        <w:t xml:space="preserve"> has been shown to be higher than for other common non-communicable diseases</w:t>
      </w:r>
      <w:r w:rsidR="003A6537" w:rsidRPr="00085A0A">
        <w:t xml:space="preserve">. </w:t>
      </w:r>
      <w:r w:rsidR="00DC5F4F" w:rsidRPr="00085A0A">
        <w:t xml:space="preserve">Total </w:t>
      </w:r>
      <w:r w:rsidRPr="00085A0A">
        <w:t xml:space="preserve">disability-adjusted </w:t>
      </w:r>
      <w:r w:rsidR="00321740" w:rsidRPr="00085A0A">
        <w:t>life</w:t>
      </w:r>
      <w:r w:rsidR="00321740">
        <w:t>-</w:t>
      </w:r>
      <w:r w:rsidRPr="00085A0A">
        <w:t>years (</w:t>
      </w:r>
      <w:r w:rsidR="00DC5F4F" w:rsidRPr="00085A0A">
        <w:t>DALYs</w:t>
      </w:r>
      <w:r w:rsidRPr="00085A0A">
        <w:t>)</w:t>
      </w:r>
      <w:r w:rsidR="00DC5F4F" w:rsidRPr="00085A0A">
        <w:t xml:space="preserve"> lost</w:t>
      </w:r>
      <w:r w:rsidR="009D042F">
        <w:t xml:space="preserve"> due to osteoporosis in Europe</w:t>
      </w:r>
      <w:r w:rsidRPr="00085A0A">
        <w:t xml:space="preserve">, reflecting the years of life lost due to a fracture and the disability in those </w:t>
      </w:r>
      <w:r w:rsidR="00D66DEE" w:rsidRPr="00085A0A">
        <w:t>who</w:t>
      </w:r>
      <w:r w:rsidRPr="00085A0A">
        <w:t xml:space="preserve"> survive,</w:t>
      </w:r>
      <w:r w:rsidR="00DC5F4F" w:rsidRPr="00085A0A">
        <w:t xml:space="preserve"> was 5.8</w:t>
      </w:r>
      <w:r w:rsidR="00423474">
        <w:t> million</w:t>
      </w:r>
      <w:r w:rsidR="00DC5F4F" w:rsidRPr="00085A0A">
        <w:t xml:space="preserve"> </w:t>
      </w:r>
      <w:r w:rsidR="009D042F" w:rsidRPr="00085A0A">
        <w:t>in 2010</w:t>
      </w:r>
      <w:r w:rsidR="006E3846">
        <w:t>,</w:t>
      </w:r>
      <w:r w:rsidR="009D042F">
        <w:t xml:space="preserve"> </w:t>
      </w:r>
      <w:r w:rsidR="00DC5F4F" w:rsidRPr="00085A0A">
        <w:t>representing 0.83</w:t>
      </w:r>
      <w:r w:rsidR="00CB2A9D">
        <w:t> </w:t>
      </w:r>
      <w:r w:rsidR="00DC5F4F" w:rsidRPr="00085A0A">
        <w:t>% of the global burden of non-communicable disease</w:t>
      </w:r>
      <w:r w:rsidRPr="00085A0A">
        <w:t xml:space="preserve">. </w:t>
      </w:r>
      <w:r w:rsidR="00D24754" w:rsidRPr="00085A0A">
        <w:t>This loss in DALYs for osteoporosis was</w:t>
      </w:r>
      <w:r w:rsidR="005F0006" w:rsidRPr="00085A0A">
        <w:t xml:space="preserve"> greater than for other diseases such as hypertensive heart disease and </w:t>
      </w:r>
      <w:r w:rsidR="00DC5F4F" w:rsidRPr="00085A0A">
        <w:t>rheumatoid arthritis</w:t>
      </w:r>
      <w:r w:rsidR="005F0006" w:rsidRPr="00085A0A">
        <w:t xml:space="preserve">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000B4B2C" w:rsidRPr="00085A0A">
        <w:t>.</w:t>
      </w:r>
      <w:r w:rsidR="00DC5F4F" w:rsidRPr="00085A0A">
        <w:t xml:space="preserve"> F</w:t>
      </w:r>
      <w:r w:rsidRPr="00085A0A">
        <w:t>urthermore, f</w:t>
      </w:r>
      <w:r w:rsidR="00DC5F4F" w:rsidRPr="00085A0A">
        <w:t>ractures due to osteoporosis account</w:t>
      </w:r>
      <w:r w:rsidR="00C3745F" w:rsidRPr="00085A0A">
        <w:t>ed</w:t>
      </w:r>
      <w:r w:rsidR="00DC5F4F" w:rsidRPr="00085A0A">
        <w:t xml:space="preserve"> for more deaths and morbidity than any cancer type other than lung cancer</w:t>
      </w:r>
      <w:r w:rsidR="00A007DE" w:rsidRPr="00085A0A">
        <w:t xml:space="preserve">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00C3745F" w:rsidRPr="00085A0A">
        <w:t>.</w:t>
      </w:r>
    </w:p>
    <w:p w14:paraId="354C51F4" w14:textId="065B3A11" w:rsidR="008A784E" w:rsidRPr="00085A0A" w:rsidRDefault="00F27B26" w:rsidP="005F7375">
      <w:pPr>
        <w:spacing w:after="120"/>
        <w:ind w:firstLine="720"/>
      </w:pPr>
      <w:r w:rsidRPr="00085A0A">
        <w:t xml:space="preserve">The already high healthcare costs of osteoporosis in </w:t>
      </w:r>
      <w:r w:rsidR="0030014E" w:rsidRPr="00085A0A">
        <w:t>Europe</w:t>
      </w:r>
      <w:r w:rsidRPr="00085A0A">
        <w:t xml:space="preserve"> are predicted to </w:t>
      </w:r>
      <w:r w:rsidR="006354AB" w:rsidRPr="00085A0A">
        <w:t xml:space="preserve">increase in the future due to the growing </w:t>
      </w:r>
      <w:r w:rsidR="00014CA3" w:rsidRPr="00085A0A">
        <w:t>elderly population</w:t>
      </w:r>
      <w:r w:rsidR="00742819">
        <w:t>. T</w:t>
      </w:r>
      <w:r w:rsidR="006354AB" w:rsidRPr="00085A0A">
        <w:t xml:space="preserve">he annual number of QALYs lost annually </w:t>
      </w:r>
      <w:r w:rsidR="00047B21" w:rsidRPr="00047B21">
        <w:t xml:space="preserve">in Europe </w:t>
      </w:r>
      <w:r w:rsidR="006E3846">
        <w:t xml:space="preserve">is </w:t>
      </w:r>
      <w:r w:rsidR="006354AB" w:rsidRPr="00085A0A">
        <w:t>expec</w:t>
      </w:r>
      <w:r w:rsidR="001D3CB9">
        <w:t xml:space="preserve">ted to </w:t>
      </w:r>
      <w:r w:rsidR="006E3846">
        <w:t xml:space="preserve">rise, such that by 2025 it will have increased by 20 % </w:t>
      </w:r>
      <w:r w:rsidR="00047B21">
        <w:t>from 2010</w:t>
      </w:r>
      <w:r w:rsidR="006E3846">
        <w:t>,</w:t>
      </w:r>
      <w:r w:rsidR="001D3CB9">
        <w:t xml:space="preserve"> </w:t>
      </w:r>
      <w:r w:rsidR="00742819">
        <w:t>with the highest growth (32</w:t>
      </w:r>
      <w:r w:rsidR="00CB2A9D">
        <w:t> </w:t>
      </w:r>
      <w:r w:rsidR="00742819">
        <w:t>%</w:t>
      </w:r>
      <w:r w:rsidR="001D3CB9">
        <w:t>)</w:t>
      </w:r>
      <w:r w:rsidR="00742819">
        <w:t xml:space="preserve"> forecast for the population </w:t>
      </w:r>
      <w:r w:rsidR="006E3846">
        <w:t xml:space="preserve">aged </w:t>
      </w:r>
      <w:r w:rsidR="00742819" w:rsidRPr="00085A0A">
        <w:t>≥80 years</w:t>
      </w:r>
      <w:r w:rsidR="001D3CB9">
        <w:t xml:space="preserve">, who incur the highest costs for fractures compared </w:t>
      </w:r>
      <w:r w:rsidR="005B4A63">
        <w:t>with</w:t>
      </w:r>
      <w:r w:rsidR="001D3CB9">
        <w:t xml:space="preserve"> other age groups</w:t>
      </w:r>
      <w:r w:rsidR="00742819" w:rsidRPr="00085A0A">
        <w:t xml:space="preserve">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004034B0" w:rsidRPr="00085A0A">
        <w:t>.</w:t>
      </w:r>
      <w:r w:rsidR="00A007DE" w:rsidRPr="00085A0A">
        <w:t xml:space="preserve"> </w:t>
      </w:r>
      <w:r w:rsidRPr="00085A0A">
        <w:t xml:space="preserve">Overall, the </w:t>
      </w:r>
      <w:r w:rsidR="0046590D" w:rsidRPr="00085A0A">
        <w:t xml:space="preserve">total cost </w:t>
      </w:r>
      <w:r w:rsidR="006E3846">
        <w:t>(</w:t>
      </w:r>
      <w:r w:rsidR="0046590D" w:rsidRPr="00085A0A">
        <w:t>including values of QALYs lost</w:t>
      </w:r>
      <w:r w:rsidR="006E3846">
        <w:t>)</w:t>
      </w:r>
      <w:r w:rsidR="0046590D" w:rsidRPr="00085A0A">
        <w:t xml:space="preserve"> in </w:t>
      </w:r>
      <w:r w:rsidR="005F3761">
        <w:t>Europe</w:t>
      </w:r>
      <w:r w:rsidRPr="00085A0A">
        <w:t xml:space="preserve"> is predicted to </w:t>
      </w:r>
      <w:r w:rsidR="0046590D" w:rsidRPr="00085A0A">
        <w:t>rise</w:t>
      </w:r>
      <w:r w:rsidR="004C3328">
        <w:t xml:space="preserve"> by 23</w:t>
      </w:r>
      <w:r w:rsidRPr="00085A0A">
        <w:t>%,</w:t>
      </w:r>
      <w:r w:rsidR="0046590D" w:rsidRPr="00085A0A">
        <w:t xml:space="preserve"> from €98</w:t>
      </w:r>
      <w:r w:rsidR="00423474">
        <w:t> billion</w:t>
      </w:r>
      <w:r w:rsidR="0046590D" w:rsidRPr="00085A0A">
        <w:t xml:space="preserve"> in 2010</w:t>
      </w:r>
      <w:r w:rsidRPr="00085A0A">
        <w:t xml:space="preserve"> </w:t>
      </w:r>
      <w:r w:rsidR="004C3328">
        <w:t>to €120</w:t>
      </w:r>
      <w:r w:rsidR="00423474">
        <w:t> billion</w:t>
      </w:r>
      <w:r w:rsidR="0046590D" w:rsidRPr="00085A0A">
        <w:t xml:space="preserve"> in 2025</w:t>
      </w:r>
      <w:r w:rsidRPr="00085A0A">
        <w:t>.</w:t>
      </w:r>
      <w:r w:rsidR="001D3CB9">
        <w:t xml:space="preserve"> </w:t>
      </w:r>
    </w:p>
    <w:p w14:paraId="4BF0D8D4" w14:textId="24607EDB" w:rsidR="00295876" w:rsidRPr="0058471D" w:rsidRDefault="0086752E" w:rsidP="005F7375">
      <w:pPr>
        <w:spacing w:after="120"/>
        <w:ind w:firstLine="720"/>
      </w:pPr>
      <w:r w:rsidRPr="00085A0A">
        <w:t xml:space="preserve">It is apparent that the </w:t>
      </w:r>
      <w:r w:rsidR="00F84B98" w:rsidRPr="00085A0A">
        <w:t xml:space="preserve">very high costs </w:t>
      </w:r>
      <w:r w:rsidR="006E3846">
        <w:t>associated wit</w:t>
      </w:r>
      <w:r w:rsidR="008E15B5">
        <w:t>h</w:t>
      </w:r>
      <w:r w:rsidR="006E3846" w:rsidRPr="00085A0A">
        <w:t xml:space="preserve"> </w:t>
      </w:r>
      <w:r w:rsidR="00F84B98" w:rsidRPr="00085A0A">
        <w:t>osteoporosis</w:t>
      </w:r>
      <w:r w:rsidRPr="00085A0A">
        <w:t xml:space="preserve"> and its management in Europe</w:t>
      </w:r>
      <w:r w:rsidR="003B5A2A" w:rsidRPr="00085A0A">
        <w:t>,</w:t>
      </w:r>
      <w:r w:rsidRPr="00085A0A">
        <w:t xml:space="preserve"> coupled with the predicted</w:t>
      </w:r>
      <w:r w:rsidR="00F84B98" w:rsidRPr="00085A0A">
        <w:t xml:space="preserve"> </w:t>
      </w:r>
      <w:r w:rsidR="00B630DB" w:rsidRPr="00085A0A">
        <w:t>future cost increases</w:t>
      </w:r>
      <w:r w:rsidR="0078571C" w:rsidRPr="00085A0A">
        <w:t>,</w:t>
      </w:r>
      <w:r w:rsidR="00B630DB" w:rsidRPr="00085A0A">
        <w:t xml:space="preserve"> </w:t>
      </w:r>
      <w:r w:rsidRPr="00085A0A">
        <w:t>highlight the</w:t>
      </w:r>
      <w:r w:rsidR="00F84B98" w:rsidRPr="00085A0A">
        <w:t xml:space="preserve"> critical need </w:t>
      </w:r>
      <w:r w:rsidRPr="00085A0A">
        <w:t xml:space="preserve">for a change in healthcare policy and the importance of implementing </w:t>
      </w:r>
      <w:r w:rsidR="00F84B98" w:rsidRPr="00085A0A">
        <w:t>prevent</w:t>
      </w:r>
      <w:r w:rsidRPr="00085A0A">
        <w:t>ative strategies</w:t>
      </w:r>
      <w:r w:rsidR="00B630DB" w:rsidRPr="00085A0A">
        <w:t xml:space="preserve"> </w:t>
      </w:r>
      <w:r w:rsidRPr="00085A0A">
        <w:t>to reduce this</w:t>
      </w:r>
      <w:r w:rsidR="00F06DDE" w:rsidRPr="00085A0A">
        <w:t xml:space="preserve"> </w:t>
      </w:r>
      <w:r w:rsidR="003D2731" w:rsidRPr="00085A0A">
        <w:t>high</w:t>
      </w:r>
      <w:r w:rsidR="00F06DDE" w:rsidRPr="00085A0A">
        <w:t xml:space="preserve"> burden</w:t>
      </w:r>
      <w:r w:rsidR="003D2731" w:rsidRPr="00085A0A">
        <w:t xml:space="preserve"> of disease</w:t>
      </w:r>
      <w:r w:rsidR="00F06DDE" w:rsidRPr="00085A0A">
        <w:t>.</w:t>
      </w:r>
      <w:r w:rsidR="003D34DD" w:rsidRPr="00085A0A">
        <w:t xml:space="preserve"> </w:t>
      </w:r>
    </w:p>
    <w:p w14:paraId="71BB1906" w14:textId="77777777" w:rsidR="0020188A" w:rsidRPr="00085A0A" w:rsidRDefault="0020188A" w:rsidP="00A23FE7">
      <w:pPr>
        <w:pStyle w:val="Heading2"/>
      </w:pPr>
      <w:r w:rsidRPr="00085A0A">
        <w:t>Manag</w:t>
      </w:r>
      <w:r w:rsidR="009A0DE9" w:rsidRPr="00085A0A">
        <w:t>ement of osteoporosis in Europe</w:t>
      </w:r>
      <w:r w:rsidRPr="00085A0A">
        <w:t>: the treatment gap</w:t>
      </w:r>
    </w:p>
    <w:p w14:paraId="31BBFD7B" w14:textId="3225E6AF" w:rsidR="000E3BD7" w:rsidRPr="00085A0A" w:rsidRDefault="00C765F0" w:rsidP="00546563">
      <w:pPr>
        <w:spacing w:after="120"/>
      </w:pPr>
      <w:r>
        <w:lastRenderedPageBreak/>
        <w:t>A</w:t>
      </w:r>
      <w:r w:rsidR="00D27B73">
        <w:t>pproximately 6.8</w:t>
      </w:r>
      <w:r w:rsidR="00423474">
        <w:t> million</w:t>
      </w:r>
      <w:r w:rsidR="00546563" w:rsidRPr="00085A0A">
        <w:t xml:space="preserve"> men and w</w:t>
      </w:r>
      <w:r w:rsidR="004B4ACB">
        <w:t>omen in Europe</w:t>
      </w:r>
      <w:r w:rsidR="00546563" w:rsidRPr="00085A0A">
        <w:t xml:space="preserve"> had sustained a prior hip or clinical </w:t>
      </w:r>
      <w:r w:rsidR="00785AE0" w:rsidRPr="00085A0A">
        <w:t>vertebral</w:t>
      </w:r>
      <w:r w:rsidR="00546563" w:rsidRPr="00085A0A">
        <w:t xml:space="preserve"> fracture </w:t>
      </w:r>
      <w:r w:rsidR="00913C9A">
        <w:t>in</w:t>
      </w:r>
      <w:r w:rsidR="00913C9A" w:rsidRPr="00085A0A">
        <w:t xml:space="preserve"> </w:t>
      </w:r>
      <w:r w:rsidR="00546563" w:rsidRPr="00085A0A">
        <w:t xml:space="preserve">2010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00546563" w:rsidRPr="00085A0A">
        <w:t xml:space="preserve">. </w:t>
      </w:r>
      <w:r w:rsidR="00214394" w:rsidRPr="00085A0A">
        <w:t xml:space="preserve">It </w:t>
      </w:r>
      <w:r w:rsidR="00214394" w:rsidRPr="00A77865">
        <w:rPr>
          <w:noProof/>
        </w:rPr>
        <w:t>is well known</w:t>
      </w:r>
      <w:r w:rsidR="00214394" w:rsidRPr="00085A0A">
        <w:t xml:space="preserve"> that the risk of a </w:t>
      </w:r>
      <w:r w:rsidR="00F52627" w:rsidRPr="00085A0A">
        <w:t>subsequent</w:t>
      </w:r>
      <w:r w:rsidR="00214394" w:rsidRPr="00085A0A">
        <w:t xml:space="preserve"> fracture</w:t>
      </w:r>
      <w:r w:rsidR="006D7011" w:rsidRPr="00085A0A">
        <w:t xml:space="preserve"> </w:t>
      </w:r>
      <w:r w:rsidR="00214394" w:rsidRPr="00085A0A">
        <w:t xml:space="preserve">increases </w:t>
      </w:r>
      <w:r w:rsidR="006D7011" w:rsidRPr="00085A0A">
        <w:t xml:space="preserve">significantly </w:t>
      </w:r>
      <w:r w:rsidR="00214394" w:rsidRPr="00085A0A">
        <w:t>following</w:t>
      </w:r>
      <w:r w:rsidR="006D7011" w:rsidRPr="00085A0A">
        <w:t xml:space="preserve"> a first fracture</w:t>
      </w:r>
      <w:r w:rsidR="004D535F">
        <w:t xml:space="preserve"> </w:t>
      </w:r>
      <w:r w:rsidR="004D535F">
        <w:fldChar w:fldCharType="begin">
          <w:fldData xml:space="preserve">PEVuZE5vdGU+PENpdGU+PEF1dGhvcj5Kb2hhbnNzb248L0F1dGhvcj48WWVhcj4yMDE2PC9ZZWFy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</w:fldData>
        </w:fldChar>
      </w:r>
      <w:r w:rsidR="007143CF">
        <w:instrText xml:space="preserve"> ADDIN EN.CITE </w:instrText>
      </w:r>
      <w:r w:rsidR="007143CF">
        <w:fldChar w:fldCharType="begin">
          <w:fldData xml:space="preserve">PEVuZE5vdGU+PENpdGU+PEF1dGhvcj5Kb2hhbnNzb248L0F1dGhvcj48WWVhcj4yMDE2PC9ZZWFy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</w:fldData>
        </w:fldChar>
      </w:r>
      <w:r w:rsidR="007143CF">
        <w:instrText xml:space="preserve"> ADDIN EN.CITE.DATA </w:instrText>
      </w:r>
      <w:r w:rsidR="007143CF">
        <w:fldChar w:fldCharType="end"/>
      </w:r>
      <w:r w:rsidR="004D535F">
        <w:fldChar w:fldCharType="separate"/>
      </w:r>
      <w:r w:rsidR="007143CF">
        <w:rPr>
          <w:noProof/>
        </w:rPr>
        <w:t>[</w:t>
      </w:r>
      <w:hyperlink w:anchor="_ENREF_13" w:tooltip="Johansson, 2016 #148" w:history="1">
        <w:r w:rsidR="00AB1A24">
          <w:rPr>
            <w:noProof/>
          </w:rPr>
          <w:t>13-16</w:t>
        </w:r>
      </w:hyperlink>
      <w:r w:rsidR="007143CF">
        <w:rPr>
          <w:noProof/>
        </w:rPr>
        <w:t>]</w:t>
      </w:r>
      <w:r w:rsidR="004D535F">
        <w:fldChar w:fldCharType="end"/>
      </w:r>
      <w:r w:rsidR="005B4A63">
        <w:t>,</w:t>
      </w:r>
      <w:r w:rsidR="00F862EE">
        <w:t xml:space="preserve"> </w:t>
      </w:r>
      <w:r w:rsidR="00785AE0" w:rsidRPr="00085A0A">
        <w:t>yet</w:t>
      </w:r>
      <w:r w:rsidR="00214394" w:rsidRPr="00085A0A">
        <w:t xml:space="preserve"> </w:t>
      </w:r>
      <w:r w:rsidR="00785AE0" w:rsidRPr="00085A0A">
        <w:t>d</w:t>
      </w:r>
      <w:r w:rsidR="006467B0" w:rsidRPr="00085A0A">
        <w:t>espite this</w:t>
      </w:r>
      <w:r w:rsidR="00615DB6" w:rsidRPr="00085A0A">
        <w:t xml:space="preserve"> and the advances in osteoporosis treatment</w:t>
      </w:r>
      <w:r w:rsidR="000A2F2C" w:rsidRPr="00085A0A">
        <w:t xml:space="preserve">, patients with a prior fracture </w:t>
      </w:r>
      <w:r w:rsidR="000057E1">
        <w:t>are</w:t>
      </w:r>
      <w:r w:rsidR="00214394" w:rsidRPr="00085A0A">
        <w:t xml:space="preserve"> reported to </w:t>
      </w:r>
      <w:r w:rsidR="000A2F2C" w:rsidRPr="00085A0A">
        <w:t xml:space="preserve">have a low uptake of </w:t>
      </w:r>
      <w:r w:rsidR="001F21FE" w:rsidRPr="00085A0A">
        <w:t>treatment</w:t>
      </w:r>
      <w:r w:rsidR="000A2F2C" w:rsidRPr="00085A0A">
        <w:t xml:space="preserve">s for </w:t>
      </w:r>
      <w:r w:rsidR="00BE2B42" w:rsidRPr="00085A0A">
        <w:t>secondary prevention</w:t>
      </w:r>
      <w:r w:rsidR="00214394" w:rsidRPr="00085A0A">
        <w:t xml:space="preserve"> of fracture</w:t>
      </w:r>
      <w:r w:rsidR="0094113F">
        <w:t xml:space="preserve"> and indeed, </w:t>
      </w:r>
      <w:r w:rsidR="0058549B">
        <w:t>worldwid</w:t>
      </w:r>
      <w:r w:rsidR="0094113F">
        <w:t>e</w:t>
      </w:r>
      <w:r w:rsidR="004B4ACB">
        <w:t xml:space="preserve"> </w:t>
      </w:r>
      <w:r w:rsidR="00027379">
        <w:fldChar w:fldCharType="begin">
          <w:fldData xml:space="preserve">PEVuZE5vdGU+PENpdGU+PEF1dGhvcj5HcmVlbnNwYW48L0F1dGhvcj48WWVhcj4yMDEyPC9ZZWFy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0NzgtODM8L3BhZ2Vz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</w:fldData>
        </w:fldChar>
      </w:r>
      <w:r w:rsidR="003A51B1">
        <w:instrText xml:space="preserve"> ADDIN EN.CITE </w:instrText>
      </w:r>
      <w:r w:rsidR="003A51B1">
        <w:fldChar w:fldCharType="begin">
          <w:fldData xml:space="preserve">PEVuZE5vdGU+PENpdGU+PEF1dGhvcj5HcmVlbnNwYW48L0F1dGhvcj48WWVhcj4yMDEyPC9ZZWFy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0NzgtODM8L3BhZ2Vz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</w:fldData>
        </w:fldChar>
      </w:r>
      <w:r w:rsidR="003A51B1">
        <w:instrText xml:space="preserve"> ADDIN EN.CITE.DATA </w:instrText>
      </w:r>
      <w:r w:rsidR="003A51B1">
        <w:fldChar w:fldCharType="end"/>
      </w:r>
      <w:r w:rsidR="00027379">
        <w:fldChar w:fldCharType="separate"/>
      </w:r>
      <w:r w:rsidR="003A51B1">
        <w:rPr>
          <w:noProof/>
        </w:rPr>
        <w:t>[</w:t>
      </w:r>
      <w:hyperlink w:anchor="_ENREF_1" w:tooltip="Hernlund, 2013 #1" w:history="1">
        <w:r w:rsidR="00AB1A24">
          <w:rPr>
            <w:noProof/>
          </w:rPr>
          <w:t>1</w:t>
        </w:r>
      </w:hyperlink>
      <w:r w:rsidR="003A51B1">
        <w:rPr>
          <w:noProof/>
        </w:rPr>
        <w:t xml:space="preserve">, </w:t>
      </w:r>
      <w:hyperlink w:anchor="_ENREF_17" w:tooltip="Greenspan, 2012 #102" w:history="1">
        <w:r w:rsidR="00AB1A24">
          <w:rPr>
            <w:noProof/>
          </w:rPr>
          <w:t>17-22</w:t>
        </w:r>
      </w:hyperlink>
      <w:r w:rsidR="003A51B1">
        <w:rPr>
          <w:noProof/>
        </w:rPr>
        <w:t>]</w:t>
      </w:r>
      <w:r w:rsidR="00027379">
        <w:fldChar w:fldCharType="end"/>
      </w:r>
      <w:r w:rsidR="00AD6EED" w:rsidRPr="00085A0A">
        <w:t>.</w:t>
      </w:r>
      <w:r w:rsidR="009422DA" w:rsidRPr="00085A0A">
        <w:t xml:space="preserve"> </w:t>
      </w:r>
      <w:r w:rsidR="00FD38B2" w:rsidRPr="00085A0A">
        <w:t>Prospective</w:t>
      </w:r>
      <w:r w:rsidR="00BF537A">
        <w:t xml:space="preserve"> and</w:t>
      </w:r>
      <w:r w:rsidR="009422DA" w:rsidRPr="00085A0A">
        <w:t xml:space="preserve"> observational studies</w:t>
      </w:r>
      <w:r w:rsidR="00FD38B2" w:rsidRPr="00085A0A">
        <w:t>, including data from the GLOW study,</w:t>
      </w:r>
      <w:r w:rsidR="009422DA" w:rsidRPr="00085A0A">
        <w:t xml:space="preserve"> </w:t>
      </w:r>
      <w:r w:rsidR="00FD38B2" w:rsidRPr="00085A0A">
        <w:t>suggest that only 20</w:t>
      </w:r>
      <w:r w:rsidR="00CB2A9D">
        <w:t> </w:t>
      </w:r>
      <w:r w:rsidR="00FD38B2" w:rsidRPr="00085A0A">
        <w:t xml:space="preserve">% of eligible patients receive osteoporosis </w:t>
      </w:r>
      <w:r w:rsidR="001F21FE" w:rsidRPr="00085A0A">
        <w:t xml:space="preserve">treatment </w:t>
      </w:r>
      <w:r w:rsidR="00C60216">
        <w:t xml:space="preserve">after </w:t>
      </w:r>
      <w:r w:rsidR="00FD38B2" w:rsidRPr="00085A0A">
        <w:t>fracture,</w:t>
      </w:r>
      <w:r w:rsidR="00A753AD" w:rsidRPr="00085A0A">
        <w:t xml:space="preserve"> </w:t>
      </w:r>
      <w:r w:rsidR="00955D75" w:rsidRPr="00085A0A">
        <w:t xml:space="preserve">although </w:t>
      </w:r>
      <w:r w:rsidR="008B2089" w:rsidRPr="00085A0A">
        <w:t xml:space="preserve">uptake varies widely by country </w:t>
      </w:r>
      <w:r w:rsidR="00D85215" w:rsidRPr="00085A0A">
        <w:t xml:space="preserve">in Europe </w:t>
      </w:r>
      <w:r w:rsidR="00027379">
        <w:fldChar w:fldCharType="begin">
          <w:fldData xml:space="preserve">PEVuZE5vdGU+PENpdGU+PEF1dGhvcj5HcmVlbnNwYW48L0F1dGhvcj48WWVhcj4yMDEyPC9ZZWFy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</w:fldData>
        </w:fldChar>
      </w:r>
      <w:r w:rsidR="007143CF">
        <w:instrText xml:space="preserve"> ADDIN EN.CITE </w:instrText>
      </w:r>
      <w:r w:rsidR="007143CF">
        <w:fldChar w:fldCharType="begin">
          <w:fldData xml:space="preserve">PEVuZE5vdGU+PENpdGU+PEF1dGhvcj5HcmVlbnNwYW48L0F1dGhvcj48WWVhcj4yMDEyPC9ZZWFy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</w:fldData>
        </w:fldChar>
      </w:r>
      <w:r w:rsidR="007143CF">
        <w:instrText xml:space="preserve"> ADDIN EN.CITE.DATA </w:instrText>
      </w:r>
      <w:r w:rsidR="007143CF">
        <w:fldChar w:fldCharType="end"/>
      </w:r>
      <w:r w:rsidR="00027379">
        <w:fldChar w:fldCharType="separate"/>
      </w:r>
      <w:r w:rsidR="007143CF">
        <w:rPr>
          <w:noProof/>
        </w:rPr>
        <w:t>[</w:t>
      </w:r>
      <w:hyperlink w:anchor="_ENREF_1" w:tooltip="Hernlund, 2013 #1" w:history="1">
        <w:r w:rsidR="00AB1A24">
          <w:rPr>
            <w:noProof/>
          </w:rPr>
          <w:t>1</w:t>
        </w:r>
      </w:hyperlink>
      <w:r w:rsidR="007143CF">
        <w:rPr>
          <w:noProof/>
        </w:rPr>
        <w:t xml:space="preserve">, </w:t>
      </w:r>
      <w:hyperlink w:anchor="_ENREF_17" w:tooltip="Greenspan, 2012 #102" w:history="1">
        <w:r w:rsidR="00AB1A24">
          <w:rPr>
            <w:noProof/>
          </w:rPr>
          <w:t>17</w:t>
        </w:r>
      </w:hyperlink>
      <w:r w:rsidR="007143CF">
        <w:rPr>
          <w:noProof/>
        </w:rPr>
        <w:t>]</w:t>
      </w:r>
      <w:r w:rsidR="00027379">
        <w:fldChar w:fldCharType="end"/>
      </w:r>
      <w:r w:rsidR="00AD6EED" w:rsidRPr="00085A0A">
        <w:t>.</w:t>
      </w:r>
      <w:r w:rsidR="00A85BE8" w:rsidRPr="00085A0A">
        <w:t xml:space="preserve"> </w:t>
      </w:r>
      <w:r w:rsidR="00C60216">
        <w:t>Of great concern is that t</w:t>
      </w:r>
      <w:r w:rsidR="00C60216" w:rsidRPr="00085A0A">
        <w:t xml:space="preserve">reatment </w:t>
      </w:r>
      <w:r w:rsidR="00C60216">
        <w:t>uptake</w:t>
      </w:r>
      <w:r w:rsidR="00C60216" w:rsidRPr="00085A0A">
        <w:t xml:space="preserve"> </w:t>
      </w:r>
      <w:r w:rsidR="00E8338F" w:rsidRPr="00085A0A">
        <w:t xml:space="preserve">has also been shown to </w:t>
      </w:r>
      <w:r w:rsidR="0050559D">
        <w:t xml:space="preserve">be </w:t>
      </w:r>
      <w:r w:rsidR="00E8338F" w:rsidRPr="00085A0A">
        <w:t>decreas</w:t>
      </w:r>
      <w:r w:rsidR="0050559D">
        <w:t>ing</w:t>
      </w:r>
      <w:r w:rsidR="00E8338F" w:rsidRPr="00085A0A">
        <w:t xml:space="preserve"> over time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00175B92">
        <w:t>. I</w:t>
      </w:r>
      <w:r w:rsidR="00A85BE8" w:rsidRPr="00085A0A">
        <w:t>n a</w:t>
      </w:r>
      <w:r w:rsidR="005C6295" w:rsidRPr="00085A0A">
        <w:t xml:space="preserve"> retrospective, observational cohort study</w:t>
      </w:r>
      <w:r w:rsidR="008E15B5">
        <w:t xml:space="preserve"> in the US</w:t>
      </w:r>
      <w:r w:rsidR="000342D4">
        <w:t>,</w:t>
      </w:r>
      <w:r w:rsidR="00475175" w:rsidRPr="00085A0A">
        <w:t xml:space="preserve"> </w:t>
      </w:r>
      <w:r w:rsidR="000057E1">
        <w:t>the e</w:t>
      </w:r>
      <w:r w:rsidR="00475175" w:rsidRPr="00085A0A">
        <w:t>stimated probability</w:t>
      </w:r>
      <w:r w:rsidR="00A85BE8" w:rsidRPr="00085A0A">
        <w:t xml:space="preserve"> </w:t>
      </w:r>
      <w:r w:rsidR="00475175" w:rsidRPr="00085A0A">
        <w:t xml:space="preserve">of osteoporosis medication use </w:t>
      </w:r>
      <w:r w:rsidR="00175B92">
        <w:t>in the year after</w:t>
      </w:r>
      <w:r w:rsidR="000342D4">
        <w:t xml:space="preserve"> </w:t>
      </w:r>
      <w:r w:rsidR="00175B92">
        <w:t>hip fracture</w:t>
      </w:r>
      <w:r w:rsidR="00187F6C">
        <w:t xml:space="preserve"> </w:t>
      </w:r>
      <w:r w:rsidR="00A85BE8" w:rsidRPr="00085A0A">
        <w:t>declined significantly</w:t>
      </w:r>
      <w:r w:rsidR="007350DD" w:rsidRPr="00085A0A">
        <w:t xml:space="preserve"> </w:t>
      </w:r>
      <w:r w:rsidR="00A76ED6">
        <w:t>from 40</w:t>
      </w:r>
      <w:r w:rsidR="00CB2A9D">
        <w:t> </w:t>
      </w:r>
      <w:r w:rsidR="005F49AA">
        <w:t>%</w:t>
      </w:r>
      <w:r w:rsidR="00A76ED6">
        <w:t xml:space="preserve"> to 21</w:t>
      </w:r>
      <w:r w:rsidR="00CB2A9D">
        <w:t> </w:t>
      </w:r>
      <w:r w:rsidR="005F49AA">
        <w:t>%</w:t>
      </w:r>
      <w:r w:rsidR="000057E1">
        <w:t xml:space="preserve"> </w:t>
      </w:r>
      <w:r w:rsidR="000057E1" w:rsidRPr="00085A0A">
        <w:t>over the 10-year study period</w:t>
      </w:r>
      <w:r w:rsidR="00D87305" w:rsidRPr="00085A0A">
        <w:t xml:space="preserve"> </w:t>
      </w:r>
      <w:r w:rsidR="00027379">
        <w:fldChar w:fldCharType="begin">
          <w:fldData xml:space="preserve">PEVuZE5vdGU+PENpdGU+PEF1dGhvcj5Tb2xvbW9uPC9BdXRob3I+PFllYXI+MjAxNDwvWWVhcj48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==
</w:fldData>
        </w:fldChar>
      </w:r>
      <w:r w:rsidR="007143CF">
        <w:instrText xml:space="preserve"> ADDIN EN.CITE </w:instrText>
      </w:r>
      <w:r w:rsidR="007143CF">
        <w:fldChar w:fldCharType="begin">
          <w:fldData xml:space="preserve">PEVuZE5vdGU+PENpdGU+PEF1dGhvcj5Tb2xvbW9uPC9BdXRob3I+PFllYXI+MjAxNDwvWWVhcj48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==
</w:fldData>
        </w:fldChar>
      </w:r>
      <w:r w:rsidR="007143CF">
        <w:instrText xml:space="preserve"> ADDIN EN.CITE.DATA </w:instrText>
      </w:r>
      <w:r w:rsidR="007143CF">
        <w:fldChar w:fldCharType="end"/>
      </w:r>
      <w:r w:rsidR="00027379">
        <w:fldChar w:fldCharType="separate"/>
      </w:r>
      <w:r w:rsidR="007143CF">
        <w:rPr>
          <w:noProof/>
        </w:rPr>
        <w:t>[</w:t>
      </w:r>
      <w:hyperlink w:anchor="_ENREF_18" w:tooltip="Solomon, 2014 #13" w:history="1">
        <w:r w:rsidR="00AB1A24">
          <w:rPr>
            <w:noProof/>
          </w:rPr>
          <w:t>18</w:t>
        </w:r>
      </w:hyperlink>
      <w:r w:rsidR="007143CF">
        <w:rPr>
          <w:noProof/>
        </w:rPr>
        <w:t>]</w:t>
      </w:r>
      <w:r w:rsidR="00027379">
        <w:fldChar w:fldCharType="end"/>
      </w:r>
      <w:r w:rsidR="00AE3837" w:rsidRPr="00085A0A">
        <w:t>.</w:t>
      </w:r>
      <w:r w:rsidR="00953C14" w:rsidRPr="00085A0A">
        <w:t xml:space="preserve"> </w:t>
      </w:r>
      <w:r w:rsidR="00631887" w:rsidRPr="00085A0A">
        <w:t xml:space="preserve">Treatment use </w:t>
      </w:r>
      <w:r>
        <w:t>was</w:t>
      </w:r>
      <w:r w:rsidRPr="00085A0A">
        <w:t xml:space="preserve"> </w:t>
      </w:r>
      <w:r w:rsidR="00D87305" w:rsidRPr="00085A0A">
        <w:t xml:space="preserve">also </w:t>
      </w:r>
      <w:r w:rsidR="00E4772E" w:rsidRPr="00085A0A">
        <w:t>lower in o</w:t>
      </w:r>
      <w:r w:rsidR="00984D6E" w:rsidRPr="00085A0A">
        <w:t>lder patients</w:t>
      </w:r>
      <w:r w:rsidR="001955C0" w:rsidRPr="00085A0A">
        <w:t xml:space="preserve"> than younger patients</w:t>
      </w:r>
      <w:r w:rsidR="00984D6E" w:rsidRPr="00085A0A">
        <w:t xml:space="preserve"> </w:t>
      </w:r>
      <w:r w:rsidR="00027379">
        <w:fldChar w:fldCharType="begin">
          <w:fldData xml:space="preserve">PEVuZE5vdGU+PENpdGU+PEF1dGhvcj5Tb2xvbW9uPC9BdXRob3I+PFllYXI+MjAxNDwvWWVhcj48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==
</w:fldData>
        </w:fldChar>
      </w:r>
      <w:r w:rsidR="007143CF">
        <w:instrText xml:space="preserve"> ADDIN EN.CITE </w:instrText>
      </w:r>
      <w:r w:rsidR="007143CF">
        <w:fldChar w:fldCharType="begin">
          <w:fldData xml:space="preserve">PEVuZE5vdGU+PENpdGU+PEF1dGhvcj5Tb2xvbW9uPC9BdXRob3I+PFllYXI+MjAxNDwvWWVhcj48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==
</w:fldData>
        </w:fldChar>
      </w:r>
      <w:r w:rsidR="007143CF">
        <w:instrText xml:space="preserve"> ADDIN EN.CITE.DATA </w:instrText>
      </w:r>
      <w:r w:rsidR="007143CF">
        <w:fldChar w:fldCharType="end"/>
      </w:r>
      <w:r w:rsidR="00027379">
        <w:fldChar w:fldCharType="separate"/>
      </w:r>
      <w:r w:rsidR="007143CF">
        <w:rPr>
          <w:noProof/>
        </w:rPr>
        <w:t>[</w:t>
      </w:r>
      <w:hyperlink w:anchor="_ENREF_18" w:tooltip="Solomon, 2014 #13" w:history="1">
        <w:r w:rsidR="00AB1A24">
          <w:rPr>
            <w:noProof/>
          </w:rPr>
          <w:t>18</w:t>
        </w:r>
      </w:hyperlink>
      <w:r w:rsidR="007143CF">
        <w:rPr>
          <w:noProof/>
        </w:rPr>
        <w:t>]</w:t>
      </w:r>
      <w:r w:rsidR="00027379">
        <w:fldChar w:fldCharType="end"/>
      </w:r>
      <w:r w:rsidR="00B56DC9" w:rsidRPr="00085A0A">
        <w:t xml:space="preserve">, </w:t>
      </w:r>
      <w:r w:rsidR="00D87305" w:rsidRPr="00085A0A">
        <w:t>demonstrating that</w:t>
      </w:r>
      <w:r w:rsidR="00B56DC9" w:rsidRPr="00085A0A">
        <w:t xml:space="preserve"> those </w:t>
      </w:r>
      <w:r>
        <w:t xml:space="preserve">who </w:t>
      </w:r>
      <w:r w:rsidR="00B56DC9" w:rsidRPr="00085A0A">
        <w:t>need</w:t>
      </w:r>
      <w:r>
        <w:t>ed</w:t>
      </w:r>
      <w:r w:rsidR="00B56DC9" w:rsidRPr="00085A0A">
        <w:t xml:space="preserve"> treatment</w:t>
      </w:r>
      <w:r>
        <w:t xml:space="preserve"> the most</w:t>
      </w:r>
      <w:r w:rsidR="00B56DC9" w:rsidRPr="00085A0A">
        <w:t xml:space="preserve"> </w:t>
      </w:r>
      <w:r w:rsidR="001F21FE" w:rsidRPr="00085A0A">
        <w:t xml:space="preserve">are </w:t>
      </w:r>
      <w:r w:rsidR="00DE02C9" w:rsidRPr="00085A0A">
        <w:t>maybe</w:t>
      </w:r>
      <w:r>
        <w:t xml:space="preserve"> the</w:t>
      </w:r>
      <w:r w:rsidR="00B56DC9" w:rsidRPr="00085A0A">
        <w:t xml:space="preserve"> least likely to receive it</w:t>
      </w:r>
      <w:r w:rsidR="00AD6EED" w:rsidRPr="00085A0A">
        <w:t>.</w:t>
      </w:r>
      <w:r w:rsidR="00D70AFC">
        <w:t xml:space="preserve"> </w:t>
      </w:r>
    </w:p>
    <w:p w14:paraId="13F82CBB" w14:textId="739AAFAE" w:rsidR="00AC0A71" w:rsidRDefault="007A0A11" w:rsidP="005F7375">
      <w:pPr>
        <w:spacing w:after="120"/>
        <w:ind w:firstLine="720"/>
      </w:pPr>
      <w:r>
        <w:t>In Europe,</w:t>
      </w:r>
      <w:r w:rsidR="008D1E5C" w:rsidRPr="00085A0A">
        <w:t xml:space="preserve"> </w:t>
      </w:r>
      <w:r w:rsidR="003B5A2B">
        <w:t xml:space="preserve">there </w:t>
      </w:r>
      <w:r w:rsidR="00957CBE">
        <w:t>was</w:t>
      </w:r>
      <w:r w:rsidR="00102859" w:rsidRPr="00085A0A">
        <w:t xml:space="preserve"> a general trend </w:t>
      </w:r>
      <w:r w:rsidR="00941576" w:rsidRPr="00085A0A">
        <w:t>towards an</w:t>
      </w:r>
      <w:r w:rsidR="00102859" w:rsidRPr="00085A0A">
        <w:t xml:space="preserve"> </w:t>
      </w:r>
      <w:r w:rsidR="00844ACC" w:rsidRPr="00085A0A">
        <w:t xml:space="preserve">increase </w:t>
      </w:r>
      <w:r w:rsidR="00B41C73" w:rsidRPr="00085A0A">
        <w:t>in</w:t>
      </w:r>
      <w:r w:rsidR="00102859" w:rsidRPr="00085A0A">
        <w:t xml:space="preserve"> </w:t>
      </w:r>
      <w:r w:rsidR="00702361" w:rsidRPr="00085A0A">
        <w:t xml:space="preserve">treatment </w:t>
      </w:r>
      <w:r w:rsidR="00844ACC" w:rsidRPr="00085A0A">
        <w:t>up</w:t>
      </w:r>
      <w:r w:rsidR="00102859" w:rsidRPr="00085A0A">
        <w:t>take</w:t>
      </w:r>
      <w:r w:rsidR="00844ACC" w:rsidRPr="00085A0A">
        <w:t xml:space="preserve"> until </w:t>
      </w:r>
      <w:r w:rsidR="00565591">
        <w:t>2006</w:t>
      </w:r>
      <w:r w:rsidR="00743432">
        <w:t>–</w:t>
      </w:r>
      <w:r w:rsidR="00844ACC" w:rsidRPr="00085A0A">
        <w:t xml:space="preserve">2008, </w:t>
      </w:r>
      <w:r w:rsidR="00BD4614">
        <w:t>after which there was</w:t>
      </w:r>
      <w:r w:rsidR="00844ACC" w:rsidRPr="00085A0A">
        <w:t xml:space="preserve"> </w:t>
      </w:r>
      <w:r w:rsidR="00102859" w:rsidRPr="00085A0A">
        <w:t>a plateau</w:t>
      </w:r>
      <w:r w:rsidR="00844ACC" w:rsidRPr="00085A0A">
        <w:t xml:space="preserve"> </w:t>
      </w:r>
      <w:r w:rsidR="0005649B" w:rsidRPr="00085A0A">
        <w:t>and subsequent</w:t>
      </w:r>
      <w:r w:rsidR="00941576" w:rsidRPr="00085A0A">
        <w:t xml:space="preserve"> </w:t>
      </w:r>
      <w:r w:rsidR="00844ACC" w:rsidRPr="00085A0A">
        <w:t>decrease</w:t>
      </w:r>
      <w:r w:rsidR="00102859" w:rsidRPr="00085A0A">
        <w:t xml:space="preserve"> </w:t>
      </w:r>
      <w:r w:rsidR="00980383" w:rsidRPr="00085A0A">
        <w:t xml:space="preserve">in many </w:t>
      </w:r>
      <w:r w:rsidR="00175B92">
        <w:t>countries</w:t>
      </w:r>
      <w:r w:rsidR="00175B92" w:rsidRPr="00085A0A">
        <w:t xml:space="preserve"> </w:t>
      </w:r>
      <w:r w:rsidR="00980383" w:rsidRPr="00085A0A">
        <w:t xml:space="preserve">up </w:t>
      </w:r>
      <w:r w:rsidR="008D1E5C" w:rsidRPr="00085A0A">
        <w:t>to 2010</w:t>
      </w:r>
      <w:r w:rsidR="00743432">
        <w:t>–</w:t>
      </w:r>
      <w:r w:rsidR="00565591">
        <w:t>2012</w:t>
      </w:r>
      <w:r w:rsidR="003E66DE" w:rsidRPr="00085A0A">
        <w:t>, most marked</w:t>
      </w:r>
      <w:r w:rsidR="0005649B" w:rsidRPr="00085A0A">
        <w:t>ly</w:t>
      </w:r>
      <w:r w:rsidR="003E66DE" w:rsidRPr="00085A0A">
        <w:t xml:space="preserve"> for bisphosphonates</w:t>
      </w:r>
      <w:r w:rsidR="0005649B" w:rsidRPr="00085A0A">
        <w:t>;</w:t>
      </w:r>
      <w:r w:rsidR="00F153E6" w:rsidRPr="00085A0A">
        <w:t xml:space="preserve"> </w:t>
      </w:r>
      <w:r w:rsidR="0005649B" w:rsidRPr="00085A0A">
        <w:t xml:space="preserve">non-bisphosphonate use had a continuing modest increase </w:t>
      </w:r>
      <w:r w:rsidR="00027379">
        <w:fldChar w:fldCharType="begin">
          <w:fldData xml:space="preserve">PEVuZE5vdGU+PENpdGU+PEF1dGhvcj5IZXJubHVuZDwvQXV0aG9yPjxZZWFyPjIwMTM8L1llYXI+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</w:fldData>
        </w:fldChar>
      </w:r>
      <w:r w:rsidR="003A51B1">
        <w:instrText xml:space="preserve"> ADDIN EN.CITE </w:instrText>
      </w:r>
      <w:r w:rsidR="003A51B1">
        <w:fldChar w:fldCharType="begin">
          <w:fldData xml:space="preserve">PEVuZE5vdGU+PENpdGU+PEF1dGhvcj5IZXJubHVuZDwvQXV0aG9yPjxZZWFyPjIwMTM8L1llYXI+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</w:fldData>
        </w:fldChar>
      </w:r>
      <w:r w:rsidR="003A51B1">
        <w:instrText xml:space="preserve"> ADDIN EN.CITE.DATA </w:instrText>
      </w:r>
      <w:r w:rsidR="003A51B1">
        <w:fldChar w:fldCharType="end"/>
      </w:r>
      <w:r w:rsidR="00027379">
        <w:fldChar w:fldCharType="separate"/>
      </w:r>
      <w:r w:rsidR="003A51B1">
        <w:rPr>
          <w:noProof/>
        </w:rPr>
        <w:t>[</w:t>
      </w:r>
      <w:hyperlink w:anchor="_ENREF_1" w:tooltip="Hernlund, 2013 #1" w:history="1">
        <w:r w:rsidR="00AB1A24">
          <w:rPr>
            <w:noProof/>
          </w:rPr>
          <w:t>1</w:t>
        </w:r>
      </w:hyperlink>
      <w:r w:rsidR="003A51B1">
        <w:rPr>
          <w:noProof/>
        </w:rPr>
        <w:t xml:space="preserve">, </w:t>
      </w:r>
      <w:hyperlink w:anchor="_ENREF_23" w:tooltip="van der Velde, 2017 #140" w:history="1">
        <w:r w:rsidR="00AB1A24">
          <w:rPr>
            <w:noProof/>
          </w:rPr>
          <w:t>23</w:t>
        </w:r>
      </w:hyperlink>
      <w:r w:rsidR="003A51B1">
        <w:rPr>
          <w:noProof/>
        </w:rPr>
        <w:t>]</w:t>
      </w:r>
      <w:r w:rsidR="00027379">
        <w:fldChar w:fldCharType="end"/>
      </w:r>
      <w:r w:rsidR="00B310C2">
        <w:t xml:space="preserve"> </w:t>
      </w:r>
      <w:r w:rsidR="00D00A26" w:rsidRPr="00085A0A">
        <w:t>(</w:t>
      </w:r>
      <w:r w:rsidR="00D00A26" w:rsidRPr="00B76C2A">
        <w:t>Fig</w:t>
      </w:r>
      <w:r w:rsidR="00577E0C" w:rsidRPr="00B76C2A">
        <w:t>. 3</w:t>
      </w:r>
      <w:r w:rsidR="00D00A26" w:rsidRPr="00085A0A">
        <w:t>)</w:t>
      </w:r>
      <w:r w:rsidR="00F153E6" w:rsidRPr="00085A0A">
        <w:t>.</w:t>
      </w:r>
      <w:r w:rsidR="00E634CE">
        <w:t xml:space="preserve"> A similar trend has </w:t>
      </w:r>
      <w:r w:rsidR="00E634CE" w:rsidRPr="007A7196">
        <w:rPr>
          <w:noProof/>
        </w:rPr>
        <w:t>been observed</w:t>
      </w:r>
      <w:r w:rsidR="00E634CE">
        <w:t xml:space="preserve"> in the US</w:t>
      </w:r>
      <w:r w:rsidR="00743432">
        <w:t xml:space="preserve"> </w:t>
      </w:r>
      <w:r w:rsidR="00027379">
        <w:fldChar w:fldCharType="begin">
          <w:fldData xml:space="preserve">PEVuZE5vdGU+PENpdGU+PEF1dGhvcj5XeXNvd3NraTwvQXV0aG9yPjxZZWFyPjIwMTM8L1llYXI+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</w:fldData>
        </w:fldChar>
      </w:r>
      <w:r w:rsidR="003A51B1">
        <w:instrText xml:space="preserve"> ADDIN EN.CITE </w:instrText>
      </w:r>
      <w:r w:rsidR="003A51B1">
        <w:fldChar w:fldCharType="begin">
          <w:fldData xml:space="preserve">PEVuZE5vdGU+PENpdGU+PEF1dGhvcj5XeXNvd3NraTwvQXV0aG9yPjxZZWFyPjIwMTM8L1llYXI+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</w:fldData>
        </w:fldChar>
      </w:r>
      <w:r w:rsidR="003A51B1">
        <w:instrText xml:space="preserve"> ADDIN EN.CITE.DATA </w:instrText>
      </w:r>
      <w:r w:rsidR="003A51B1">
        <w:fldChar w:fldCharType="end"/>
      </w:r>
      <w:r w:rsidR="00027379">
        <w:fldChar w:fldCharType="separate"/>
      </w:r>
      <w:r w:rsidR="003A51B1">
        <w:rPr>
          <w:noProof/>
        </w:rPr>
        <w:t>[</w:t>
      </w:r>
      <w:hyperlink w:anchor="_ENREF_24" w:tooltip="Wysowski, 2013 #141" w:history="1">
        <w:r w:rsidR="00AB1A24">
          <w:rPr>
            <w:noProof/>
          </w:rPr>
          <w:t>24</w:t>
        </w:r>
      </w:hyperlink>
      <w:r w:rsidR="003A51B1">
        <w:rPr>
          <w:noProof/>
        </w:rPr>
        <w:t>]</w:t>
      </w:r>
      <w:r w:rsidR="00027379">
        <w:fldChar w:fldCharType="end"/>
      </w:r>
      <w:r w:rsidR="00743432">
        <w:t>.</w:t>
      </w:r>
      <w:r w:rsidR="00F153E6" w:rsidRPr="00085A0A">
        <w:t xml:space="preserve"> </w:t>
      </w:r>
      <w:r w:rsidR="00941576" w:rsidRPr="00085A0A">
        <w:t xml:space="preserve">Uptake of </w:t>
      </w:r>
      <w:r w:rsidR="00E85669" w:rsidRPr="00085A0A">
        <w:t xml:space="preserve">osteoporosis </w:t>
      </w:r>
      <w:r w:rsidR="007C10E5" w:rsidRPr="00085A0A">
        <w:t>treatments var</w:t>
      </w:r>
      <w:r w:rsidR="00C765F0">
        <w:t>ies</w:t>
      </w:r>
      <w:r w:rsidR="007C10E5" w:rsidRPr="00085A0A">
        <w:t xml:space="preserve"> substantially between </w:t>
      </w:r>
      <w:r w:rsidR="00246BC0">
        <w:t>countries in Europe</w:t>
      </w:r>
      <w:r w:rsidR="00E85669" w:rsidRPr="00085A0A">
        <w:t xml:space="preserve">, generally being lower than average in </w:t>
      </w:r>
      <w:r w:rsidR="007E5227">
        <w:t>n</w:t>
      </w:r>
      <w:r w:rsidR="007E5227" w:rsidRPr="00085A0A">
        <w:t xml:space="preserve">orthern </w:t>
      </w:r>
      <w:r w:rsidR="00E85669" w:rsidRPr="00085A0A">
        <w:t xml:space="preserve">and </w:t>
      </w:r>
      <w:r w:rsidR="007E5227">
        <w:t>e</w:t>
      </w:r>
      <w:r w:rsidR="007E5227" w:rsidRPr="00085A0A">
        <w:t xml:space="preserve">astern </w:t>
      </w:r>
      <w:r w:rsidR="00E85669" w:rsidRPr="00085A0A">
        <w:t>Europe (</w:t>
      </w:r>
      <w:r w:rsidR="00E85669" w:rsidRPr="007A7196">
        <w:rPr>
          <w:noProof/>
        </w:rPr>
        <w:t>with the exception of</w:t>
      </w:r>
      <w:r w:rsidR="00E85669" w:rsidRPr="00085A0A">
        <w:t xml:space="preserve"> Ireland </w:t>
      </w:r>
      <w:r w:rsidR="00D66DEE" w:rsidRPr="00085A0A">
        <w:t xml:space="preserve">and </w:t>
      </w:r>
      <w:r w:rsidR="00E85669" w:rsidRPr="00085A0A">
        <w:t xml:space="preserve">Hungary), </w:t>
      </w:r>
      <w:r w:rsidR="007E5227" w:rsidRPr="00A77865">
        <w:rPr>
          <w:noProof/>
        </w:rPr>
        <w:t>whil</w:t>
      </w:r>
      <w:r w:rsidR="007E5227">
        <w:rPr>
          <w:noProof/>
        </w:rPr>
        <w:t>e</w:t>
      </w:r>
      <w:r w:rsidR="007E5227" w:rsidRPr="00085A0A">
        <w:t xml:space="preserve"> </w:t>
      </w:r>
      <w:r w:rsidR="007E5227">
        <w:t>w</w:t>
      </w:r>
      <w:r w:rsidR="007E5227" w:rsidRPr="00085A0A">
        <w:t>est</w:t>
      </w:r>
      <w:r w:rsidR="007E5227">
        <w:t xml:space="preserve">ern </w:t>
      </w:r>
      <w:r w:rsidR="00376DB4">
        <w:t>Europe ha</w:t>
      </w:r>
      <w:r w:rsidR="000C7639">
        <w:t>s</w:t>
      </w:r>
      <w:r w:rsidR="00E85669" w:rsidRPr="00085A0A">
        <w:t xml:space="preserve"> the highest coverage</w:t>
      </w:r>
      <w:r w:rsidR="00F10248">
        <w:t xml:space="preserve">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00E85669" w:rsidRPr="00085A0A">
        <w:t xml:space="preserve">. </w:t>
      </w:r>
      <w:r w:rsidR="00E15E9C" w:rsidRPr="00085A0A">
        <w:t>Add</w:t>
      </w:r>
      <w:r w:rsidR="00D829C0" w:rsidRPr="00085A0A">
        <w:t>ed to this is the influence of patient adherence t</w:t>
      </w:r>
      <w:r w:rsidR="007207E0">
        <w:t>o treatment</w:t>
      </w:r>
      <w:r w:rsidR="005B4A63">
        <w:t>,</w:t>
      </w:r>
      <w:r w:rsidR="007207E0">
        <w:t xml:space="preserve"> as demonstrated in a Swedish study where </w:t>
      </w:r>
      <w:r w:rsidR="00D829C0" w:rsidRPr="00085A0A">
        <w:t>approximately 50</w:t>
      </w:r>
      <w:r w:rsidR="00CB2A9D">
        <w:t> </w:t>
      </w:r>
      <w:r w:rsidR="00D829C0" w:rsidRPr="00085A0A">
        <w:t>% of all treatm</w:t>
      </w:r>
      <w:r w:rsidR="00FD0489">
        <w:t>ent-naïve patients discontinued treatment for osteoporosis</w:t>
      </w:r>
      <w:r w:rsidR="00D829C0" w:rsidRPr="00085A0A">
        <w:t xml:space="preserve"> within </w:t>
      </w:r>
      <w:r w:rsidR="007E5227">
        <w:t>1</w:t>
      </w:r>
      <w:r w:rsidR="007E5227" w:rsidRPr="00085A0A">
        <w:t xml:space="preserve"> </w:t>
      </w:r>
      <w:r w:rsidR="00D829C0" w:rsidRPr="00085A0A">
        <w:t>year</w:t>
      </w:r>
      <w:r w:rsidR="001E1B03">
        <w:t xml:space="preserve"> </w:t>
      </w:r>
      <w:r w:rsidR="001E1B03">
        <w:fldChar w:fldCharType="begin"/>
      </w:r>
      <w:r w:rsidR="003A51B1">
        <w:instrText xml:space="preserve"> ADDIN EN.CITE &lt;EndNote&gt;&lt;Cite&gt;&lt;Author&gt;Landfeldt&lt;/Author&gt;&lt;Year&gt;2012&lt;/Year&gt;&lt;RecNum&gt;116&lt;/RecNum&gt;&lt;DisplayText&gt;[25]&lt;/DisplayText&gt;&lt;record&gt;&lt;rec-number&gt;116&lt;/rec-number&gt;&lt;foreign-keys&gt;&lt;key app="EN" db-id="z9xtfvpzlretemeftxz50e5jd0eds02zrtrs" timestamp="1478880927"&gt;116&lt;/key&gt;&lt;/foreign-keys&gt;&lt;ref-type name="Journal Article"&gt;17&lt;/ref-type&gt;&lt;contributors&gt;&lt;authors&gt;&lt;author&gt;Landfeldt, E.&lt;/author&gt;&lt;author&gt;Strom, O.&lt;/author&gt;&lt;author&gt;Robbins, S.&lt;/author&gt;&lt;author&gt;Borgstrom, F.&lt;/author&gt;&lt;/authors&gt;&lt;/contributors&gt;&lt;auth-address&gt;i3 Innovus, Stockholm, Sweden.&lt;/auth-address&gt;&lt;titles&gt;&lt;title&gt;Adherence to treatment of primary osteoporosis and its association to fractures--the Swedish Adherence Register Analysis (SARA)&lt;/title&gt;&lt;secondary-title&gt;Osteoporos Int&lt;/secondary-title&gt;&lt;/titles&gt;&lt;periodical&gt;&lt;full-title&gt;Osteoporos Int&lt;/full-title&gt;&lt;/periodical&gt;&lt;pages&gt;433-43&lt;/pages&gt;&lt;volume&gt;23&lt;/volume&gt;&lt;number&gt;2&lt;/number&gt;&lt;keywords&gt;&lt;keyword&gt;Aged&lt;/keyword&gt;&lt;keyword&gt;Aged, 80 and over&lt;/keyword&gt;&lt;keyword&gt;Bone Density Conservation Agents/administration &amp;amp; dosage/*therapeutic use&lt;/keyword&gt;&lt;keyword&gt;Drug Administration Schedule&lt;/keyword&gt;&lt;keyword&gt;Drug Prescriptions/statistics &amp;amp; numerical data&lt;/keyword&gt;&lt;keyword&gt;Female&lt;/keyword&gt;&lt;keyword&gt;Hospitalization/statistics &amp;amp; numerical data&lt;/keyword&gt;&lt;keyword&gt;Humans&lt;/keyword&gt;&lt;keyword&gt;Incidence&lt;/keyword&gt;&lt;keyword&gt;Male&lt;/keyword&gt;&lt;keyword&gt;Medication Adherence/*statistics &amp;amp; numerical data&lt;/keyword&gt;&lt;keyword&gt;Middle Aged&lt;/keyword&gt;&lt;keyword&gt;Osteoporosis/*drug therapy/epidemiology&lt;/keyword&gt;&lt;keyword&gt;Osteoporotic Fractures/epidemiology/*prevention &amp;amp; control&lt;/keyword&gt;&lt;keyword&gt;Registries&lt;/keyword&gt;&lt;keyword&gt;Sweden/epidemiology&lt;/keyword&gt;&lt;/keywords&gt;&lt;dates&gt;&lt;year&gt;2012&lt;/year&gt;&lt;pub-dates&gt;&lt;date&gt;Feb&lt;/date&gt;&lt;/pub-dates&gt;&lt;/dates&gt;&lt;isbn&gt;1433-2965 (Electronic)&amp;#xD;0937-941X (Linking)&lt;/isbn&gt;&lt;accession-num&gt;21286686&lt;/accession-num&gt;&lt;urls&gt;&lt;related-urls&gt;&lt;url&gt;https://www.ncbi.nlm.nih.gov/pubmed/21286686&lt;/url&gt;&lt;/related-urls&gt;&lt;/urls&gt;&lt;electronic-resource-num&gt;10.1007/s00198-011-1549-6&lt;/electronic-resource-num&gt;&lt;/record&gt;&lt;/Cite&gt;&lt;/EndNote&gt;</w:instrText>
      </w:r>
      <w:r w:rsidR="001E1B03">
        <w:fldChar w:fldCharType="separate"/>
      </w:r>
      <w:r w:rsidR="003A51B1">
        <w:rPr>
          <w:noProof/>
        </w:rPr>
        <w:t>[</w:t>
      </w:r>
      <w:hyperlink w:anchor="_ENREF_25" w:tooltip="Landfeldt, 2012 #116" w:history="1">
        <w:r w:rsidR="00AB1A24">
          <w:rPr>
            <w:noProof/>
          </w:rPr>
          <w:t>25</w:t>
        </w:r>
      </w:hyperlink>
      <w:r w:rsidR="003A51B1">
        <w:rPr>
          <w:noProof/>
        </w:rPr>
        <w:t>]</w:t>
      </w:r>
      <w:r w:rsidR="001E1B03">
        <w:fldChar w:fldCharType="end"/>
      </w:r>
      <w:r w:rsidR="00D829C0" w:rsidRPr="00085A0A">
        <w:t>.</w:t>
      </w:r>
    </w:p>
    <w:p w14:paraId="10529B8D" w14:textId="32D5B60F" w:rsidR="00315EEC" w:rsidRPr="00085A0A" w:rsidRDefault="00315EEC" w:rsidP="005F7375">
      <w:pPr>
        <w:spacing w:after="120"/>
        <w:ind w:firstLine="720"/>
      </w:pPr>
      <w:r w:rsidRPr="00315EEC">
        <w:rPr>
          <w:noProof/>
          <w:lang w:eastAsia="en-GB"/>
        </w:rPr>
        <w:lastRenderedPageBreak/>
        <w:drawing>
          <wp:inline distT="0" distB="0" distL="0" distR="0" wp14:anchorId="4BB61FD6" wp14:editId="7DEF2B6C">
            <wp:extent cx="4014530" cy="26289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7667" t="18889" r="21833" b="19555"/>
                    <a:stretch/>
                  </pic:blipFill>
                  <pic:spPr bwMode="auto">
                    <a:xfrm>
                      <a:off x="0" y="0"/>
                      <a:ext cx="4021954" cy="2633762"/>
                    </a:xfrm>
                    <a:prstGeom prst="rect">
                      <a:avLst/>
                    </a:prstGeom>
                    <a:ln>
                      <a:noFill/>
                    </a:ln>
                    <a:extLst>
                      <a:ext uri="{53640926-AAD7-44D8-BBD7-CCE9431645EC}">
                        <a14:shadowObscured xmlns:a14="http://schemas.microsoft.com/office/drawing/2010/main"/>
                      </a:ext>
                    </a:extLst>
                  </pic:spPr>
                </pic:pic>
              </a:graphicData>
            </a:graphic>
          </wp:inline>
        </w:drawing>
      </w:r>
    </w:p>
    <w:p w14:paraId="5FB58793" w14:textId="77777777" w:rsidR="00CB17EB" w:rsidRPr="00CB17EB" w:rsidRDefault="00CB17EB" w:rsidP="00CB17EB">
      <w:pPr>
        <w:spacing w:after="120"/>
        <w:ind w:left="567"/>
        <w:rPr>
          <w:bCs/>
        </w:rPr>
      </w:pPr>
      <w:r w:rsidRPr="00CB17EB">
        <w:rPr>
          <w:b/>
        </w:rPr>
        <w:t>Fig. 3</w:t>
      </w:r>
      <w:r w:rsidRPr="00CB17EB">
        <w:t xml:space="preserve"> Estimated sales (defined daily doses [DDDs]/100 population aged 50+ years) from 2001 to 2011 </w:t>
      </w:r>
      <w:r w:rsidRPr="00CB17EB">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Pr="00CB17EB">
        <w:instrText xml:space="preserve"> ADDIN EN.CITE </w:instrText>
      </w:r>
      <w:r w:rsidRPr="00CB17EB">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Pr="00CB17EB">
        <w:instrText xml:space="preserve"> ADDIN EN.CITE.DATA </w:instrText>
      </w:r>
      <w:r w:rsidRPr="00CB17EB">
        <w:fldChar w:fldCharType="end"/>
      </w:r>
      <w:r w:rsidRPr="00CB17EB">
        <w:fldChar w:fldCharType="separate"/>
      </w:r>
      <w:r w:rsidRPr="00CB17EB">
        <w:t>[</w:t>
      </w:r>
      <w:hyperlink w:anchor="_ENREF_1" w:tooltip="Hernlund, 2013 #1" w:history="1">
        <w:r w:rsidRPr="00CB17EB">
          <w:rPr>
            <w:rStyle w:val="Hyperlink"/>
          </w:rPr>
          <w:t>1</w:t>
        </w:r>
      </w:hyperlink>
      <w:r w:rsidRPr="00CB17EB">
        <w:t>]</w:t>
      </w:r>
      <w:r w:rsidRPr="00CB17EB">
        <w:fldChar w:fldCharType="end"/>
      </w:r>
      <w:r w:rsidRPr="00CB17EB">
        <w:t>. Alendronate, etidronate, risedronate and raloxifene were available before 2001. PTH, parathyroid hormone. Reprinted with kind permission from Springer Science and Business Media</w:t>
      </w:r>
    </w:p>
    <w:p w14:paraId="74D896CC" w14:textId="77777777" w:rsidR="00CB17EB" w:rsidRDefault="00CB17EB" w:rsidP="005F7375">
      <w:pPr>
        <w:spacing w:after="120"/>
        <w:ind w:firstLine="720"/>
      </w:pPr>
    </w:p>
    <w:p w14:paraId="32D8BBA1" w14:textId="75B3267E" w:rsidR="002A6905" w:rsidRPr="00085A0A" w:rsidRDefault="0005649B" w:rsidP="005F7375">
      <w:pPr>
        <w:spacing w:after="120"/>
        <w:ind w:firstLine="720"/>
      </w:pPr>
      <w:r w:rsidRPr="00085A0A">
        <w:t>Various approaches</w:t>
      </w:r>
      <w:r w:rsidR="005E17FC" w:rsidRPr="00085A0A">
        <w:t xml:space="preserve">, using for example prescription claims data, </w:t>
      </w:r>
      <w:r w:rsidR="0069168D" w:rsidRPr="00085A0A">
        <w:t>can be used to</w:t>
      </w:r>
      <w:r w:rsidR="00F463D6" w:rsidRPr="00085A0A">
        <w:t xml:space="preserve"> characterise</w:t>
      </w:r>
      <w:r w:rsidR="0069168D" w:rsidRPr="00085A0A">
        <w:t xml:space="preserve"> </w:t>
      </w:r>
      <w:r w:rsidR="00E15E9C" w:rsidRPr="00085A0A">
        <w:t>t</w:t>
      </w:r>
      <w:r w:rsidR="00D829C0" w:rsidRPr="00085A0A">
        <w:t>he</w:t>
      </w:r>
      <w:r w:rsidR="00E15E9C" w:rsidRPr="00085A0A">
        <w:t xml:space="preserve"> ‘treatment gap’</w:t>
      </w:r>
      <w:r w:rsidR="008E15B5">
        <w:t>:</w:t>
      </w:r>
      <w:r w:rsidR="00EC0882" w:rsidRPr="00085A0A">
        <w:t xml:space="preserve"> </w:t>
      </w:r>
      <w:r w:rsidRPr="00085A0A">
        <w:t>the</w:t>
      </w:r>
      <w:r w:rsidR="0069168D" w:rsidRPr="00085A0A">
        <w:t xml:space="preserve"> proportion of patients treated </w:t>
      </w:r>
      <w:r w:rsidR="0069168D" w:rsidRPr="007A7196">
        <w:rPr>
          <w:noProof/>
        </w:rPr>
        <w:t>in relation to</w:t>
      </w:r>
      <w:r w:rsidR="0069168D" w:rsidRPr="00085A0A">
        <w:t xml:space="preserve"> those eligible for treatment </w:t>
      </w:r>
      <w:r w:rsidR="00E15E9C" w:rsidRPr="00085A0A">
        <w:t xml:space="preserve">based on their fracture risk. </w:t>
      </w:r>
      <w:r w:rsidR="00DE7D01" w:rsidRPr="00A77865">
        <w:rPr>
          <w:noProof/>
        </w:rPr>
        <w:t>T</w:t>
      </w:r>
      <w:r w:rsidR="00EA0CCC" w:rsidRPr="00A77865">
        <w:rPr>
          <w:noProof/>
        </w:rPr>
        <w:t xml:space="preserve">he probability of fracture </w:t>
      </w:r>
      <w:r w:rsidR="00DE7D01" w:rsidRPr="00A77865">
        <w:rPr>
          <w:noProof/>
        </w:rPr>
        <w:t xml:space="preserve">can be assessed </w:t>
      </w:r>
      <w:r w:rsidR="00F45EAF" w:rsidRPr="00A77865">
        <w:rPr>
          <w:noProof/>
        </w:rPr>
        <w:t>using</w:t>
      </w:r>
      <w:r w:rsidR="00DE7D01" w:rsidRPr="00A77865">
        <w:rPr>
          <w:noProof/>
        </w:rPr>
        <w:t xml:space="preserve"> </w:t>
      </w:r>
      <w:r w:rsidR="00F463D6" w:rsidRPr="00A77865">
        <w:rPr>
          <w:noProof/>
        </w:rPr>
        <w:t>FRAX</w:t>
      </w:r>
      <w:r w:rsidR="005B4A63" w:rsidRPr="00A77865">
        <w:rPr>
          <w:noProof/>
        </w:rPr>
        <w:t>,</w:t>
      </w:r>
      <w:r w:rsidR="00EA0CCC" w:rsidRPr="00A77865">
        <w:rPr>
          <w:noProof/>
        </w:rPr>
        <w:t xml:space="preserve"> </w:t>
      </w:r>
      <w:r w:rsidR="005E17FC" w:rsidRPr="00A77865">
        <w:rPr>
          <w:noProof/>
        </w:rPr>
        <w:t xml:space="preserve">which </w:t>
      </w:r>
      <w:r w:rsidR="00F463D6" w:rsidRPr="00A77865">
        <w:rPr>
          <w:noProof/>
        </w:rPr>
        <w:t>integrate</w:t>
      </w:r>
      <w:r w:rsidR="005E17FC" w:rsidRPr="00A77865">
        <w:rPr>
          <w:noProof/>
        </w:rPr>
        <w:t>s</w:t>
      </w:r>
      <w:r w:rsidR="00F463D6" w:rsidRPr="00A77865">
        <w:rPr>
          <w:noProof/>
        </w:rPr>
        <w:t xml:space="preserve"> the weight of clinical risk factors for fracture, with or without information on </w:t>
      </w:r>
      <w:r w:rsidR="000C4A4D" w:rsidRPr="00A77865">
        <w:rPr>
          <w:noProof/>
        </w:rPr>
        <w:t>bone mineral density (</w:t>
      </w:r>
      <w:r w:rsidR="00F463D6" w:rsidRPr="00A77865">
        <w:rPr>
          <w:noProof/>
        </w:rPr>
        <w:t>BMD</w:t>
      </w:r>
      <w:r w:rsidR="000C4A4D" w:rsidRPr="00A77865">
        <w:rPr>
          <w:noProof/>
        </w:rPr>
        <w:t>)</w:t>
      </w:r>
      <w:r w:rsidR="00F463D6" w:rsidRPr="00A77865">
        <w:rPr>
          <w:noProof/>
        </w:rPr>
        <w:t>,</w:t>
      </w:r>
      <w:r w:rsidR="00EA0CCC" w:rsidRPr="00A77865">
        <w:rPr>
          <w:noProof/>
        </w:rPr>
        <w:t xml:space="preserve"> to give </w:t>
      </w:r>
      <w:r w:rsidR="00F463D6" w:rsidRPr="00A77865">
        <w:rPr>
          <w:noProof/>
        </w:rPr>
        <w:t>the 10-year probability of hip fracture or a major osteoporotic fracture</w:t>
      </w:r>
      <w:r w:rsidR="004241B9" w:rsidRPr="00A77865">
        <w:rPr>
          <w:noProof/>
        </w:rPr>
        <w:t xml:space="preserve"> (MOF)</w:t>
      </w:r>
      <w:r w:rsidR="00F463D6" w:rsidRPr="00A77865">
        <w:rPr>
          <w:noProof/>
        </w:rPr>
        <w:t xml:space="preserve"> (clinical spine, hip, forearm or humerus)</w:t>
      </w:r>
      <w:r w:rsidR="00D42ADB" w:rsidRPr="00A77865">
        <w:rPr>
          <w:noProof/>
        </w:rPr>
        <w:t xml:space="preserve"> </w:t>
      </w:r>
      <w:r w:rsidR="00027379">
        <w:rPr>
          <w:noProof/>
        </w:rPr>
        <w:fldChar w:fldCharType="begin">
          <w:fldData xml:space="preserve">PEVuZE5vdGU+PENpdGU+PEF1dGhvcj5LYW5pczwvQXV0aG9yPjxZZWFyPjIwMTM8L1llYXI+PFJl
Y051bT40MzwvUmVjTnVtPjxEaXNwbGF5VGV4dD5bMjZdPC9EaXNwbGF5VGV4dD48cmVjb3JkPjxy
ZWMtbnVtYmVyPjQzPC9yZWMtbnVtYmVyPjxmb3JlaWduLWtleXM+PGtleSBhcHA9IkVOIiBkYi1p
ZD0iejl4dGZ2cHpscmV0ZW1lZnR4ejUwZTVqZDBlZHMwMnpydHJzIiB0aW1lc3RhbXA9IjE0NzU5
MDQ5MDEiPjQz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GF1dGhv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</w:fldData>
        </w:fldChar>
      </w:r>
      <w:r w:rsidR="003A51B1">
        <w:rPr>
          <w:noProof/>
        </w:rPr>
        <w:instrText xml:space="preserve"> ADDIN EN.CITE </w:instrText>
      </w:r>
      <w:r w:rsidR="003A51B1">
        <w:rPr>
          <w:noProof/>
        </w:rPr>
        <w:fldChar w:fldCharType="begin">
          <w:fldData xml:space="preserve">PEVuZE5vdGU+PENpdGU+PEF1dGhvcj5LYW5pczwvQXV0aG9yPjxZZWFyPjIwMTM8L1llYXI+PFJl
Y051bT40MzwvUmVjTnVtPjxEaXNwbGF5VGV4dD5bMjZdPC9EaXNwbGF5VGV4dD48cmVjb3JkPjxy
ZWMtbnVtYmVyPjQzPC9yZWMtbnVtYmVyPjxmb3JlaWduLWtleXM+PGtleSBhcHA9IkVOIiBkYi1p
ZD0iejl4dGZ2cHpscmV0ZW1lZnR4ejUwZTVqZDBlZHMwMnpydHJzIiB0aW1lc3RhbXA9IjE0NzU5
MDQ5MDEiPjQz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GF1dGhv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</w:fldData>
        </w:fldChar>
      </w:r>
      <w:r w:rsidR="003A51B1">
        <w:rPr>
          <w:noProof/>
        </w:rPr>
        <w:instrText xml:space="preserve"> ADDIN EN.CITE.DATA </w:instrText>
      </w:r>
      <w:r w:rsidR="003A51B1">
        <w:rPr>
          <w:noProof/>
        </w:rPr>
      </w:r>
      <w:r w:rsidR="003A51B1">
        <w:rPr>
          <w:noProof/>
        </w:rPr>
        <w:fldChar w:fldCharType="end"/>
      </w:r>
      <w:r w:rsidR="00027379">
        <w:rPr>
          <w:noProof/>
        </w:rPr>
      </w:r>
      <w:r w:rsidR="00027379">
        <w:rPr>
          <w:noProof/>
        </w:rPr>
        <w:fldChar w:fldCharType="separate"/>
      </w:r>
      <w:r w:rsidR="003A51B1">
        <w:rPr>
          <w:noProof/>
        </w:rPr>
        <w:t>[</w:t>
      </w:r>
      <w:hyperlink w:anchor="_ENREF_26" w:tooltip="Kanis, 2013 #43" w:history="1">
        <w:r w:rsidR="00AB1A24">
          <w:rPr>
            <w:noProof/>
          </w:rPr>
          <w:t>26</w:t>
        </w:r>
      </w:hyperlink>
      <w:r w:rsidR="003A51B1">
        <w:rPr>
          <w:noProof/>
        </w:rPr>
        <w:t>]</w:t>
      </w:r>
      <w:r w:rsidR="00027379">
        <w:rPr>
          <w:noProof/>
        </w:rPr>
        <w:fldChar w:fldCharType="end"/>
      </w:r>
      <w:r w:rsidR="00F463D6" w:rsidRPr="00A77865">
        <w:rPr>
          <w:noProof/>
        </w:rPr>
        <w:t>.</w:t>
      </w:r>
      <w:r w:rsidR="00F463D6" w:rsidRPr="00085A0A">
        <w:t xml:space="preserve"> </w:t>
      </w:r>
      <w:r w:rsidR="000A765A" w:rsidRPr="00085A0A">
        <w:t xml:space="preserve">As </w:t>
      </w:r>
      <w:r w:rsidR="0050559D">
        <w:t>FRAX country models are calibrated</w:t>
      </w:r>
      <w:r w:rsidR="0050559D" w:rsidRPr="00085A0A">
        <w:t xml:space="preserve"> </w:t>
      </w:r>
      <w:r w:rsidR="000A765A" w:rsidRPr="00085A0A">
        <w:t xml:space="preserve">for fracture incidence, there is </w:t>
      </w:r>
      <w:r w:rsidR="0050559D">
        <w:t xml:space="preserve">a </w:t>
      </w:r>
      <w:r w:rsidR="000A765A" w:rsidRPr="00085A0A">
        <w:t xml:space="preserve">large </w:t>
      </w:r>
      <w:r w:rsidR="0050559D">
        <w:t xml:space="preserve">expected </w:t>
      </w:r>
      <w:r w:rsidR="000A765A" w:rsidRPr="00085A0A">
        <w:t xml:space="preserve">heterogeneity between countries in </w:t>
      </w:r>
      <w:r w:rsidR="00766771">
        <w:t xml:space="preserve">the </w:t>
      </w:r>
      <w:r w:rsidR="000A765A" w:rsidRPr="00085A0A">
        <w:t>probability of fracture</w:t>
      </w:r>
      <w:r w:rsidR="004E444D" w:rsidRPr="00085A0A">
        <w:t xml:space="preserve"> </w:t>
      </w:r>
      <w:r w:rsidR="00027379">
        <w:fldChar w:fldCharType="begin">
          <w:fldData xml:space="preserve">PEVuZE5vdGU+PENpdGU+PEF1dGhvcj5IZXJubHVuZDwvQXV0aG9yPjxZZWFyPjIwMTM8L1llYXI+
PFJlY051bT4xPC9SZWNOdW0+PERpc3BsYXlUZXh0PlsxLCA1XTwvRGlzcGxheVRleHQ+PHJlY29y
ZD48cmVjLW51bWJlcj4xPC9yZWMtbnVtYmVyPjxmb3JlaWduLWtleXM+PGtleSBhcHA9IkVOIiBk
Yi1pZD0iejl4dGZ2cHpscmV0ZW1lZnR4ejUwZTVqZDBlZHMwMnpydHJzIiB0aW1lc3RhbXA9IjE0
NzU4NTI5NDYiPjE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C90aXRsZXM+PHBlcmlvZGljYWw+PGZ1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</w:fldData>
        </w:fldChar>
      </w:r>
      <w:r w:rsidR="007143CF">
        <w:instrText xml:space="preserve"> ADDIN EN.CITE </w:instrText>
      </w:r>
      <w:r w:rsidR="007143CF">
        <w:fldChar w:fldCharType="begin">
          <w:fldData xml:space="preserve">PEVuZE5vdGU+PENpdGU+PEF1dGhvcj5IZXJubHVuZDwvQXV0aG9yPjxZZWFyPjIwMTM8L1llYXI+
PFJlY051bT4xPC9SZWNOdW0+PERpc3BsYXlUZXh0PlsxLCA1XTwvRGlzcGxheVRleHQ+PHJlY29y
ZD48cmVjLW51bWJlcj4xPC9yZWMtbnVtYmVyPjxmb3JlaWduLWtleXM+PGtleSBhcHA9IkVOIiBk
Yi1pZD0iejl4dGZ2cHpscmV0ZW1lZnR4ejUwZTVqZDBlZHMwMnpydHJzIiB0aW1lc3RhbXA9IjE0
NzU4NTI5NDYiPjE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C90aXRsZXM+PHBlcmlvZGljYWw+PGZ1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</w:fldData>
        </w:fldChar>
      </w:r>
      <w:r w:rsidR="007143CF">
        <w:instrText xml:space="preserve"> ADDIN EN.CITE.DATA </w:instrText>
      </w:r>
      <w:r w:rsidR="007143CF">
        <w:fldChar w:fldCharType="end"/>
      </w:r>
      <w:r w:rsidR="00027379">
        <w:fldChar w:fldCharType="separate"/>
      </w:r>
      <w:r w:rsidR="007143CF">
        <w:rPr>
          <w:noProof/>
        </w:rPr>
        <w:t>[</w:t>
      </w:r>
      <w:hyperlink w:anchor="_ENREF_1" w:tooltip="Hernlund, 2013 #1" w:history="1">
        <w:r w:rsidR="00AB1A24">
          <w:rPr>
            <w:noProof/>
          </w:rPr>
          <w:t>1</w:t>
        </w:r>
      </w:hyperlink>
      <w:r w:rsidR="007143CF">
        <w:rPr>
          <w:noProof/>
        </w:rPr>
        <w:t xml:space="preserve">, </w:t>
      </w:r>
      <w:hyperlink w:anchor="_ENREF_5" w:tooltip="Kanis, 2012 #129" w:history="1">
        <w:r w:rsidR="00AB1A24">
          <w:rPr>
            <w:noProof/>
          </w:rPr>
          <w:t>5</w:t>
        </w:r>
      </w:hyperlink>
      <w:r w:rsidR="007143CF">
        <w:rPr>
          <w:noProof/>
        </w:rPr>
        <w:t>]</w:t>
      </w:r>
      <w:r w:rsidR="00027379">
        <w:fldChar w:fldCharType="end"/>
      </w:r>
      <w:r w:rsidR="000A765A" w:rsidRPr="00F353B7">
        <w:t>.</w:t>
      </w:r>
      <w:r w:rsidR="005E17FC" w:rsidRPr="00085A0A">
        <w:t xml:space="preserve"> </w:t>
      </w:r>
      <w:r w:rsidR="00FE44EE">
        <w:t>Furthermore, a</w:t>
      </w:r>
      <w:r w:rsidR="00DE7D01">
        <w:t>n</w:t>
      </w:r>
      <w:r w:rsidR="0087689F">
        <w:t xml:space="preserve"> intervention threshold must be defined to </w:t>
      </w:r>
      <w:r w:rsidR="00072A94">
        <w:t xml:space="preserve">be </w:t>
      </w:r>
      <w:r w:rsidR="0087689F">
        <w:t>able to characterise the treatment gap</w:t>
      </w:r>
      <w:r w:rsidR="00766771">
        <w:t>,</w:t>
      </w:r>
      <w:r w:rsidR="0087689F">
        <w:t xml:space="preserve"> </w:t>
      </w:r>
      <w:r w:rsidR="00DE7D01">
        <w:t>e</w:t>
      </w:r>
      <w:r w:rsidR="0088680B">
        <w:t>.</w:t>
      </w:r>
      <w:r w:rsidR="00DE7D01">
        <w:t>g</w:t>
      </w:r>
      <w:r w:rsidR="0088680B">
        <w:t>.</w:t>
      </w:r>
      <w:r w:rsidR="00DE7D01">
        <w:t xml:space="preserve"> the</w:t>
      </w:r>
      <w:r w:rsidR="00546563" w:rsidRPr="00085A0A">
        <w:t xml:space="preserve"> </w:t>
      </w:r>
      <w:r w:rsidR="00027F3D">
        <w:t xml:space="preserve">FRAX-based </w:t>
      </w:r>
      <w:r w:rsidR="00546563" w:rsidRPr="00085A0A">
        <w:t>UK National Oste</w:t>
      </w:r>
      <w:r w:rsidR="00DE7D01">
        <w:t xml:space="preserve">oporosis Guidelines Group intervention threshold of a 10-year fracture probability equivalent to women with a prior fragility fracture without knowledge of BMD </w:t>
      </w:r>
      <w:r w:rsidR="00027379">
        <w:fldChar w:fldCharType="begin">
          <w:fldData xml:space="preserve">PEVuZE5vdGU+PENpdGU+PEF1dGhvcj5LYW5pczwvQXV0aG9yPjxZZWFyPjIwMTM8L1llYXI+PFJl
Y051bT40MzwvUmVjTnVtPjxEaXNwbGF5VGV4dD5bMjZdPC9EaXNwbGF5VGV4dD48cmVjb3JkPjxy
ZWMtbnVtYmVyPjQzPC9yZWMtbnVtYmVyPjxmb3JlaWduLWtleXM+PGtleSBhcHA9IkVOIiBkYi1p
ZD0iejl4dGZ2cHpscmV0ZW1lZnR4ejUwZTVqZDBlZHMwMnpydHJzIiB0aW1lc3RhbXA9IjE0NzU5
MDQ5MDEiPjQz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GF1dGhv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</w:fldData>
        </w:fldChar>
      </w:r>
      <w:r w:rsidR="003A51B1">
        <w:instrText xml:space="preserve"> ADDIN EN.CITE </w:instrText>
      </w:r>
      <w:r w:rsidR="003A51B1">
        <w:fldChar w:fldCharType="begin">
          <w:fldData xml:space="preserve">PEVuZE5vdGU+PENpdGU+PEF1dGhvcj5LYW5pczwvQXV0aG9yPjxZZWFyPjIwMTM8L1llYXI+PFJl
Y051bT40MzwvUmVjTnVtPjxEaXNwbGF5VGV4dD5bMjZdPC9EaXNwbGF5VGV4dD48cmVjb3JkPjxy
ZWMtbnVtYmVyPjQzPC9yZWMtbnVtYmVyPjxmb3JlaWduLWtleXM+PGtleSBhcHA9IkVOIiBkYi1p
ZD0iejl4dGZ2cHpscmV0ZW1lZnR4ejUwZTVqZDBlZHMwMnpydHJzIiB0aW1lc3RhbXA9IjE0NzU5
MDQ5MDEiPjQz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GF1dGhv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</w:fldData>
        </w:fldChar>
      </w:r>
      <w:r w:rsidR="003A51B1">
        <w:instrText xml:space="preserve"> ADDIN EN.CITE.DATA </w:instrText>
      </w:r>
      <w:r w:rsidR="003A51B1">
        <w:fldChar w:fldCharType="end"/>
      </w:r>
      <w:r w:rsidR="00027379">
        <w:fldChar w:fldCharType="separate"/>
      </w:r>
      <w:r w:rsidR="003A51B1">
        <w:rPr>
          <w:noProof/>
        </w:rPr>
        <w:t>[</w:t>
      </w:r>
      <w:hyperlink w:anchor="_ENREF_26" w:tooltip="Kanis, 2013 #43" w:history="1">
        <w:r w:rsidR="00AB1A24">
          <w:rPr>
            <w:noProof/>
          </w:rPr>
          <w:t>26</w:t>
        </w:r>
      </w:hyperlink>
      <w:r w:rsidR="003A51B1">
        <w:rPr>
          <w:noProof/>
        </w:rPr>
        <w:t>]</w:t>
      </w:r>
      <w:r w:rsidR="00027379">
        <w:fldChar w:fldCharType="end"/>
      </w:r>
      <w:r w:rsidR="00175B92">
        <w:t>,</w:t>
      </w:r>
      <w:r w:rsidR="000342D4">
        <w:t xml:space="preserve"> which is</w:t>
      </w:r>
      <w:r w:rsidR="00175B92">
        <w:t xml:space="preserve"> increasingly being adopted in country-specific assessment guidelines </w:t>
      </w:r>
      <w:r w:rsidR="00027379">
        <w:fldChar w:fldCharType="begin"/>
      </w:r>
      <w:r w:rsidR="003A51B1">
        <w:instrText xml:space="preserve"> ADDIN EN.CITE &lt;EndNote&gt;&lt;Cite&gt;&lt;Author&gt;Kanis&lt;/Author&gt;&lt;Year&gt;2016&lt;/Year&gt;&lt;RecNum&gt;132&lt;/RecNum&gt;&lt;DisplayText&gt;[27]&lt;/DisplayText&gt;&lt;record&gt;&lt;rec-number&gt;132&lt;/rec-number&gt;&lt;foreign-keys&gt;&lt;key app="EN" db-id="z9xtfvpzlretemeftxz50e5jd0eds02zrtrs" timestamp="1480602222"&gt;132&lt;/key&gt;&lt;/foreign-keys&gt;&lt;ref-type name="Journal Article"&gt;17&lt;/ref-type&gt;&lt;contributors&gt;&lt;authors&gt;&lt;author&gt;Kanis, John A.&lt;/author&gt;&lt;author&gt;Harvey, Nicholas C.&lt;/author&gt;&lt;author&gt;Cooper, Cyrus&lt;/author&gt;&lt;author&gt;Johansson, Helena&lt;/author&gt;&lt;author&gt;Odén, Anders&lt;/author&gt;&lt;author&gt;McCloskey, Eugene V.&lt;/author&gt;&lt;/authors&gt;&lt;/contributors&gt;&lt;titles&gt;&lt;title&gt;A systematic review of intervention thresholds based on FRAX&lt;/title&gt;&lt;secondary-title&gt;Archives of Osteoporosis&lt;/secondary-title&gt;&lt;/titles&gt;&lt;periodical&gt;&lt;full-title&gt;Archives of Osteoporosis&lt;/full-title&gt;&lt;/periodical&gt;&lt;pages&gt;25&lt;/pages&gt;&lt;volume&gt;11&lt;/volume&gt;&lt;number&gt;1&lt;/number&gt;&lt;dates&gt;&lt;year&gt;2016&lt;/year&gt;&lt;/dates&gt;&lt;isbn&gt;1862-3514&lt;/isbn&gt;&lt;label&gt;Kanis2016&lt;/label&gt;&lt;work-type&gt;journal article&lt;/work-type&gt;&lt;urls&gt;&lt;related-urls&gt;&lt;url&gt;http://dx.doi.org/10.1007/s11657-016-0278-z&lt;/url&gt;&lt;/related-urls&gt;&lt;/urls&gt;&lt;electronic-resource-num&gt;10.1007/s11657-016-0278-z&lt;/electronic-resource-num&gt;&lt;/record&gt;&lt;/Cite&gt;&lt;/EndNote&gt;</w:instrText>
      </w:r>
      <w:r w:rsidR="00027379">
        <w:fldChar w:fldCharType="separate"/>
      </w:r>
      <w:r w:rsidR="003A51B1">
        <w:rPr>
          <w:noProof/>
        </w:rPr>
        <w:t>[</w:t>
      </w:r>
      <w:hyperlink w:anchor="_ENREF_27" w:tooltip="Kanis, 2016 #132" w:history="1">
        <w:r w:rsidR="00AB1A24">
          <w:rPr>
            <w:noProof/>
          </w:rPr>
          <w:t>27</w:t>
        </w:r>
      </w:hyperlink>
      <w:r w:rsidR="003A51B1">
        <w:rPr>
          <w:noProof/>
        </w:rPr>
        <w:t>]</w:t>
      </w:r>
      <w:r w:rsidR="00027379">
        <w:fldChar w:fldCharType="end"/>
      </w:r>
      <w:r w:rsidR="00546563" w:rsidRPr="00A425DA">
        <w:t>.</w:t>
      </w:r>
      <w:r w:rsidR="00546563" w:rsidRPr="00085A0A">
        <w:t xml:space="preserve"> </w:t>
      </w:r>
    </w:p>
    <w:p w14:paraId="3FA2E415" w14:textId="67721FCA" w:rsidR="00C71520" w:rsidRDefault="00027F3D" w:rsidP="005F7375">
      <w:pPr>
        <w:spacing w:after="120"/>
        <w:ind w:firstLine="720"/>
      </w:pPr>
      <w:r>
        <w:lastRenderedPageBreak/>
        <w:t xml:space="preserve">Using FRAX to determine the 10-year probability of a </w:t>
      </w:r>
      <w:r w:rsidR="004241B9">
        <w:t>MOF for</w:t>
      </w:r>
      <w:r>
        <w:t xml:space="preserve"> women at the fracture threshold</w:t>
      </w:r>
      <w:r w:rsidR="00000185" w:rsidRPr="00085A0A">
        <w:t xml:space="preserve">, a </w:t>
      </w:r>
      <w:r w:rsidR="009970AF" w:rsidRPr="00085A0A">
        <w:t>s</w:t>
      </w:r>
      <w:r w:rsidR="00244E7A" w:rsidRPr="00085A0A">
        <w:t xml:space="preserve">ignificant treatment gap </w:t>
      </w:r>
      <w:r w:rsidR="00722D43" w:rsidRPr="00085A0A">
        <w:t xml:space="preserve">has </w:t>
      </w:r>
      <w:r w:rsidR="00722D43" w:rsidRPr="00A77865">
        <w:rPr>
          <w:noProof/>
        </w:rPr>
        <w:t xml:space="preserve">been </w:t>
      </w:r>
      <w:r w:rsidR="00E75CEC" w:rsidRPr="00A77865">
        <w:rPr>
          <w:noProof/>
        </w:rPr>
        <w:t>identified</w:t>
      </w:r>
      <w:r w:rsidR="00722D43" w:rsidRPr="00085A0A">
        <w:t xml:space="preserve"> </w:t>
      </w:r>
      <w:r w:rsidR="00244E7A" w:rsidRPr="00085A0A">
        <w:t xml:space="preserve">in Europe </w:t>
      </w:r>
      <w:r w:rsidR="004C03B6" w:rsidRPr="00085A0A">
        <w:t>(</w:t>
      </w:r>
      <w:r w:rsidR="004C03B6" w:rsidRPr="00D31F9E">
        <w:t>Fig. 4</w:t>
      </w:r>
      <w:r w:rsidR="008A3E6B" w:rsidRPr="00085A0A">
        <w:t>)</w:t>
      </w:r>
      <w:r w:rsidR="005B4A63">
        <w:t>,</w:t>
      </w:r>
      <w:r w:rsidR="008A3E6B" w:rsidRPr="00085A0A">
        <w:t xml:space="preserve"> </w:t>
      </w:r>
      <w:r w:rsidR="00244E7A" w:rsidRPr="00085A0A">
        <w:t xml:space="preserve">with </w:t>
      </w:r>
      <w:r w:rsidR="00C648E1" w:rsidRPr="00085A0A">
        <w:t xml:space="preserve">only </w:t>
      </w:r>
      <w:r w:rsidR="00D006BC" w:rsidRPr="00085A0A">
        <w:t>59</w:t>
      </w:r>
      <w:r w:rsidR="00CB2A9D">
        <w:t> </w:t>
      </w:r>
      <w:r w:rsidR="00D006BC" w:rsidRPr="00085A0A">
        <w:t>% o</w:t>
      </w:r>
      <w:r w:rsidR="00244E7A" w:rsidRPr="00085A0A">
        <w:t>f men and 57</w:t>
      </w:r>
      <w:r w:rsidR="00CB2A9D">
        <w:t> </w:t>
      </w:r>
      <w:r w:rsidR="00244E7A" w:rsidRPr="00085A0A">
        <w:t>% of women</w:t>
      </w:r>
      <w:r w:rsidR="00D006BC" w:rsidRPr="00085A0A">
        <w:t xml:space="preserve"> </w:t>
      </w:r>
      <w:r w:rsidR="00C648E1" w:rsidRPr="00085A0A">
        <w:t xml:space="preserve">receiving treatment out of </w:t>
      </w:r>
      <w:r w:rsidR="00D006BC" w:rsidRPr="00085A0A">
        <w:t>the population considered eli</w:t>
      </w:r>
      <w:r w:rsidR="005B4503">
        <w:t xml:space="preserve">gible for treatment </w:t>
      </w:r>
      <w:r w:rsidR="00027379">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027379">
        <w:fldChar w:fldCharType="separate"/>
      </w:r>
      <w:r w:rsidR="00027379">
        <w:rPr>
          <w:noProof/>
        </w:rPr>
        <w:t>[</w:t>
      </w:r>
      <w:hyperlink w:anchor="_ENREF_1" w:tooltip="Hernlund, 2013 #1" w:history="1">
        <w:r w:rsidR="00AB1A24">
          <w:rPr>
            <w:noProof/>
          </w:rPr>
          <w:t>1</w:t>
        </w:r>
      </w:hyperlink>
      <w:r w:rsidR="00027379">
        <w:rPr>
          <w:noProof/>
        </w:rPr>
        <w:t>]</w:t>
      </w:r>
      <w:r w:rsidR="00027379">
        <w:fldChar w:fldCharType="end"/>
      </w:r>
      <w:r w:rsidR="00C40A21" w:rsidRPr="00085A0A">
        <w:t>.</w:t>
      </w:r>
      <w:r w:rsidR="00E75CEC" w:rsidRPr="00085A0A">
        <w:t xml:space="preserve"> A l</w:t>
      </w:r>
      <w:r w:rsidR="007673A1" w:rsidRPr="00085A0A">
        <w:t>arge</w:t>
      </w:r>
      <w:r w:rsidR="00C827D1" w:rsidRPr="00085A0A">
        <w:t xml:space="preserve"> degree of</w:t>
      </w:r>
      <w:r w:rsidR="007673A1" w:rsidRPr="00085A0A">
        <w:t xml:space="preserve"> heterogeneity </w:t>
      </w:r>
      <w:r w:rsidR="00E75CEC" w:rsidRPr="00085A0A">
        <w:t xml:space="preserve">is evident </w:t>
      </w:r>
      <w:r w:rsidR="007673A1" w:rsidRPr="00085A0A">
        <w:t xml:space="preserve">between </w:t>
      </w:r>
      <w:r w:rsidR="008A3E6B" w:rsidRPr="00085A0A">
        <w:t>countries</w:t>
      </w:r>
      <w:r w:rsidR="00E41117">
        <w:t>,</w:t>
      </w:r>
      <w:r w:rsidR="008A3E6B" w:rsidRPr="00085A0A">
        <w:t xml:space="preserve"> </w:t>
      </w:r>
      <w:r w:rsidR="00C40A21" w:rsidRPr="00085A0A">
        <w:t>with the</w:t>
      </w:r>
      <w:r w:rsidR="007673A1" w:rsidRPr="00085A0A">
        <w:t xml:space="preserve"> </w:t>
      </w:r>
      <w:r w:rsidR="00C74CFF" w:rsidRPr="00085A0A">
        <w:t xml:space="preserve">treatment gap </w:t>
      </w:r>
      <w:r w:rsidR="00C40A21" w:rsidRPr="00085A0A">
        <w:t>for women ranging</w:t>
      </w:r>
      <w:r w:rsidR="00C827D1" w:rsidRPr="00085A0A">
        <w:t xml:space="preserve"> from 95</w:t>
      </w:r>
      <w:r w:rsidR="00CB2A9D">
        <w:t> </w:t>
      </w:r>
      <w:r w:rsidR="00C827D1" w:rsidRPr="00085A0A">
        <w:t>% in Bulgaria</w:t>
      </w:r>
      <w:r w:rsidR="00C74CFF" w:rsidRPr="00085A0A">
        <w:t xml:space="preserve"> to </w:t>
      </w:r>
      <w:r w:rsidR="00C827D1" w:rsidRPr="00085A0A">
        <w:t>25</w:t>
      </w:r>
      <w:r w:rsidR="00CB2A9D">
        <w:t> </w:t>
      </w:r>
      <w:r w:rsidR="00C827D1" w:rsidRPr="00085A0A">
        <w:t xml:space="preserve">% </w:t>
      </w:r>
      <w:r w:rsidR="00C74CFF" w:rsidRPr="00085A0A">
        <w:t>in Spain</w:t>
      </w:r>
      <w:r w:rsidR="00C827D1" w:rsidRPr="00085A0A">
        <w:t>.</w:t>
      </w:r>
      <w:r w:rsidR="00807052" w:rsidRPr="00085A0A">
        <w:t xml:space="preserve"> There are </w:t>
      </w:r>
      <w:r w:rsidR="000B63C1" w:rsidRPr="00085A0A">
        <w:t>multiple</w:t>
      </w:r>
      <w:r w:rsidR="00807052" w:rsidRPr="00085A0A">
        <w:t xml:space="preserve"> reason</w:t>
      </w:r>
      <w:r w:rsidR="000B63C1" w:rsidRPr="00085A0A">
        <w:t>s</w:t>
      </w:r>
      <w:r w:rsidR="00807052" w:rsidRPr="00085A0A">
        <w:t xml:space="preserve"> </w:t>
      </w:r>
      <w:r w:rsidR="000B63C1" w:rsidRPr="00085A0A">
        <w:t>underlying</w:t>
      </w:r>
      <w:r w:rsidR="00807052" w:rsidRPr="00085A0A">
        <w:t xml:space="preserve"> this</w:t>
      </w:r>
      <w:r w:rsidR="00AB0440" w:rsidRPr="00085A0A">
        <w:t xml:space="preserve"> </w:t>
      </w:r>
      <w:r w:rsidR="00231D69" w:rsidRPr="00085A0A">
        <w:t>large treatment gap</w:t>
      </w:r>
      <w:r w:rsidR="00E41117">
        <w:t>,</w:t>
      </w:r>
      <w:r w:rsidR="00CB0992">
        <w:t xml:space="preserve"> such as </w:t>
      </w:r>
      <w:r w:rsidR="00CB0992" w:rsidRPr="00085A0A">
        <w:t xml:space="preserve">clinicians </w:t>
      </w:r>
      <w:r w:rsidR="00CB0992">
        <w:t>not adhering to</w:t>
      </w:r>
      <w:r w:rsidR="00CB0992" w:rsidRPr="00085A0A">
        <w:t xml:space="preserve"> treatment guidelines </w:t>
      </w:r>
      <w:r w:rsidR="00E41117">
        <w:t>and</w:t>
      </w:r>
      <w:r w:rsidR="00E41117" w:rsidRPr="00085A0A">
        <w:t xml:space="preserve"> </w:t>
      </w:r>
      <w:r w:rsidR="00CB0992" w:rsidRPr="00085A0A">
        <w:t>reimbursement issue</w:t>
      </w:r>
      <w:r w:rsidR="00CB0992">
        <w:t>s. Another</w:t>
      </w:r>
      <w:r w:rsidR="000B63C1" w:rsidRPr="00085A0A">
        <w:t xml:space="preserve"> contributor</w:t>
      </w:r>
      <w:r w:rsidR="00231D69" w:rsidRPr="00085A0A">
        <w:t xml:space="preserve"> is poor p</w:t>
      </w:r>
      <w:r w:rsidR="00C71520" w:rsidRPr="00085A0A">
        <w:t xml:space="preserve">atient </w:t>
      </w:r>
      <w:r w:rsidR="00231D69" w:rsidRPr="00085A0A">
        <w:t>adherence to t</w:t>
      </w:r>
      <w:r w:rsidR="00FC78F8" w:rsidRPr="00085A0A">
        <w:t>reatment</w:t>
      </w:r>
      <w:r w:rsidR="00231D69" w:rsidRPr="00085A0A">
        <w:t xml:space="preserve">, which may </w:t>
      </w:r>
      <w:r w:rsidR="00231D69" w:rsidRPr="00A77865">
        <w:rPr>
          <w:noProof/>
        </w:rPr>
        <w:t>be influenced</w:t>
      </w:r>
      <w:r w:rsidR="00231D69" w:rsidRPr="00085A0A">
        <w:t xml:space="preserve"> by the fact that </w:t>
      </w:r>
      <w:r w:rsidR="0021411A">
        <w:t xml:space="preserve">older </w:t>
      </w:r>
      <w:r w:rsidR="000B63C1" w:rsidRPr="00085A0A">
        <w:t>patients</w:t>
      </w:r>
      <w:r w:rsidR="00231D69" w:rsidRPr="00085A0A">
        <w:t xml:space="preserve"> often have </w:t>
      </w:r>
      <w:r w:rsidR="00C71520" w:rsidRPr="00085A0A">
        <w:t>comorbidities</w:t>
      </w:r>
      <w:r w:rsidR="00231D69" w:rsidRPr="00085A0A">
        <w:t xml:space="preserve"> and need to take multiple medications</w:t>
      </w:r>
      <w:r w:rsidR="00FE44EE">
        <w:t>. Also</w:t>
      </w:r>
      <w:r w:rsidR="005B4A63">
        <w:t>,</w:t>
      </w:r>
      <w:r w:rsidR="00FE44EE">
        <w:t xml:space="preserve"> s</w:t>
      </w:r>
      <w:r w:rsidR="00C348C2" w:rsidRPr="00085A0A">
        <w:t xml:space="preserve">ome </w:t>
      </w:r>
      <w:r w:rsidR="00DE73AB" w:rsidRPr="00085A0A">
        <w:t xml:space="preserve">treatments </w:t>
      </w:r>
      <w:r w:rsidR="00883F35" w:rsidRPr="00085A0A">
        <w:t xml:space="preserve">have </w:t>
      </w:r>
      <w:r w:rsidR="00ED21A5" w:rsidRPr="00085A0A">
        <w:t xml:space="preserve">only </w:t>
      </w:r>
      <w:r w:rsidR="00883F35" w:rsidRPr="00085A0A">
        <w:t>moderate efficacy</w:t>
      </w:r>
      <w:r w:rsidR="00512853">
        <w:t xml:space="preserve">; studies of goal-directed treatment in osteoporosis have highlighted difficulties in meeting treatment goals </w:t>
      </w:r>
      <w:r w:rsidR="00512853" w:rsidRPr="00D70AFC">
        <w:t xml:space="preserve">with existing therapies </w:t>
      </w:r>
      <w:r w:rsidR="00512853">
        <w:t>in</w:t>
      </w:r>
      <w:r w:rsidR="000C7639">
        <w:t xml:space="preserve"> high-risk patients</w:t>
      </w:r>
      <w:r w:rsidR="0097221D">
        <w:t xml:space="preserve"> </w:t>
      </w:r>
      <w:r w:rsidR="0097221D">
        <w:fldChar w:fldCharType="begin">
          <w:fldData xml:space="preserve">PEVuZE5vdGU+PENpdGU+PEF1dGhvcj5DdW1taW5nczwvQXV0aG9yPjxZZWFyPjIwMTY8L1llYXI+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L3BlcmlvZGljYWw+
PGRhdGVzPjx5ZWFyPjIwMTY8L3llYXI+PHB1Yi1kYXRlcz48ZGF0ZT5Ob3YgMTk8L2RhdGU+PC9w
dWItZGF0ZXM+PC9kYXRlcz48aXNibj4xNTIzLTQ2ODEgKEVsZWN0cm9uaWMpJiN4RDswODg0LTA0
MzEgKExpbmtpbmcpPC9pc2JuPjxhY2Nlc3Npb24tbnVtPjI3ODY0ODg5PC9hY2Nlc3Npb24tbnVt
Pjx1cmxzPjxyZWxhdGVkLXVybHM+PHVybD5odHRwOi8vd3d3Lm5jYmkubmxtLm5paC5nb3YvcHVi
bWVkLzI3ODY0ODg5PC91cmw+PC9yZWxhdGVkLXVybHM+PC91cmxzPjxlbGVjdHJvbmljLXJlc291
cmNlLW51bT4xMC4xMDAyL2pibXIuMzAzOTwvZWxlY3Ryb25pYy1yZXNvdXJjZS1udW0+PC9yZWNv
cmQ+PC9DaXRlPjwvRW5kTm90ZT5=
</w:fldData>
        </w:fldChar>
      </w:r>
      <w:r w:rsidR="003A51B1">
        <w:instrText xml:space="preserve"> ADDIN EN.CITE </w:instrText>
      </w:r>
      <w:r w:rsidR="003A51B1">
        <w:fldChar w:fldCharType="begin">
          <w:fldData xml:space="preserve">PEVuZE5vdGU+PENpdGU+PEF1dGhvcj5DdW1taW5nczwvQXV0aG9yPjxZZWFyPjIwMTY8L1llYXI+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L3BlcmlvZGljYWw+
PGRhdGVzPjx5ZWFyPjIwMTY8L3llYXI+PHB1Yi1kYXRlcz48ZGF0ZT5Ob3YgMTk8L2RhdGU+PC9w
dWItZGF0ZXM+PC9kYXRlcz48aXNibj4xNTIzLTQ2ODEgKEVsZWN0cm9uaWMpJiN4RDswODg0LTA0
MzEgKExpbmtpbmcpPC9pc2JuPjxhY2Nlc3Npb24tbnVtPjI3ODY0ODg5PC9hY2Nlc3Npb24tbnVt
Pjx1cmxzPjxyZWxhdGVkLXVybHM+PHVybD5odHRwOi8vd3d3Lm5jYmkubmxtLm5paC5nb3YvcHVi
bWVkLzI3ODY0ODg5PC91cmw+PC9yZWxhdGVkLXVybHM+PC91cmxzPjxlbGVjdHJvbmljLXJlc291
cmNlLW51bT4xMC4xMDAyL2pibXIuMzAzOTwvZWxlY3Ryb25pYy1yZXNvdXJjZS1udW0+PC9yZWNv
cmQ+PC9DaXRlPjwvRW5kTm90ZT5=
</w:fldData>
        </w:fldChar>
      </w:r>
      <w:r w:rsidR="003A51B1">
        <w:instrText xml:space="preserve"> ADDIN EN.CITE.DATA </w:instrText>
      </w:r>
      <w:r w:rsidR="003A51B1">
        <w:fldChar w:fldCharType="end"/>
      </w:r>
      <w:r w:rsidR="0097221D">
        <w:fldChar w:fldCharType="separate"/>
      </w:r>
      <w:r w:rsidR="003A51B1">
        <w:rPr>
          <w:noProof/>
        </w:rPr>
        <w:t>[</w:t>
      </w:r>
      <w:hyperlink w:anchor="_ENREF_28" w:tooltip="Cummings, 2016 #143" w:history="1">
        <w:r w:rsidR="00AB1A24">
          <w:rPr>
            <w:noProof/>
          </w:rPr>
          <w:t>28</w:t>
        </w:r>
      </w:hyperlink>
      <w:r w:rsidR="003A51B1">
        <w:rPr>
          <w:noProof/>
        </w:rPr>
        <w:t>]</w:t>
      </w:r>
      <w:r w:rsidR="0097221D">
        <w:fldChar w:fldCharType="end"/>
      </w:r>
      <w:r w:rsidR="00512853">
        <w:t>.</w:t>
      </w:r>
      <w:r w:rsidR="00E05814">
        <w:t xml:space="preserve"> </w:t>
      </w:r>
      <w:r w:rsidR="00512853">
        <w:t xml:space="preserve">Furthermore, some treatments </w:t>
      </w:r>
      <w:r w:rsidR="00B46902" w:rsidRPr="00085A0A">
        <w:t>require frequent dosing</w:t>
      </w:r>
      <w:r w:rsidR="00883F35" w:rsidRPr="00085A0A">
        <w:t xml:space="preserve"> or </w:t>
      </w:r>
      <w:r w:rsidR="00883F35" w:rsidRPr="007A7196">
        <w:rPr>
          <w:noProof/>
        </w:rPr>
        <w:t>are associated</w:t>
      </w:r>
      <w:r w:rsidR="00883F35" w:rsidRPr="00085A0A">
        <w:t xml:space="preserve"> with side effects</w:t>
      </w:r>
      <w:r w:rsidR="00231D69" w:rsidRPr="00085A0A">
        <w:t xml:space="preserve">, </w:t>
      </w:r>
      <w:r w:rsidR="00ED21A5" w:rsidRPr="00085A0A">
        <w:t>which can result</w:t>
      </w:r>
      <w:r w:rsidR="00231D69" w:rsidRPr="00085A0A">
        <w:t xml:space="preserve"> in patients being reluctant to persist with treatment</w:t>
      </w:r>
      <w:r w:rsidR="00883F35" w:rsidRPr="00085A0A">
        <w:t xml:space="preserve"> </w:t>
      </w:r>
      <w:r w:rsidR="00027379">
        <w:fldChar w:fldCharType="begin">
          <w:fldData xml:space="preserve">PEVuZE5vdGU+PENpdGU+PEF1dGhvcj5LYW5pczwvQXV0aG9yPjxZZWFyPjIwMTM8L1llYXI+PFJl
Y051bT40MzwvUmVjTnVtPjxEaXNwbGF5VGV4dD5bMjZdPC9EaXNwbGF5VGV4dD48cmVjb3JkPjxy
ZWMtbnVtYmVyPjQzPC9yZWMtbnVtYmVyPjxmb3JlaWduLWtleXM+PGtleSBhcHA9IkVOIiBkYi1p
ZD0iejl4dGZ2cHpscmV0ZW1lZnR4ejUwZTVqZDBlZHMwMnpydHJzIiB0aW1lc3RhbXA9IjE0NzU5
MDQ5MDEiPjQz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GF1dGhv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</w:fldData>
        </w:fldChar>
      </w:r>
      <w:r w:rsidR="003A51B1">
        <w:instrText xml:space="preserve"> ADDIN EN.CITE </w:instrText>
      </w:r>
      <w:r w:rsidR="003A51B1">
        <w:fldChar w:fldCharType="begin">
          <w:fldData xml:space="preserve">PEVuZE5vdGU+PENpdGU+PEF1dGhvcj5LYW5pczwvQXV0aG9yPjxZZWFyPjIwMTM8L1llYXI+PFJl
Y051bT40MzwvUmVjTnVtPjxEaXNwbGF5VGV4dD5bMjZdPC9EaXNwbGF5VGV4dD48cmVjb3JkPjxy
ZWMtbnVtYmVyPjQzPC9yZWMtbnVtYmVyPjxmb3JlaWduLWtleXM+PGtleSBhcHA9IkVOIiBkYi1p
ZD0iejl4dGZ2cHpscmV0ZW1lZnR4ejUwZTVqZDBlZHMwMnpydHJzIiB0aW1lc3RhbXA9IjE0NzU5
MDQ5MDEiPjQz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GF1dGhv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</w:fldData>
        </w:fldChar>
      </w:r>
      <w:r w:rsidR="003A51B1">
        <w:instrText xml:space="preserve"> ADDIN EN.CITE.DATA </w:instrText>
      </w:r>
      <w:r w:rsidR="003A51B1">
        <w:fldChar w:fldCharType="end"/>
      </w:r>
      <w:r w:rsidR="00027379">
        <w:fldChar w:fldCharType="separate"/>
      </w:r>
      <w:r w:rsidR="003A51B1">
        <w:rPr>
          <w:noProof/>
        </w:rPr>
        <w:t>[</w:t>
      </w:r>
      <w:hyperlink w:anchor="_ENREF_26" w:tooltip="Kanis, 2013 #43" w:history="1">
        <w:r w:rsidR="00AB1A24">
          <w:rPr>
            <w:noProof/>
          </w:rPr>
          <w:t>26</w:t>
        </w:r>
      </w:hyperlink>
      <w:r w:rsidR="003A51B1">
        <w:rPr>
          <w:noProof/>
        </w:rPr>
        <w:t>]</w:t>
      </w:r>
      <w:r w:rsidR="00027379">
        <w:fldChar w:fldCharType="end"/>
      </w:r>
      <w:r w:rsidR="00883F35" w:rsidRPr="00085A0A">
        <w:t>.</w:t>
      </w:r>
      <w:r w:rsidR="00231D69" w:rsidRPr="00085A0A">
        <w:t xml:space="preserve"> </w:t>
      </w:r>
      <w:r w:rsidR="00231D69" w:rsidRPr="007A7196">
        <w:rPr>
          <w:noProof/>
        </w:rPr>
        <w:t>This has</w:t>
      </w:r>
      <w:r w:rsidR="00231D69" w:rsidRPr="00085A0A">
        <w:t xml:space="preserve"> </w:t>
      </w:r>
      <w:r w:rsidR="00231D69" w:rsidRPr="00A77865">
        <w:rPr>
          <w:noProof/>
        </w:rPr>
        <w:t>been illustrated</w:t>
      </w:r>
      <w:r w:rsidR="00231D69" w:rsidRPr="00085A0A">
        <w:t xml:space="preserve"> in recent years by the </w:t>
      </w:r>
      <w:r w:rsidR="00F21427" w:rsidRPr="00085A0A">
        <w:t xml:space="preserve">overly negative </w:t>
      </w:r>
      <w:r w:rsidR="00883F35" w:rsidRPr="00085A0A">
        <w:t xml:space="preserve">reaction of </w:t>
      </w:r>
      <w:r w:rsidR="00FC78F8" w:rsidRPr="00085A0A">
        <w:t xml:space="preserve">the </w:t>
      </w:r>
      <w:r w:rsidR="00883F35" w:rsidRPr="00085A0A">
        <w:t xml:space="preserve">medical community and lay press to </w:t>
      </w:r>
      <w:r w:rsidR="00231D69" w:rsidRPr="00085A0A">
        <w:t xml:space="preserve">reports of </w:t>
      </w:r>
      <w:r w:rsidR="00883F35" w:rsidRPr="00085A0A">
        <w:t>rare s</w:t>
      </w:r>
      <w:r w:rsidR="00231D69" w:rsidRPr="00085A0A">
        <w:t xml:space="preserve">ide effects of bisphosphonates, such as </w:t>
      </w:r>
      <w:r w:rsidR="00883F35" w:rsidRPr="00085A0A">
        <w:t>osteonecrosis of the jaw, atrial fibrillation, atypic</w:t>
      </w:r>
      <w:r w:rsidR="00231D69" w:rsidRPr="00085A0A">
        <w:t xml:space="preserve">al femur fracture and oesophageal cancer, which </w:t>
      </w:r>
      <w:r w:rsidR="00F21427" w:rsidRPr="00085A0A">
        <w:t>has</w:t>
      </w:r>
      <w:r w:rsidR="00B43433">
        <w:t xml:space="preserve"> concerned</w:t>
      </w:r>
      <w:r w:rsidR="004E64C3">
        <w:t xml:space="preserve"> patients and discouraged </w:t>
      </w:r>
      <w:r w:rsidR="00E41117">
        <w:t>general practitioner</w:t>
      </w:r>
      <w:r w:rsidR="004E64C3">
        <w:t xml:space="preserve">s from prescribing </w:t>
      </w:r>
      <w:r w:rsidR="004E64C3" w:rsidRPr="004E64C3">
        <w:t>bisphosphonates</w:t>
      </w:r>
      <w:r w:rsidR="004E64C3">
        <w:t>, therefore</w:t>
      </w:r>
      <w:r w:rsidR="004E64C3" w:rsidRPr="004E64C3" w:rsidDel="004E64C3">
        <w:t xml:space="preserve"> </w:t>
      </w:r>
      <w:r w:rsidR="00231D69" w:rsidRPr="00085A0A">
        <w:t>impact</w:t>
      </w:r>
      <w:r w:rsidR="004E64C3">
        <w:t>ing</w:t>
      </w:r>
      <w:r w:rsidR="00231D69" w:rsidRPr="00085A0A">
        <w:t xml:space="preserve"> </w:t>
      </w:r>
      <w:r w:rsidR="00F21427" w:rsidRPr="00085A0A">
        <w:t>on upt</w:t>
      </w:r>
      <w:r w:rsidR="00A967D8" w:rsidRPr="00085A0A">
        <w:t>ak</w:t>
      </w:r>
      <w:r w:rsidR="00231D69" w:rsidRPr="00085A0A">
        <w:t>e of these</w:t>
      </w:r>
      <w:r w:rsidR="00FC78F8" w:rsidRPr="00085A0A">
        <w:t xml:space="preserve"> treatment</w:t>
      </w:r>
      <w:r w:rsidR="00231D69" w:rsidRPr="00085A0A">
        <w:t>s</w:t>
      </w:r>
      <w:r w:rsidR="00B43433">
        <w:t xml:space="preserve"> </w:t>
      </w:r>
      <w:r w:rsidR="00027379">
        <w:fldChar w:fldCharType="begin"/>
      </w:r>
      <w:r w:rsidR="003A51B1">
        <w:instrText xml:space="preserve"> ADDIN EN.CITE &lt;EndNote&gt;&lt;Cite&gt;&lt;Author&gt;Kanis&lt;/Author&gt;&lt;Year&gt;2014&lt;/Year&gt;&lt;RecNum&gt;142&lt;/RecNum&gt;&lt;DisplayText&gt;[29]&lt;/DisplayText&gt;&lt;record&gt;&lt;rec-number&gt;142&lt;/rec-number&gt;&lt;foreign-keys&gt;&lt;key app="EN" db-id="z9xtfvpzlretemeftxz50e5jd0eds02zrtrs" timestamp="1482253826"&gt;142&lt;/key&gt;&lt;/foreign-keys&gt;&lt;ref-type name="Journal Article"&gt;17&lt;/ref-type&gt;&lt;contributors&gt;&lt;authors&gt;&lt;author&gt;Kanis, J. A.&lt;/author&gt;&lt;author&gt;Svedbom, A.&lt;/author&gt;&lt;author&gt;Harvey, N.&lt;/author&gt;&lt;author&gt;McCloskey, E. V.&lt;/author&gt;&lt;/authors&gt;&lt;/contributors&gt;&lt;auth-address&gt;Centre for Metabolic Bone Diseases, University of Sheffield, Sheffield, UK.&lt;/auth-address&gt;&lt;titles&gt;&lt;title&gt;The osteoporosis treatment gap&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926-8&lt;/pages&gt;&lt;volume&gt;29&lt;/volume&gt;&lt;number&gt;9&lt;/number&gt;&lt;keywords&gt;&lt;keyword&gt;Bone Density Conservation Agents/*therapeutic use&lt;/keyword&gt;&lt;keyword&gt;Humans&lt;/keyword&gt;&lt;keyword&gt;Osteoporosis/complications/*drug therapy&lt;/keyword&gt;&lt;keyword&gt;Osteoporotic Fractures/complications/drug therapy&lt;/keyword&gt;&lt;/keywords&gt;&lt;dates&gt;&lt;year&gt;2014&lt;/year&gt;&lt;pub-dates&gt;&lt;date&gt;Sep&lt;/date&gt;&lt;/pub-dates&gt;&lt;/dates&gt;&lt;isbn&gt;1523-4681 (Electronic)&amp;#xD;0884-0431 (Linking)&lt;/isbn&gt;&lt;accession-num&gt;24956507&lt;/accession-num&gt;&lt;urls&gt;&lt;related-urls&gt;&lt;url&gt;http://www.ncbi.nlm.nih.gov/pubmed/24956507&lt;/url&gt;&lt;/related-urls&gt;&lt;/urls&gt;&lt;electronic-resource-num&gt;10.1002/jbmr.2301&lt;/electronic-resource-num&gt;&lt;/record&gt;&lt;/Cite&gt;&lt;/EndNote&gt;</w:instrText>
      </w:r>
      <w:r w:rsidR="00027379">
        <w:fldChar w:fldCharType="separate"/>
      </w:r>
      <w:r w:rsidR="003A51B1">
        <w:rPr>
          <w:noProof/>
        </w:rPr>
        <w:t>[</w:t>
      </w:r>
      <w:hyperlink w:anchor="_ENREF_29" w:tooltip="Kanis, 2014 #142" w:history="1">
        <w:r w:rsidR="00AB1A24">
          <w:rPr>
            <w:noProof/>
          </w:rPr>
          <w:t>29</w:t>
        </w:r>
      </w:hyperlink>
      <w:r w:rsidR="003A51B1">
        <w:rPr>
          <w:noProof/>
        </w:rPr>
        <w:t>]</w:t>
      </w:r>
      <w:r w:rsidR="00027379">
        <w:fldChar w:fldCharType="end"/>
      </w:r>
      <w:r w:rsidR="00B43433">
        <w:t>.</w:t>
      </w:r>
      <w:r w:rsidR="003B573D" w:rsidRPr="00085A0A">
        <w:t xml:space="preserve"> </w:t>
      </w:r>
      <w:r w:rsidR="00B43433">
        <w:t xml:space="preserve">Reports of osteonecrosis of the jaw with bisphosphonates have also resulted in an overreaction from the dental community. </w:t>
      </w:r>
      <w:r w:rsidR="0042676D" w:rsidRPr="00085A0A">
        <w:t>Consequently</w:t>
      </w:r>
      <w:r w:rsidR="003B573D" w:rsidRPr="00085A0A">
        <w:t xml:space="preserve">, </w:t>
      </w:r>
      <w:r w:rsidR="00980383" w:rsidRPr="00085A0A">
        <w:t>and in contra</w:t>
      </w:r>
      <w:r w:rsidR="0042676D" w:rsidRPr="00085A0A">
        <w:t>st to that observed for generic medications</w:t>
      </w:r>
      <w:r w:rsidR="00980383" w:rsidRPr="00085A0A">
        <w:t xml:space="preserve"> in other diseases (</w:t>
      </w:r>
      <w:r w:rsidR="00412157">
        <w:t>i.e.</w:t>
      </w:r>
      <w:r w:rsidR="00980383" w:rsidRPr="00085A0A">
        <w:t xml:space="preserve"> statins for hypercholesterolaemia),</w:t>
      </w:r>
      <w:r w:rsidR="006A398A">
        <w:t xml:space="preserve"> </w:t>
      </w:r>
      <w:r w:rsidR="006160A0">
        <w:t>the availability of</w:t>
      </w:r>
      <w:r w:rsidR="00980383" w:rsidRPr="00085A0A">
        <w:t xml:space="preserve"> generic bisphosphonates</w:t>
      </w:r>
      <w:r w:rsidR="003B573D" w:rsidRPr="00085A0A">
        <w:t xml:space="preserve"> </w:t>
      </w:r>
      <w:r w:rsidR="00E41117" w:rsidRPr="00085A0A">
        <w:t>ha</w:t>
      </w:r>
      <w:r w:rsidR="00E41117">
        <w:t>s</w:t>
      </w:r>
      <w:r w:rsidR="00E41117" w:rsidRPr="00085A0A">
        <w:t xml:space="preserve"> </w:t>
      </w:r>
      <w:r w:rsidR="00883F35" w:rsidRPr="00085A0A">
        <w:t xml:space="preserve">had little impact on treatment uptake </w:t>
      </w:r>
      <w:r w:rsidR="00027379">
        <w:fldChar w:fldCharType="begin">
          <w:fldData xml:space="preserve">PEVuZE5vdGU+PENpdGU+PEF1dGhvcj5IZXJubHVuZDwvQXV0aG9yPjxZZWFyPjIwMTM8L1llYXI+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</w:fldData>
        </w:fldChar>
      </w:r>
      <w:r w:rsidR="003A51B1">
        <w:instrText xml:space="preserve"> ADDIN EN.CITE </w:instrText>
      </w:r>
      <w:r w:rsidR="003A51B1">
        <w:fldChar w:fldCharType="begin">
          <w:fldData xml:space="preserve">PEVuZE5vdGU+PENpdGU+PEF1dGhvcj5IZXJubHVuZDwvQXV0aG9yPjxZZWFyPjIwMTM8L1llYXI+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</w:fldData>
        </w:fldChar>
      </w:r>
      <w:r w:rsidR="003A51B1">
        <w:instrText xml:space="preserve"> ADDIN EN.CITE.DATA </w:instrText>
      </w:r>
      <w:r w:rsidR="003A51B1">
        <w:fldChar w:fldCharType="end"/>
      </w:r>
      <w:r w:rsidR="00027379">
        <w:fldChar w:fldCharType="separate"/>
      </w:r>
      <w:r w:rsidR="003A51B1">
        <w:rPr>
          <w:noProof/>
        </w:rPr>
        <w:t>[</w:t>
      </w:r>
      <w:hyperlink w:anchor="_ENREF_1" w:tooltip="Hernlund, 2013 #1" w:history="1">
        <w:r w:rsidR="00AB1A24">
          <w:rPr>
            <w:noProof/>
          </w:rPr>
          <w:t>1</w:t>
        </w:r>
      </w:hyperlink>
      <w:r w:rsidR="003A51B1">
        <w:rPr>
          <w:noProof/>
        </w:rPr>
        <w:t xml:space="preserve">, </w:t>
      </w:r>
      <w:hyperlink w:anchor="_ENREF_24" w:tooltip="Wysowski, 2013 #141" w:history="1">
        <w:r w:rsidR="00AB1A24">
          <w:rPr>
            <w:noProof/>
          </w:rPr>
          <w:t>24</w:t>
        </w:r>
      </w:hyperlink>
      <w:r w:rsidR="003A51B1">
        <w:rPr>
          <w:noProof/>
        </w:rPr>
        <w:t>]</w:t>
      </w:r>
      <w:r w:rsidR="00027379">
        <w:fldChar w:fldCharType="end"/>
      </w:r>
      <w:r w:rsidR="00883F35" w:rsidRPr="00085A0A">
        <w:t>.</w:t>
      </w:r>
      <w:r w:rsidR="004C3679">
        <w:t xml:space="preserve"> </w:t>
      </w:r>
      <w:r w:rsidR="00813C50">
        <w:t xml:space="preserve">Furthermore, </w:t>
      </w:r>
      <w:r w:rsidR="00E41117">
        <w:t>general practitioners</w:t>
      </w:r>
      <w:r w:rsidR="00813C50">
        <w:t xml:space="preserve"> may still perceive therapies for osteoporosis as </w:t>
      </w:r>
      <w:r w:rsidR="00E41117">
        <w:t xml:space="preserve">being </w:t>
      </w:r>
      <w:r w:rsidR="00813C50">
        <w:t xml:space="preserve">too expensive. </w:t>
      </w:r>
      <w:r w:rsidR="00885F69" w:rsidRPr="00085A0A">
        <w:t xml:space="preserve">Another reason </w:t>
      </w:r>
      <w:r w:rsidR="00980383" w:rsidRPr="00085A0A">
        <w:t xml:space="preserve">for the treatment gap </w:t>
      </w:r>
      <w:r w:rsidR="00885F69" w:rsidRPr="00085A0A">
        <w:t xml:space="preserve">may be that, unlike some other chronic diseases such as diabetes, </w:t>
      </w:r>
      <w:r w:rsidR="00C71520" w:rsidRPr="00085A0A">
        <w:t xml:space="preserve">patients do not see an immediate change in their condition and </w:t>
      </w:r>
      <w:r w:rsidR="0080168A">
        <w:t xml:space="preserve">some </w:t>
      </w:r>
      <w:r w:rsidR="004E64C3">
        <w:t>may not</w:t>
      </w:r>
      <w:r w:rsidR="00FC78F8" w:rsidRPr="00085A0A">
        <w:t xml:space="preserve"> understan</w:t>
      </w:r>
      <w:r w:rsidR="004E64C3">
        <w:t>d</w:t>
      </w:r>
      <w:r w:rsidR="00FC78F8" w:rsidRPr="00085A0A">
        <w:t xml:space="preserve"> </w:t>
      </w:r>
      <w:r w:rsidR="00C71520" w:rsidRPr="00085A0A">
        <w:t>parameter</w:t>
      </w:r>
      <w:r w:rsidR="004E64C3">
        <w:t xml:space="preserve">s </w:t>
      </w:r>
      <w:r w:rsidR="00E41117">
        <w:t>used to</w:t>
      </w:r>
      <w:r w:rsidR="00E41117" w:rsidRPr="00085A0A">
        <w:t xml:space="preserve"> monitor their condition</w:t>
      </w:r>
      <w:r w:rsidR="00E41117">
        <w:t xml:space="preserve">, </w:t>
      </w:r>
      <w:r w:rsidR="004E64C3">
        <w:t>such as biomarkers or BMD</w:t>
      </w:r>
      <w:r w:rsidR="00BC0B4B" w:rsidRPr="00085A0A">
        <w:t>.</w:t>
      </w:r>
      <w:r w:rsidR="00813C50">
        <w:t xml:space="preserve"> </w:t>
      </w:r>
      <w:r w:rsidR="00633EAC">
        <w:t xml:space="preserve">Comparisons between the </w:t>
      </w:r>
      <w:r w:rsidR="00DB33C4">
        <w:t>efficacy</w:t>
      </w:r>
      <w:r w:rsidR="00633EAC">
        <w:t xml:space="preserve"> of osteoporosis drugs </w:t>
      </w:r>
      <w:r w:rsidR="00DB33C4">
        <w:t>in</w:t>
      </w:r>
      <w:r w:rsidR="00633EAC">
        <w:t xml:space="preserve"> prevent</w:t>
      </w:r>
      <w:r w:rsidR="00DB33C4">
        <w:t>ing</w:t>
      </w:r>
      <w:r w:rsidR="00633EAC">
        <w:t xml:space="preserve"> </w:t>
      </w:r>
      <w:r w:rsidR="00DB33C4">
        <w:t>poor outcomes and mortality</w:t>
      </w:r>
      <w:r w:rsidR="00D37E86">
        <w:t>,</w:t>
      </w:r>
      <w:r w:rsidR="00DB33C4">
        <w:t xml:space="preserve"> and the efficacy of treatments for</w:t>
      </w:r>
      <w:r w:rsidR="00633EAC">
        <w:t xml:space="preserve"> other </w:t>
      </w:r>
      <w:r w:rsidR="00DB33C4">
        <w:t xml:space="preserve">chronic </w:t>
      </w:r>
      <w:r w:rsidR="00633EAC">
        <w:t xml:space="preserve">diseases, should be </w:t>
      </w:r>
      <w:r w:rsidR="00633EAC">
        <w:lastRenderedPageBreak/>
        <w:t>emphasi</w:t>
      </w:r>
      <w:r w:rsidR="00087ADC">
        <w:t>s</w:t>
      </w:r>
      <w:r w:rsidR="00633EAC">
        <w:t xml:space="preserve">ed in order to correct the misperception that osteoporosis is not a serious disease and that osteoporosis drugs are similarly effective </w:t>
      </w:r>
      <w:r w:rsidR="00D54A9B">
        <w:t>as</w:t>
      </w:r>
      <w:r w:rsidR="00633EAC">
        <w:t xml:space="preserve"> those in other conditions.</w:t>
      </w:r>
    </w:p>
    <w:p w14:paraId="203A7CAC" w14:textId="43E9FE81" w:rsidR="00315EEC" w:rsidRPr="00085A0A" w:rsidRDefault="00315EEC" w:rsidP="005F7375">
      <w:pPr>
        <w:spacing w:after="120"/>
        <w:ind w:firstLine="720"/>
      </w:pPr>
      <w:r w:rsidRPr="00315EEC">
        <w:rPr>
          <w:noProof/>
          <w:lang w:eastAsia="en-GB"/>
        </w:rPr>
        <w:drawing>
          <wp:inline distT="0" distB="0" distL="0" distR="0" wp14:anchorId="02D5845E" wp14:editId="5443B408">
            <wp:extent cx="4572396" cy="342929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2396" cy="3429297"/>
                    </a:xfrm>
                    <a:prstGeom prst="rect">
                      <a:avLst/>
                    </a:prstGeom>
                  </pic:spPr>
                </pic:pic>
              </a:graphicData>
            </a:graphic>
          </wp:inline>
        </w:drawing>
      </w:r>
    </w:p>
    <w:p w14:paraId="7DA4B3CD" w14:textId="77777777" w:rsidR="00CB17EB" w:rsidRPr="00CB17EB" w:rsidRDefault="00CB17EB" w:rsidP="00CB17EB">
      <w:pPr>
        <w:spacing w:after="120"/>
        <w:ind w:left="567"/>
        <w:rPr>
          <w:bCs/>
        </w:rPr>
      </w:pPr>
      <w:r w:rsidRPr="00CB17EB">
        <w:rPr>
          <w:b/>
          <w:bCs/>
        </w:rPr>
        <w:t>Fig. 4</w:t>
      </w:r>
      <w:r w:rsidRPr="00CB17EB">
        <w:rPr>
          <w:bCs/>
        </w:rPr>
        <w:t xml:space="preserve"> Osteoporosis treatment gap in women across Europe in 2010 </w:t>
      </w:r>
      <w:r w:rsidRPr="00CB17EB">
        <w:rPr>
          <w:bCs/>
        </w:rPr>
        <w:fldChar w:fldCharType="begin">
          <w:fldData xml:space="preserve">PEVuZE5vdGU+PENpdGU+PEF1dGhvcj5IZXJubHVuZDwvQXV0aG9yPjxZZWFyPjIwMTM8L1llYXI+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</w:fldData>
        </w:fldChar>
      </w:r>
      <w:r w:rsidRPr="00CB17EB">
        <w:rPr>
          <w:bCs/>
        </w:rPr>
        <w:instrText xml:space="preserve"> ADDIN EN.CITE </w:instrText>
      </w:r>
      <w:r w:rsidRPr="00CB17EB">
        <w:rPr>
          <w:bCs/>
        </w:rPr>
        <w:fldChar w:fldCharType="begin">
          <w:fldData xml:space="preserve">PEVuZE5vdGU+PENpdGU+PEF1dGhvcj5IZXJubHVuZDwvQXV0aG9yPjxZZWFyPjIwMTM8L1llYXI+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</w:fldData>
        </w:fldChar>
      </w:r>
      <w:r w:rsidRPr="00CB17EB">
        <w:rPr>
          <w:bCs/>
        </w:rPr>
        <w:instrText xml:space="preserve"> ADDIN EN.CITE.DATA </w:instrText>
      </w:r>
      <w:r w:rsidRPr="00CB17EB">
        <w:fldChar w:fldCharType="end"/>
      </w:r>
      <w:r w:rsidRPr="00CB17EB">
        <w:rPr>
          <w:bCs/>
        </w:rPr>
      </w:r>
      <w:r w:rsidRPr="00CB17EB">
        <w:rPr>
          <w:bCs/>
        </w:rPr>
        <w:fldChar w:fldCharType="separate"/>
      </w:r>
      <w:r w:rsidRPr="00CB17EB">
        <w:rPr>
          <w:bCs/>
        </w:rPr>
        <w:t>[</w:t>
      </w:r>
      <w:hyperlink w:anchor="_ENREF_1" w:tooltip="Hernlund, 2013 #1" w:history="1">
        <w:r w:rsidRPr="00CB17EB">
          <w:rPr>
            <w:rStyle w:val="Hyperlink"/>
          </w:rPr>
          <w:t>1</w:t>
        </w:r>
      </w:hyperlink>
      <w:r w:rsidRPr="00CB17EB">
        <w:rPr>
          <w:bCs/>
        </w:rPr>
        <w:t xml:space="preserve">, </w:t>
      </w:r>
      <w:hyperlink w:anchor="_ENREF_64" w:tooltip="Kanis, 2013 #11" w:history="1">
        <w:r w:rsidRPr="00CB17EB">
          <w:rPr>
            <w:rStyle w:val="Hyperlink"/>
          </w:rPr>
          <w:t>64</w:t>
        </w:r>
      </w:hyperlink>
      <w:r w:rsidRPr="00CB17EB">
        <w:rPr>
          <w:bCs/>
        </w:rPr>
        <w:t>]</w:t>
      </w:r>
      <w:r w:rsidRPr="00CB17EB">
        <w:fldChar w:fldCharType="end"/>
      </w:r>
      <w:r w:rsidRPr="00CB17EB">
        <w:rPr>
          <w:bCs/>
        </w:rPr>
        <w:t xml:space="preserve">. </w:t>
      </w:r>
      <w:r w:rsidRPr="00CB17EB">
        <w:t xml:space="preserve">EU27, 27 member states of the </w:t>
      </w:r>
      <w:r w:rsidRPr="00CB17EB">
        <w:rPr>
          <w:bCs/>
        </w:rPr>
        <w:t>European Union. Reprinted with kind permission from Springer Science and Business Media</w:t>
      </w:r>
    </w:p>
    <w:p w14:paraId="3ED56143" w14:textId="77777777" w:rsidR="00CB17EB" w:rsidRDefault="00CB17EB" w:rsidP="005F7375">
      <w:pPr>
        <w:spacing w:after="120"/>
        <w:ind w:firstLine="720"/>
      </w:pPr>
    </w:p>
    <w:p w14:paraId="6714D63D" w14:textId="27D2034D" w:rsidR="00E0593D" w:rsidRPr="00085A0A" w:rsidRDefault="00634801" w:rsidP="005F7375">
      <w:pPr>
        <w:spacing w:after="120"/>
        <w:ind w:firstLine="720"/>
      </w:pPr>
      <w:r w:rsidRPr="00085A0A">
        <w:t>Strategies</w:t>
      </w:r>
      <w:r w:rsidR="00FC78F8" w:rsidRPr="00085A0A">
        <w:t xml:space="preserve"> are</w:t>
      </w:r>
      <w:r w:rsidRPr="00085A0A">
        <w:t xml:space="preserve"> urgently need</w:t>
      </w:r>
      <w:r w:rsidR="006E282A" w:rsidRPr="00085A0A">
        <w:t>ed</w:t>
      </w:r>
      <w:r w:rsidRPr="00085A0A">
        <w:t xml:space="preserve"> to be implemented </w:t>
      </w:r>
      <w:r w:rsidR="00F9538F" w:rsidRPr="00085A0A">
        <w:t>to</w:t>
      </w:r>
      <w:r w:rsidRPr="00085A0A">
        <w:t xml:space="preserve"> </w:t>
      </w:r>
      <w:r w:rsidR="0091118D" w:rsidRPr="00085A0A">
        <w:t>close the treatment gap.</w:t>
      </w:r>
      <w:r w:rsidR="00832047" w:rsidRPr="00085A0A">
        <w:t xml:space="preserve"> </w:t>
      </w:r>
      <w:r w:rsidR="00D26C65" w:rsidRPr="00085A0A">
        <w:t>Firstly, a</w:t>
      </w:r>
      <w:r w:rsidR="00832047" w:rsidRPr="00085A0A">
        <w:t>s they are recognised to be at greater risk of a second fracture, p</w:t>
      </w:r>
      <w:r w:rsidR="00763CE4" w:rsidRPr="00085A0A">
        <w:t xml:space="preserve">atients with a prior fracture should be </w:t>
      </w:r>
      <w:r w:rsidR="0021411A">
        <w:t>assessed</w:t>
      </w:r>
      <w:r w:rsidR="0021411A" w:rsidRPr="00085A0A">
        <w:t xml:space="preserve"> </w:t>
      </w:r>
      <w:r w:rsidR="00763CE4" w:rsidRPr="00085A0A">
        <w:t xml:space="preserve">and managed appropriately. </w:t>
      </w:r>
      <w:r w:rsidR="00273178" w:rsidRPr="00085A0A">
        <w:t xml:space="preserve">Screening programmes </w:t>
      </w:r>
      <w:r w:rsidR="00832047" w:rsidRPr="00085A0A">
        <w:t>to identify</w:t>
      </w:r>
      <w:r w:rsidR="00273178" w:rsidRPr="00085A0A">
        <w:t xml:space="preserve"> patients at increased risk of fracture</w:t>
      </w:r>
      <w:r w:rsidR="00832047" w:rsidRPr="00085A0A">
        <w:t xml:space="preserve"> are currently </w:t>
      </w:r>
      <w:r w:rsidR="00832047" w:rsidRPr="00A77865">
        <w:rPr>
          <w:noProof/>
        </w:rPr>
        <w:t>being evaluated</w:t>
      </w:r>
      <w:r w:rsidR="00681BF5" w:rsidRPr="00085A0A">
        <w:t xml:space="preserve"> for their effectiveness in reducing fracture</w:t>
      </w:r>
      <w:r w:rsidR="00C414E0" w:rsidRPr="00085A0A">
        <w:t xml:space="preserve"> </w:t>
      </w:r>
      <w:r w:rsidR="00F9538F" w:rsidRPr="00085A0A">
        <w:t>incidence</w:t>
      </w:r>
      <w:r w:rsidR="00C414E0" w:rsidRPr="00085A0A">
        <w:t>.</w:t>
      </w:r>
      <w:r w:rsidR="009B420C">
        <w:t xml:space="preserve"> The SCOOP s</w:t>
      </w:r>
      <w:r w:rsidR="00832047" w:rsidRPr="00085A0A">
        <w:t xml:space="preserve">tudy </w:t>
      </w:r>
      <w:r w:rsidR="00681BF5" w:rsidRPr="00085A0A">
        <w:t>in the UK was a seven-centre, randomised</w:t>
      </w:r>
      <w:r w:rsidR="00F9538F" w:rsidRPr="00085A0A">
        <w:t>,</w:t>
      </w:r>
      <w:r w:rsidR="009B420C">
        <w:t xml:space="preserve"> controlled study</w:t>
      </w:r>
      <w:r w:rsidR="00681BF5" w:rsidRPr="00085A0A">
        <w:t xml:space="preserve"> with 5-year follow-up that </w:t>
      </w:r>
      <w:r w:rsidR="00057240" w:rsidRPr="00085A0A">
        <w:t>assess</w:t>
      </w:r>
      <w:r w:rsidR="00EC576D">
        <w:t xml:space="preserve">ed </w:t>
      </w:r>
      <w:r w:rsidR="00057240" w:rsidRPr="00085A0A">
        <w:t xml:space="preserve">the effectiveness of a community-based screening programme </w:t>
      </w:r>
      <w:r w:rsidR="00681BF5" w:rsidRPr="00085A0A">
        <w:t>using</w:t>
      </w:r>
      <w:r w:rsidR="00057240" w:rsidRPr="00085A0A">
        <w:t xml:space="preserve"> FRAX </w:t>
      </w:r>
      <w:r w:rsidR="00EC576D">
        <w:t>t</w:t>
      </w:r>
      <w:r w:rsidR="00057240" w:rsidRPr="00085A0A">
        <w:t xml:space="preserve">o assess </w:t>
      </w:r>
      <w:r w:rsidR="00EC576D">
        <w:t>women at high risk of hip fracture</w:t>
      </w:r>
      <w:r w:rsidR="00D66DEE" w:rsidRPr="00085A0A">
        <w:t xml:space="preserve"> </w:t>
      </w:r>
      <w:r w:rsidR="00027379">
        <w:fldChar w:fldCharType="begin"/>
      </w:r>
      <w:r w:rsidR="003A51B1">
        <w:instrText xml:space="preserve"> ADDIN EN.CITE &lt;EndNote&gt;&lt;Cite&gt;&lt;Author&gt;McCloskey&lt;/Author&gt;&lt;Year&gt;2016&lt;/Year&gt;&lt;RecNum&gt;117&lt;/RecNum&gt;&lt;DisplayText&gt;[30]&lt;/DisplayText&gt;&lt;record&gt;&lt;rec-number&gt;117&lt;/rec-number&gt;&lt;foreign-keys&gt;&lt;key app="EN" db-id="z9xtfvpzlretemeftxz50e5jd0eds02zrtrs" timestamp="1478880927"&gt;117&lt;/key&gt;&lt;/foreign-keys&gt;&lt;ref-type name="Journal Article"&gt;17&lt;/ref-type&gt;&lt;contributors&gt;&lt;authors&gt;&lt;author&gt;McCloskey, E.&lt;/author&gt;&lt;author&gt;Lenaghan, E.&lt;/author&gt;&lt;author&gt;Clark, S. &lt;/author&gt;&lt;author&gt;Fordham, R.&lt;/author&gt;&lt;author&gt;Gittoes, N.&lt;/author&gt;&lt;author&gt;Harvey, I.&lt;/author&gt;&lt;author&gt;Holland, R.&lt;/author&gt;&lt;author&gt;Howe, A. &lt;/author&gt;&lt;author&gt;Marshall, T.&lt;/author&gt;&lt;author&gt;Peters, T.&lt;/author&gt;&lt;author&gt;Kanis, J.&lt;/author&gt;&lt;author&gt;O’Neill, T.W.&lt;/author&gt;&lt;author&gt;Torgerson, D.&lt;/author&gt;&lt;author&gt;Cooper, C.&lt;/author&gt;&lt;author&gt;Shepstone, L.&lt;/author&gt;&lt;/authors&gt;&lt;/contributors&gt;&lt;titles&gt;&lt;title&gt;Screening based on FRAX fracture risk reduces the incidence of hip fractures in older community-dwelling women - results from the SCOOP study&lt;/title&gt;&lt;secondary-title&gt;Osteoporos Int&lt;/secondary-title&gt;&lt;/titles&gt;&lt;periodical&gt;&lt;full-title&gt;Osteoporos Int&lt;/full-title&gt;&lt;/periodical&gt;&lt;pages&gt;S624&lt;/pages&gt;&lt;volume&gt;27&lt;/volume&gt;&lt;number&gt;Suppl 2&lt;/number&gt;&lt;dates&gt;&lt;year&gt;2016 &lt;/year&gt;&lt;/dates&gt;&lt;urls&gt;&lt;/urls&gt;&lt;/record&gt;&lt;/Cite&gt;&lt;/EndNote&gt;</w:instrText>
      </w:r>
      <w:r w:rsidR="00027379">
        <w:fldChar w:fldCharType="separate"/>
      </w:r>
      <w:r w:rsidR="003A51B1">
        <w:rPr>
          <w:noProof/>
        </w:rPr>
        <w:t>[</w:t>
      </w:r>
      <w:hyperlink w:anchor="_ENREF_30" w:tooltip="McCloskey, 2016  #117" w:history="1">
        <w:r w:rsidR="00AB1A24">
          <w:rPr>
            <w:noProof/>
          </w:rPr>
          <w:t>30</w:t>
        </w:r>
      </w:hyperlink>
      <w:r w:rsidR="003A51B1">
        <w:rPr>
          <w:noProof/>
        </w:rPr>
        <w:t>]</w:t>
      </w:r>
      <w:r w:rsidR="00027379">
        <w:fldChar w:fldCharType="end"/>
      </w:r>
      <w:r w:rsidR="00057240" w:rsidRPr="00085A0A">
        <w:t>.</w:t>
      </w:r>
      <w:r w:rsidR="00C414E0" w:rsidRPr="00085A0A">
        <w:t xml:space="preserve"> </w:t>
      </w:r>
      <w:r w:rsidR="00C70DFF" w:rsidRPr="00085A0A">
        <w:t>The</w:t>
      </w:r>
      <w:r w:rsidR="00C414E0" w:rsidRPr="00085A0A">
        <w:t xml:space="preserve"> study confirmed the feasibility of screening in the UK</w:t>
      </w:r>
      <w:r w:rsidR="00F9538F" w:rsidRPr="00085A0A">
        <w:t xml:space="preserve"> </w:t>
      </w:r>
      <w:r w:rsidR="00F9538F" w:rsidRPr="00085A0A">
        <w:lastRenderedPageBreak/>
        <w:t>and w</w:t>
      </w:r>
      <w:r w:rsidR="00C70DFF" w:rsidRPr="00085A0A">
        <w:t xml:space="preserve">hile </w:t>
      </w:r>
      <w:r w:rsidR="00C414E0" w:rsidRPr="00085A0A">
        <w:t xml:space="preserve">investigators did not observe an overall reduction in fracture rates or </w:t>
      </w:r>
      <w:r w:rsidR="00C70DFF" w:rsidRPr="00085A0A">
        <w:t xml:space="preserve">mortality, </w:t>
      </w:r>
      <w:r w:rsidR="00C414E0" w:rsidRPr="00085A0A">
        <w:t>hip fracture</w:t>
      </w:r>
      <w:r w:rsidR="00E41117">
        <w:t xml:space="preserve"> rate</w:t>
      </w:r>
      <w:r w:rsidR="00C414E0" w:rsidRPr="00085A0A">
        <w:t>s were significantly reduced by nearly 30</w:t>
      </w:r>
      <w:r w:rsidR="00CB2A9D">
        <w:t> </w:t>
      </w:r>
      <w:r w:rsidR="00C414E0" w:rsidRPr="00085A0A">
        <w:t>%.</w:t>
      </w:r>
    </w:p>
    <w:p w14:paraId="256BCF7C" w14:textId="640FF544" w:rsidR="00462AB6" w:rsidRPr="00085A0A" w:rsidRDefault="00C70DFF" w:rsidP="005F7375">
      <w:pPr>
        <w:spacing w:after="120"/>
        <w:ind w:firstLine="720"/>
      </w:pPr>
      <w:r w:rsidRPr="00085A0A">
        <w:t xml:space="preserve">Further education </w:t>
      </w:r>
      <w:r w:rsidRPr="00A77865">
        <w:rPr>
          <w:noProof/>
        </w:rPr>
        <w:t>is also needed</w:t>
      </w:r>
      <w:r w:rsidRPr="00085A0A">
        <w:t xml:space="preserve"> for </w:t>
      </w:r>
      <w:r w:rsidR="00C360F2" w:rsidRPr="00085A0A">
        <w:t xml:space="preserve">both </w:t>
      </w:r>
      <w:r w:rsidRPr="00085A0A">
        <w:t>healthcare professional</w:t>
      </w:r>
      <w:r w:rsidR="00C360F2" w:rsidRPr="00085A0A">
        <w:t>s</w:t>
      </w:r>
      <w:r w:rsidRPr="00085A0A">
        <w:t xml:space="preserve"> and patients</w:t>
      </w:r>
      <w:r w:rsidR="00C360F2" w:rsidRPr="00085A0A">
        <w:t xml:space="preserve"> </w:t>
      </w:r>
      <w:r w:rsidR="003D21F6" w:rsidRPr="00085A0A">
        <w:t>to</w:t>
      </w:r>
      <w:r w:rsidR="00C360F2" w:rsidRPr="00085A0A">
        <w:t xml:space="preserve"> encourage </w:t>
      </w:r>
      <w:r w:rsidR="00462AB6" w:rsidRPr="00085A0A">
        <w:t>adherence to</w:t>
      </w:r>
      <w:r w:rsidR="00C360F2" w:rsidRPr="00085A0A">
        <w:t xml:space="preserve"> published</w:t>
      </w:r>
      <w:r w:rsidR="00462AB6" w:rsidRPr="00085A0A">
        <w:t xml:space="preserve"> treatmen</w:t>
      </w:r>
      <w:r w:rsidR="00C360F2" w:rsidRPr="00085A0A">
        <w:t>t guidelines and to</w:t>
      </w:r>
      <w:r w:rsidR="002B54C0" w:rsidRPr="00085A0A">
        <w:rPr>
          <w:rFonts w:cs="Arial"/>
        </w:rPr>
        <w:t xml:space="preserve"> </w:t>
      </w:r>
      <w:r w:rsidR="00C360F2" w:rsidRPr="00085A0A">
        <w:rPr>
          <w:rFonts w:cs="Arial"/>
        </w:rPr>
        <w:t>put into context the</w:t>
      </w:r>
      <w:r w:rsidR="00462AB6" w:rsidRPr="00085A0A">
        <w:rPr>
          <w:rFonts w:cs="Arial"/>
        </w:rPr>
        <w:t xml:space="preserve"> </w:t>
      </w:r>
      <w:r w:rsidR="00645973" w:rsidRPr="00085A0A">
        <w:rPr>
          <w:rFonts w:cs="Arial"/>
        </w:rPr>
        <w:t xml:space="preserve">perceived </w:t>
      </w:r>
      <w:r w:rsidR="00C360F2" w:rsidRPr="00085A0A">
        <w:rPr>
          <w:rFonts w:cs="Arial"/>
        </w:rPr>
        <w:t>versus</w:t>
      </w:r>
      <w:r w:rsidR="00645973" w:rsidRPr="00085A0A">
        <w:rPr>
          <w:rFonts w:cs="Arial"/>
        </w:rPr>
        <w:t xml:space="preserve"> actual </w:t>
      </w:r>
      <w:r w:rsidR="00462AB6" w:rsidRPr="00085A0A">
        <w:rPr>
          <w:rFonts w:cs="Arial"/>
        </w:rPr>
        <w:t>risk</w:t>
      </w:r>
      <w:r w:rsidR="00C360F2" w:rsidRPr="00085A0A">
        <w:rPr>
          <w:rFonts w:cs="Arial"/>
        </w:rPr>
        <w:t>s</w:t>
      </w:r>
      <w:r w:rsidR="00462AB6" w:rsidRPr="00085A0A">
        <w:rPr>
          <w:rFonts w:cs="Arial"/>
        </w:rPr>
        <w:t xml:space="preserve"> of </w:t>
      </w:r>
      <w:r w:rsidR="00C360F2" w:rsidRPr="00085A0A">
        <w:rPr>
          <w:rFonts w:cs="Arial"/>
        </w:rPr>
        <w:t xml:space="preserve">reported bisphosphonates </w:t>
      </w:r>
      <w:r w:rsidR="00462AB6" w:rsidRPr="00085A0A">
        <w:rPr>
          <w:rFonts w:cs="Arial"/>
        </w:rPr>
        <w:t>side effects</w:t>
      </w:r>
      <w:r w:rsidR="00035CEB" w:rsidRPr="00085A0A">
        <w:rPr>
          <w:rFonts w:cs="Arial"/>
        </w:rPr>
        <w:t>.</w:t>
      </w:r>
      <w:r w:rsidR="00C360F2" w:rsidRPr="00085A0A">
        <w:t xml:space="preserve"> </w:t>
      </w:r>
      <w:r w:rsidR="00462AB6" w:rsidRPr="00085A0A">
        <w:rPr>
          <w:rFonts w:cs="Arial"/>
        </w:rPr>
        <w:t>C</w:t>
      </w:r>
      <w:r w:rsidR="00363BCF" w:rsidRPr="00085A0A">
        <w:rPr>
          <w:rFonts w:cs="Arial"/>
        </w:rPr>
        <w:t>learer c</w:t>
      </w:r>
      <w:r w:rsidR="00C360F2" w:rsidRPr="00085A0A">
        <w:rPr>
          <w:rFonts w:cs="Arial"/>
        </w:rPr>
        <w:t>ommunication</w:t>
      </w:r>
      <w:r w:rsidR="00363BCF" w:rsidRPr="00085A0A">
        <w:rPr>
          <w:rFonts w:cs="Arial"/>
        </w:rPr>
        <w:t xml:space="preserve"> </w:t>
      </w:r>
      <w:r w:rsidR="00C360F2" w:rsidRPr="00085A0A">
        <w:rPr>
          <w:rFonts w:cs="Arial"/>
        </w:rPr>
        <w:t xml:space="preserve">to patients </w:t>
      </w:r>
      <w:r w:rsidR="00363BCF" w:rsidRPr="00085A0A">
        <w:rPr>
          <w:rFonts w:cs="Arial"/>
        </w:rPr>
        <w:t>regarding</w:t>
      </w:r>
      <w:r w:rsidR="00C360F2" w:rsidRPr="00085A0A">
        <w:rPr>
          <w:rFonts w:cs="Arial"/>
        </w:rPr>
        <w:t xml:space="preserve"> </w:t>
      </w:r>
      <w:r w:rsidR="00462AB6" w:rsidRPr="00085A0A">
        <w:rPr>
          <w:rFonts w:cs="Arial"/>
        </w:rPr>
        <w:t>monitoring methods</w:t>
      </w:r>
      <w:r w:rsidR="00C360F2" w:rsidRPr="00085A0A">
        <w:rPr>
          <w:rFonts w:cs="Arial"/>
        </w:rPr>
        <w:t xml:space="preserve"> </w:t>
      </w:r>
      <w:r w:rsidR="009A28D4">
        <w:rPr>
          <w:rFonts w:cs="Arial"/>
        </w:rPr>
        <w:t xml:space="preserve">will also be of value so </w:t>
      </w:r>
      <w:r w:rsidR="00D66DEE" w:rsidRPr="00085A0A">
        <w:rPr>
          <w:rFonts w:cs="Arial"/>
        </w:rPr>
        <w:t xml:space="preserve">that </w:t>
      </w:r>
      <w:r w:rsidR="009A28D4">
        <w:rPr>
          <w:rFonts w:cs="Arial"/>
        </w:rPr>
        <w:t xml:space="preserve">they </w:t>
      </w:r>
      <w:r w:rsidR="00F01CC1" w:rsidRPr="00085A0A">
        <w:rPr>
          <w:rFonts w:cs="Arial"/>
        </w:rPr>
        <w:t>understand the</w:t>
      </w:r>
      <w:r w:rsidR="00C360F2" w:rsidRPr="00085A0A">
        <w:rPr>
          <w:rFonts w:cs="Arial"/>
        </w:rPr>
        <w:t xml:space="preserve"> effects of </w:t>
      </w:r>
      <w:r w:rsidR="00F01CC1" w:rsidRPr="00085A0A">
        <w:rPr>
          <w:rFonts w:cs="Arial"/>
        </w:rPr>
        <w:t xml:space="preserve">their </w:t>
      </w:r>
      <w:r w:rsidR="00C360F2" w:rsidRPr="00085A0A">
        <w:rPr>
          <w:rFonts w:cs="Arial"/>
        </w:rPr>
        <w:t xml:space="preserve">treatment </w:t>
      </w:r>
      <w:r w:rsidR="00F01CC1" w:rsidRPr="00085A0A">
        <w:rPr>
          <w:rFonts w:cs="Arial"/>
        </w:rPr>
        <w:t>and importance of adherence.</w:t>
      </w:r>
    </w:p>
    <w:p w14:paraId="34037C0C" w14:textId="359AA3F9" w:rsidR="000A5849" w:rsidRPr="00A50FE6" w:rsidRDefault="00E0593D" w:rsidP="005F7375">
      <w:pPr>
        <w:spacing w:after="120"/>
        <w:ind w:firstLine="720"/>
      </w:pPr>
      <w:r w:rsidRPr="00085A0A">
        <w:rPr>
          <w:rFonts w:cs="Arial"/>
        </w:rPr>
        <w:t xml:space="preserve">Finally, efforts to close the treatment gap may </w:t>
      </w:r>
      <w:r w:rsidRPr="00A77865">
        <w:rPr>
          <w:rFonts w:cs="Arial"/>
          <w:noProof/>
        </w:rPr>
        <w:t>be further enhanced</w:t>
      </w:r>
      <w:r w:rsidRPr="00085A0A">
        <w:rPr>
          <w:rFonts w:cs="Arial"/>
        </w:rPr>
        <w:t xml:space="preserve"> by i</w:t>
      </w:r>
      <w:r w:rsidR="002F7AC2" w:rsidRPr="00085A0A">
        <w:rPr>
          <w:rFonts w:cs="Arial"/>
        </w:rPr>
        <w:t>mplement</w:t>
      </w:r>
      <w:r w:rsidRPr="00085A0A">
        <w:rPr>
          <w:rFonts w:cs="Arial"/>
        </w:rPr>
        <w:t>ing</w:t>
      </w:r>
      <w:r w:rsidR="002F7AC2" w:rsidRPr="00085A0A">
        <w:rPr>
          <w:rFonts w:cs="Arial"/>
        </w:rPr>
        <w:t xml:space="preserve"> f</w:t>
      </w:r>
      <w:r w:rsidR="00A84A27" w:rsidRPr="00085A0A">
        <w:rPr>
          <w:rFonts w:cs="Arial"/>
        </w:rPr>
        <w:t>racture liaison services</w:t>
      </w:r>
      <w:r w:rsidR="00791738">
        <w:rPr>
          <w:rFonts w:cs="Arial"/>
        </w:rPr>
        <w:t>,</w:t>
      </w:r>
      <w:r w:rsidR="002F7AC2" w:rsidRPr="00085A0A">
        <w:rPr>
          <w:rFonts w:cs="Arial"/>
        </w:rPr>
        <w:t xml:space="preserve"> </w:t>
      </w:r>
      <w:r w:rsidRPr="00085A0A">
        <w:rPr>
          <w:rFonts w:cs="Arial"/>
        </w:rPr>
        <w:t>which</w:t>
      </w:r>
      <w:r w:rsidR="00A84A27" w:rsidRPr="00085A0A">
        <w:rPr>
          <w:rFonts w:cs="Arial"/>
        </w:rPr>
        <w:t xml:space="preserve"> have been shown to improve uptake of osteoporosis intervention guidelines</w:t>
      </w:r>
      <w:r w:rsidR="00082059" w:rsidRPr="00085A0A">
        <w:rPr>
          <w:rFonts w:cs="Arial"/>
        </w:rPr>
        <w:t>, reduce re-fracture rate</w:t>
      </w:r>
      <w:r w:rsidR="0093732C" w:rsidRPr="00085A0A">
        <w:rPr>
          <w:rFonts w:cs="Arial"/>
        </w:rPr>
        <w:t>s</w:t>
      </w:r>
      <w:r w:rsidR="00A84A27" w:rsidRPr="00085A0A">
        <w:rPr>
          <w:rFonts w:cs="Arial"/>
        </w:rPr>
        <w:t xml:space="preserve"> and </w:t>
      </w:r>
      <w:r w:rsidR="00E5622E" w:rsidRPr="00085A0A">
        <w:rPr>
          <w:rFonts w:cs="Arial"/>
        </w:rPr>
        <w:t xml:space="preserve">increase </w:t>
      </w:r>
      <w:r w:rsidR="0093732C" w:rsidRPr="00085A0A">
        <w:rPr>
          <w:rFonts w:cs="Arial"/>
        </w:rPr>
        <w:t xml:space="preserve">the </w:t>
      </w:r>
      <w:r w:rsidR="00A84A27" w:rsidRPr="00085A0A">
        <w:rPr>
          <w:rFonts w:cs="Arial"/>
        </w:rPr>
        <w:t xml:space="preserve">cost-effectiveness </w:t>
      </w:r>
      <w:r w:rsidR="002F7AC2" w:rsidRPr="00085A0A">
        <w:rPr>
          <w:rFonts w:cs="Arial"/>
        </w:rPr>
        <w:t>of treatment</w:t>
      </w:r>
      <w:r w:rsidR="00E23B10" w:rsidRPr="00085A0A">
        <w:rPr>
          <w:rFonts w:cs="Arial"/>
        </w:rPr>
        <w:t xml:space="preserve"> </w:t>
      </w:r>
      <w:r w:rsidR="00027379">
        <w:rPr>
          <w:rFonts w:cs="Arial"/>
        </w:rPr>
        <w:fldChar w:fldCharType="begin">
          <w:fldData xml:space="preserve">PEVuZE5vdGU+PENpdGU+PEF1dGhvcj5OYWtheWFtYTwvQXV0aG9yPjxZZWFyPjIwMTY8L1llYXI+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</w:fldData>
        </w:fldChar>
      </w:r>
      <w:r w:rsidR="00646D3D">
        <w:rPr>
          <w:rFonts w:cs="Arial"/>
        </w:rPr>
        <w:instrText xml:space="preserve"> ADDIN EN.CITE </w:instrText>
      </w:r>
      <w:r w:rsidR="00646D3D">
        <w:rPr>
          <w:rFonts w:cs="Arial"/>
        </w:rPr>
        <w:fldChar w:fldCharType="begin">
          <w:fldData xml:space="preserve">PEVuZE5vdGU+PENpdGU+PEF1dGhvcj5OYWtheWFtYTwvQXV0aG9yPjxZZWFyPjIwMTY8L1llYXI+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</w:fldData>
        </w:fldChar>
      </w:r>
      <w:r w:rsidR="00646D3D">
        <w:rPr>
          <w:rFonts w:cs="Arial"/>
        </w:rPr>
        <w:instrText xml:space="preserve"> ADDIN EN.CITE.DATA </w:instrText>
      </w:r>
      <w:r w:rsidR="00646D3D">
        <w:rPr>
          <w:rFonts w:cs="Arial"/>
        </w:rPr>
      </w:r>
      <w:r w:rsidR="00646D3D">
        <w:rPr>
          <w:rFonts w:cs="Arial"/>
        </w:rPr>
        <w:fldChar w:fldCharType="end"/>
      </w:r>
      <w:r w:rsidR="00027379">
        <w:rPr>
          <w:rFonts w:cs="Arial"/>
        </w:rPr>
      </w:r>
      <w:r w:rsidR="00027379">
        <w:rPr>
          <w:rFonts w:cs="Arial"/>
        </w:rPr>
        <w:fldChar w:fldCharType="separate"/>
      </w:r>
      <w:r w:rsidR="00646D3D">
        <w:rPr>
          <w:rFonts w:cs="Arial"/>
          <w:noProof/>
        </w:rPr>
        <w:t>[</w:t>
      </w:r>
      <w:hyperlink w:anchor="_ENREF_21" w:tooltip="Harvey, 2017 #155" w:history="1">
        <w:r w:rsidR="00AB1A24">
          <w:rPr>
            <w:rFonts w:cs="Arial"/>
            <w:noProof/>
          </w:rPr>
          <w:t>21</w:t>
        </w:r>
      </w:hyperlink>
      <w:r w:rsidR="00646D3D">
        <w:rPr>
          <w:rFonts w:cs="Arial"/>
          <w:noProof/>
        </w:rPr>
        <w:t xml:space="preserve">, </w:t>
      </w:r>
      <w:hyperlink w:anchor="_ENREF_31" w:tooltip="Nakayama, 2016 #109" w:history="1">
        <w:r w:rsidR="00AB1A24">
          <w:rPr>
            <w:rFonts w:cs="Arial"/>
            <w:noProof/>
          </w:rPr>
          <w:t>31-33</w:t>
        </w:r>
      </w:hyperlink>
      <w:r w:rsidR="00646D3D">
        <w:rPr>
          <w:rFonts w:cs="Arial"/>
          <w:noProof/>
        </w:rPr>
        <w:t>]</w:t>
      </w:r>
      <w:r w:rsidR="00027379">
        <w:rPr>
          <w:rFonts w:cs="Arial"/>
        </w:rPr>
        <w:fldChar w:fldCharType="end"/>
      </w:r>
      <w:r w:rsidR="00E23B10" w:rsidRPr="00085A0A">
        <w:rPr>
          <w:rFonts w:cs="Arial"/>
        </w:rPr>
        <w:t>.</w:t>
      </w:r>
      <w:r w:rsidR="002F7AC2" w:rsidRPr="00085A0A">
        <w:rPr>
          <w:rFonts w:cs="Arial"/>
        </w:rPr>
        <w:t xml:space="preserve"> </w:t>
      </w:r>
      <w:r w:rsidR="002F7AC2" w:rsidRPr="00085A0A">
        <w:t>Global initiatives, such as the International Osteoporosis Foundation’s (IOF) ‘Capture the Fractu</w:t>
      </w:r>
      <w:r w:rsidR="00A50FE6">
        <w:t>re</w:t>
      </w:r>
      <w:r w:rsidR="000342D4">
        <w:t>®’</w:t>
      </w:r>
      <w:r w:rsidR="00A50FE6">
        <w:t xml:space="preserve"> </w:t>
      </w:r>
      <w:r w:rsidR="000342D4">
        <w:t>c</w:t>
      </w:r>
      <w:r w:rsidR="00A50FE6">
        <w:t xml:space="preserve">ampaign, aim to develop a </w:t>
      </w:r>
      <w:r w:rsidR="002F7AC2" w:rsidRPr="00085A0A">
        <w:t xml:space="preserve">best practice framework for </w:t>
      </w:r>
      <w:r w:rsidR="00791738" w:rsidRPr="00085A0A">
        <w:rPr>
          <w:rFonts w:cs="Arial"/>
        </w:rPr>
        <w:t xml:space="preserve">fracture liaison services </w:t>
      </w:r>
      <w:r w:rsidR="002F7AC2" w:rsidRPr="00085A0A">
        <w:t>and provide support and resources that facilitate their implementation at a local level.</w:t>
      </w:r>
      <w:r w:rsidR="0093732C" w:rsidRPr="00085A0A">
        <w:t xml:space="preserve"> </w:t>
      </w:r>
      <w:r w:rsidR="00A50FE6">
        <w:t>Furthermore, t</w:t>
      </w:r>
      <w:r w:rsidR="0093732C" w:rsidRPr="00085A0A">
        <w:t>he clinical community in Europe need</w:t>
      </w:r>
      <w:r w:rsidR="0021411A">
        <w:t>s</w:t>
      </w:r>
      <w:r w:rsidR="0093732C" w:rsidRPr="00085A0A">
        <w:t xml:space="preserve"> </w:t>
      </w:r>
      <w:r w:rsidR="0093732C" w:rsidRPr="00085A0A">
        <w:rPr>
          <w:rFonts w:cs="Arial"/>
        </w:rPr>
        <w:t>to learn</w:t>
      </w:r>
      <w:r w:rsidR="00763CE4" w:rsidRPr="00085A0A">
        <w:rPr>
          <w:rFonts w:cs="Arial"/>
        </w:rPr>
        <w:t xml:space="preserve"> from </w:t>
      </w:r>
      <w:r w:rsidR="00883F35" w:rsidRPr="00085A0A">
        <w:rPr>
          <w:rFonts w:cs="Arial"/>
        </w:rPr>
        <w:t xml:space="preserve">healthcare systems in </w:t>
      </w:r>
      <w:r w:rsidR="00763CE4" w:rsidRPr="00085A0A">
        <w:rPr>
          <w:rFonts w:cs="Arial"/>
        </w:rPr>
        <w:t>countries where the treatment gap is low</w:t>
      </w:r>
      <w:r w:rsidR="005B4A63">
        <w:rPr>
          <w:rFonts w:cs="Arial"/>
        </w:rPr>
        <w:t>,</w:t>
      </w:r>
      <w:r w:rsidR="00B95CAA" w:rsidRPr="00085A0A">
        <w:rPr>
          <w:rFonts w:cs="Arial"/>
        </w:rPr>
        <w:t xml:space="preserve"> </w:t>
      </w:r>
      <w:r w:rsidR="00DC6B85" w:rsidRPr="00085A0A">
        <w:rPr>
          <w:rFonts w:cs="Arial"/>
        </w:rPr>
        <w:t>to</w:t>
      </w:r>
      <w:r w:rsidR="0093732C" w:rsidRPr="00085A0A">
        <w:rPr>
          <w:rFonts w:cs="Arial"/>
        </w:rPr>
        <w:t xml:space="preserve"> develop</w:t>
      </w:r>
      <w:r w:rsidR="00763CE4" w:rsidRPr="00085A0A">
        <w:rPr>
          <w:rFonts w:cs="Arial"/>
        </w:rPr>
        <w:t xml:space="preserve"> a more </w:t>
      </w:r>
      <w:r w:rsidR="0093732C" w:rsidRPr="00085A0A">
        <w:rPr>
          <w:rFonts w:cs="Arial"/>
        </w:rPr>
        <w:t>consistent</w:t>
      </w:r>
      <w:r w:rsidR="00763CE4" w:rsidRPr="00085A0A">
        <w:rPr>
          <w:rFonts w:cs="Arial"/>
        </w:rPr>
        <w:t xml:space="preserve"> approach to osteoporosis care.</w:t>
      </w:r>
    </w:p>
    <w:p w14:paraId="04BAB473" w14:textId="77777777" w:rsidR="009A0DE9" w:rsidRDefault="009A0DE9" w:rsidP="00A23FE7">
      <w:pPr>
        <w:pStyle w:val="Heading2"/>
      </w:pPr>
      <w:r w:rsidRPr="00085A0A">
        <w:t>How can we def</w:t>
      </w:r>
      <w:r w:rsidR="009F41A9" w:rsidRPr="00085A0A">
        <w:t>ine a patient at increased</w:t>
      </w:r>
      <w:r w:rsidRPr="00085A0A">
        <w:t xml:space="preserve"> risk of fracture?</w:t>
      </w:r>
      <w:r w:rsidR="00B16EBF" w:rsidRPr="00085A0A">
        <w:t xml:space="preserve"> </w:t>
      </w:r>
    </w:p>
    <w:p w14:paraId="09A95C53" w14:textId="3C7E30BC" w:rsidR="00D84308" w:rsidRDefault="00D84308" w:rsidP="00117165">
      <w:pPr>
        <w:spacing w:after="120"/>
      </w:pPr>
      <w:r>
        <w:t xml:space="preserve">First, we should consider what we mean by an increased risk of fracture and what time scale would be appropriate for this metric. </w:t>
      </w:r>
      <w:r w:rsidR="00F93248">
        <w:t xml:space="preserve">Were we able to deliver entirely safe and cost-effective interventions with high adherence, then lifelong interventions might be envisaged. Given that this is not (yet) possible, then targeting treatment to those at high risk becomes an inevitability. </w:t>
      </w:r>
      <w:r>
        <w:t xml:space="preserve">Compared with the </w:t>
      </w:r>
      <w:r w:rsidR="000C7639">
        <w:t>young, the elderly are at great</w:t>
      </w:r>
      <w:r>
        <w:t xml:space="preserve">ly increased risk of fracture </w:t>
      </w:r>
      <w:r w:rsidR="00D65022">
        <w:fldChar w:fldCharType="begin">
          <w:fldData xml:space="preserve">PEVuZE5vdGU+PENpdGU+PEF1dGhvcj5SaXp6b2xpPC9BdXRob3I+PFllYXI+MjAxNDwvWWVhcj48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</w:fldData>
        </w:fldChar>
      </w:r>
      <w:r w:rsidR="00D65022">
        <w:instrText xml:space="preserve"> ADDIN EN.CITE </w:instrText>
      </w:r>
      <w:r w:rsidR="00D65022">
        <w:fldChar w:fldCharType="begin">
          <w:fldData xml:space="preserve">PEVuZE5vdGU+PENpdGU+PEF1dGhvcj5SaXp6b2xpPC9BdXRob3I+PFllYXI+MjAxNDwvWWVhcj48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</w:fldData>
        </w:fldChar>
      </w:r>
      <w:r w:rsidR="00D65022">
        <w:instrText xml:space="preserve"> ADDIN EN.CITE.DATA </w:instrText>
      </w:r>
      <w:r w:rsidR="00D65022">
        <w:fldChar w:fldCharType="end"/>
      </w:r>
      <w:r w:rsidR="00D65022">
        <w:fldChar w:fldCharType="separate"/>
      </w:r>
      <w:r w:rsidR="00D65022">
        <w:rPr>
          <w:noProof/>
        </w:rPr>
        <w:t>[</w:t>
      </w:r>
      <w:hyperlink w:anchor="_ENREF_34" w:tooltip="Rizzoli, 2014 #159" w:history="1">
        <w:r w:rsidR="00AB1A24">
          <w:rPr>
            <w:noProof/>
          </w:rPr>
          <w:t>34</w:t>
        </w:r>
      </w:hyperlink>
      <w:r w:rsidR="00D65022">
        <w:rPr>
          <w:noProof/>
        </w:rPr>
        <w:t>]</w:t>
      </w:r>
      <w:r w:rsidR="00D65022">
        <w:fldChar w:fldCharType="end"/>
      </w:r>
      <w:r w:rsidR="00D65022">
        <w:t xml:space="preserve"> </w:t>
      </w:r>
      <w:r>
        <w:t xml:space="preserve">and </w:t>
      </w:r>
      <w:r w:rsidR="0067355D">
        <w:t xml:space="preserve">women are at increased risk </w:t>
      </w:r>
      <w:r>
        <w:t xml:space="preserve">compared with men </w: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 </w:instrText>
      </w:r>
      <w:r w:rsidR="0097221D">
        <w:fldChar w:fldCharType="begin">
          <w:fldData xml:space="preserve">PEVuZE5vdGU+PENpdGU+PEF1dGhvcj5IZXJubHVuZDwvQXV0aG9yPjxZZWFyPjIwMTM8L1llYXI+
PFJlY051bT4xPC9SZWNOdW0+PERpc3BsYXlUZXh0PlsxXTwvRGlzcGxheVRleHQ+PHJlY29yZD48
cmVjLW51bWJlcj4xPC9yZWMtbnVtYmVyPjxmb3JlaWduLWtleXM+PGtleSBhcHA9IkVOIiBkYi1p
ZD0iejl4dGZ2cHpscmV0ZW1lZnR4ejUwZTVqZDBlZHMwMnpydHJzIiB0aW1lc3RhbXA9IjE0NzU4
NTI5NDYiPjE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a2V5d29yZHM+PGtleXdvcmQ+QWJzb3JwdGlvbWV0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</w:fldData>
        </w:fldChar>
      </w:r>
      <w:r w:rsidR="0097221D">
        <w:instrText xml:space="preserve"> ADDIN EN.CITE.DATA </w:instrText>
      </w:r>
      <w:r w:rsidR="0097221D">
        <w:fldChar w:fldCharType="end"/>
      </w:r>
      <w:r w:rsidR="0097221D">
        <w:fldChar w:fldCharType="separate"/>
      </w:r>
      <w:r w:rsidR="0097221D">
        <w:rPr>
          <w:noProof/>
        </w:rPr>
        <w:t>[</w:t>
      </w:r>
      <w:hyperlink w:anchor="_ENREF_1" w:tooltip="Hernlund, 2013 #1" w:history="1">
        <w:r w:rsidR="00AB1A24">
          <w:rPr>
            <w:noProof/>
          </w:rPr>
          <w:t>1</w:t>
        </w:r>
      </w:hyperlink>
      <w:r w:rsidR="0097221D">
        <w:rPr>
          <w:noProof/>
        </w:rPr>
        <w:t>]</w:t>
      </w:r>
      <w:r w:rsidR="0097221D">
        <w:fldChar w:fldCharType="end"/>
      </w:r>
      <w:r>
        <w:t xml:space="preserve">. The risk of fracture is </w:t>
      </w:r>
      <w:r w:rsidR="002B748D">
        <w:t xml:space="preserve">also </w:t>
      </w:r>
      <w:r>
        <w:t>higher in those</w:t>
      </w:r>
      <w:r w:rsidR="002B748D">
        <w:t xml:space="preserve"> with low BMD and in those</w:t>
      </w:r>
      <w:r>
        <w:t xml:space="preserve"> </w:t>
      </w:r>
      <w:r w:rsidR="002B748D">
        <w:t xml:space="preserve">who are </w:t>
      </w:r>
      <w:r>
        <w:t xml:space="preserve">prone to falling </w:t>
      </w:r>
      <w:r w:rsidR="002B748D">
        <w:t>or</w:t>
      </w:r>
      <w:r>
        <w:t xml:space="preserve"> have sustained prior low-energy fractures</w:t>
      </w:r>
      <w:r w:rsidR="008332C6">
        <w:t xml:space="preserve"> </w:t>
      </w:r>
      <w:r w:rsidR="008332C6">
        <w:fldChar w:fldCharType="begin">
          <w:fldData xml:space="preserve">PEVuZE5vdGU+PENpdGU+PEF1dGhvcj5IZXJubHVuZDwvQXV0aG9yPjxZZWFyPjIwMTM8L1llYXI+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</w:fldData>
        </w:fldChar>
      </w:r>
      <w:r w:rsidR="00D65022">
        <w:instrText xml:space="preserve"> ADDIN EN.CITE </w:instrText>
      </w:r>
      <w:r w:rsidR="00D65022">
        <w:fldChar w:fldCharType="begin">
          <w:fldData xml:space="preserve">PEVuZE5vdGU+PENpdGU+PEF1dGhvcj5IZXJubHVuZDwvQXV0aG9yPjxZZWFyPjIwMTM8L1llYXI+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</w:fldData>
        </w:fldChar>
      </w:r>
      <w:r w:rsidR="00D65022">
        <w:instrText xml:space="preserve"> ADDIN EN.CITE.DATA </w:instrText>
      </w:r>
      <w:r w:rsidR="00D65022">
        <w:fldChar w:fldCharType="end"/>
      </w:r>
      <w:r w:rsidR="008332C6">
        <w:fldChar w:fldCharType="separate"/>
      </w:r>
      <w:r w:rsidR="00D65022">
        <w:rPr>
          <w:noProof/>
        </w:rPr>
        <w:t>[</w:t>
      </w:r>
      <w:hyperlink w:anchor="_ENREF_1" w:tooltip="Hernlund, 2013 #1" w:history="1">
        <w:r w:rsidR="00AB1A24">
          <w:rPr>
            <w:noProof/>
          </w:rPr>
          <w:t>1</w:t>
        </w:r>
      </w:hyperlink>
      <w:r w:rsidR="00D65022">
        <w:rPr>
          <w:noProof/>
        </w:rPr>
        <w:t xml:space="preserve">, </w:t>
      </w:r>
      <w:hyperlink w:anchor="_ENREF_14" w:tooltip="Johnell, 2004 #17" w:history="1">
        <w:r w:rsidR="00AB1A24">
          <w:rPr>
            <w:noProof/>
          </w:rPr>
          <w:t>14</w:t>
        </w:r>
      </w:hyperlink>
      <w:r w:rsidR="00D65022">
        <w:rPr>
          <w:noProof/>
        </w:rPr>
        <w:t xml:space="preserve">, </w:t>
      </w:r>
      <w:hyperlink w:anchor="_ENREF_35" w:tooltip="Lloyd, 2009 #147" w:history="1">
        <w:r w:rsidR="00AB1A24">
          <w:rPr>
            <w:noProof/>
          </w:rPr>
          <w:t>35</w:t>
        </w:r>
      </w:hyperlink>
      <w:r w:rsidR="00D65022">
        <w:rPr>
          <w:noProof/>
        </w:rPr>
        <w:t>]</w:t>
      </w:r>
      <w:r w:rsidR="008332C6">
        <w:fldChar w:fldCharType="end"/>
      </w:r>
      <w:r>
        <w:t xml:space="preserve">. As the efficacy of pharmaceutical intervention for osteoporosis has been tested in, at best, studies of </w:t>
      </w:r>
      <w:r w:rsidR="00AD4DF7">
        <w:t xml:space="preserve">5 </w:t>
      </w:r>
      <w:r>
        <w:t xml:space="preserve">or </w:t>
      </w:r>
      <w:r w:rsidR="00AD4DF7">
        <w:t xml:space="preserve">10 </w:t>
      </w:r>
      <w:r w:rsidR="002F69F9">
        <w:t>years’</w:t>
      </w:r>
      <w:r>
        <w:t xml:space="preserve"> </w:t>
      </w:r>
      <w:r>
        <w:lastRenderedPageBreak/>
        <w:t>duration, these are more intuitive time scales over which to address fracture risk than, for example, lifetime risk of fracture.</w:t>
      </w:r>
    </w:p>
    <w:p w14:paraId="414786A3" w14:textId="24E383F4" w:rsidR="00322F38" w:rsidRDefault="00DA7669" w:rsidP="005F7375">
      <w:pPr>
        <w:spacing w:after="120"/>
        <w:ind w:firstLine="720"/>
      </w:pPr>
      <w:r w:rsidRPr="00085A0A">
        <w:t>Wh</w:t>
      </w:r>
      <w:r w:rsidR="002F69F9">
        <w:t>ere</w:t>
      </w:r>
      <w:r w:rsidR="00D84308">
        <w:t xml:space="preserve">as </w:t>
      </w:r>
      <w:r w:rsidRPr="00085A0A">
        <w:t>there are m</w:t>
      </w:r>
      <w:r w:rsidR="00B40112" w:rsidRPr="00085A0A">
        <w:t xml:space="preserve">any </w:t>
      </w:r>
      <w:r w:rsidR="00431DF9" w:rsidRPr="00085A0A">
        <w:t xml:space="preserve">possible </w:t>
      </w:r>
      <w:r w:rsidR="00B40112" w:rsidRPr="00085A0A">
        <w:t>predictors of incident fracture</w:t>
      </w:r>
      <w:r w:rsidRPr="00085A0A">
        <w:t xml:space="preserve">, </w:t>
      </w:r>
      <w:r w:rsidR="00055268" w:rsidRPr="00085A0A">
        <w:t>the</w:t>
      </w:r>
      <w:r w:rsidR="00B40112" w:rsidRPr="00085A0A">
        <w:t xml:space="preserve"> time course of the relationship </w:t>
      </w:r>
      <w:r w:rsidR="00431DF9" w:rsidRPr="00085A0A">
        <w:t>of these</w:t>
      </w:r>
      <w:r w:rsidR="00B40112" w:rsidRPr="00085A0A">
        <w:t xml:space="preserve"> risk factors </w:t>
      </w:r>
      <w:r w:rsidR="00431DF9" w:rsidRPr="00085A0A">
        <w:t>with</w:t>
      </w:r>
      <w:r w:rsidR="00B40112" w:rsidRPr="00085A0A">
        <w:t xml:space="preserve"> fracture is </w:t>
      </w:r>
      <w:r w:rsidR="00C765F0">
        <w:t xml:space="preserve">currently </w:t>
      </w:r>
      <w:r w:rsidR="00B05F34" w:rsidRPr="00085A0A">
        <w:t xml:space="preserve">still </w:t>
      </w:r>
      <w:r w:rsidR="00B40112" w:rsidRPr="00085A0A">
        <w:t>uncertain</w:t>
      </w:r>
      <w:r w:rsidR="007D1826" w:rsidRPr="00085A0A">
        <w:t>.</w:t>
      </w:r>
      <w:r w:rsidR="00B05F34" w:rsidRPr="00085A0A">
        <w:t xml:space="preserve"> What we do know is that p</w:t>
      </w:r>
      <w:r w:rsidR="00096641" w:rsidRPr="00085A0A">
        <w:t xml:space="preserve">revious fracture </w:t>
      </w:r>
      <w:r w:rsidR="00BE4A10">
        <w:t xml:space="preserve">at different sites </w:t>
      </w:r>
      <w:r w:rsidR="00096641" w:rsidRPr="00085A0A">
        <w:t>is a well-documented risk factor for future fracture</w:t>
      </w:r>
      <w:r w:rsidR="00BE4A10">
        <w:t xml:space="preserve"> and this risk is highest </w:t>
      </w:r>
      <w:r w:rsidR="00BE4A10" w:rsidRPr="00085A0A">
        <w:t xml:space="preserve">immediately after the initial event and </w:t>
      </w:r>
      <w:r w:rsidR="00C765F0">
        <w:t>subsequently</w:t>
      </w:r>
      <w:r w:rsidR="00C765F0" w:rsidRPr="00085A0A">
        <w:t xml:space="preserve"> </w:t>
      </w:r>
      <w:r w:rsidR="00BE4A10" w:rsidRPr="00085A0A">
        <w:t>dec</w:t>
      </w:r>
      <w:r w:rsidR="00BE4A10">
        <w:t>lines with time</w:t>
      </w:r>
      <w:r w:rsidR="001458FB" w:rsidRPr="00085A0A">
        <w:t xml:space="preserve"> </w:t>
      </w:r>
      <w:r w:rsidR="004D535F">
        <w:fldChar w:fldCharType="begin">
          <w:fldData xml:space="preserve">PEVuZE5vdGU+PENpdGU+PEF1dGhvcj5Kb2hhbnNzb248L0F1dGhvcj48WWVhcj4yMDE2PC9ZZWFy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</w:fldData>
        </w:fldChar>
      </w:r>
      <w:r w:rsidR="007143CF">
        <w:instrText xml:space="preserve"> ADDIN EN.CITE </w:instrText>
      </w:r>
      <w:r w:rsidR="007143CF">
        <w:fldChar w:fldCharType="begin">
          <w:fldData xml:space="preserve">PEVuZE5vdGU+PENpdGU+PEF1dGhvcj5Kb2hhbnNzb248L0F1dGhvcj48WWVhcj4yMDE2PC9ZZWFy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</w:fldData>
        </w:fldChar>
      </w:r>
      <w:r w:rsidR="007143CF">
        <w:instrText xml:space="preserve"> ADDIN EN.CITE.DATA </w:instrText>
      </w:r>
      <w:r w:rsidR="007143CF">
        <w:fldChar w:fldCharType="end"/>
      </w:r>
      <w:r w:rsidR="004D535F">
        <w:fldChar w:fldCharType="separate"/>
      </w:r>
      <w:r w:rsidR="007143CF">
        <w:rPr>
          <w:noProof/>
        </w:rPr>
        <w:t>[</w:t>
      </w:r>
      <w:hyperlink w:anchor="_ENREF_13" w:tooltip="Johansson, 2016 #148" w:history="1">
        <w:r w:rsidR="00AB1A24">
          <w:rPr>
            <w:noProof/>
          </w:rPr>
          <w:t>13-16</w:t>
        </w:r>
      </w:hyperlink>
      <w:r w:rsidR="007143CF">
        <w:rPr>
          <w:noProof/>
        </w:rPr>
        <w:t>]</w:t>
      </w:r>
      <w:r w:rsidR="004D535F">
        <w:fldChar w:fldCharType="end"/>
      </w:r>
      <w:r w:rsidR="00BE4A10" w:rsidRPr="00D31F9E">
        <w:t xml:space="preserve"> (Fig. 5)</w:t>
      </w:r>
      <w:r w:rsidR="00096641" w:rsidRPr="00D31F9E">
        <w:t>.</w:t>
      </w:r>
      <w:r w:rsidR="008665B7">
        <w:t xml:space="preserve"> </w:t>
      </w:r>
      <w:r w:rsidR="00C077C7" w:rsidRPr="007A7196">
        <w:rPr>
          <w:noProof/>
        </w:rPr>
        <w:t xml:space="preserve">This </w:t>
      </w:r>
      <w:r w:rsidR="004241B9" w:rsidRPr="007A7196">
        <w:rPr>
          <w:noProof/>
        </w:rPr>
        <w:t>has</w:t>
      </w:r>
      <w:r w:rsidR="004241B9">
        <w:t xml:space="preserve"> recently </w:t>
      </w:r>
      <w:r w:rsidR="004241B9" w:rsidRPr="007A7196">
        <w:rPr>
          <w:noProof/>
        </w:rPr>
        <w:t>been demonstrated</w:t>
      </w:r>
      <w:r w:rsidR="004241B9">
        <w:t xml:space="preserve"> in the </w:t>
      </w:r>
      <w:r w:rsidR="004241B9" w:rsidRPr="00085A0A">
        <w:t>Reykjavik study</w:t>
      </w:r>
      <w:r w:rsidR="0067355D">
        <w:t>,</w:t>
      </w:r>
      <w:r w:rsidR="004241B9" w:rsidRPr="00085A0A">
        <w:t xml:space="preserve"> </w:t>
      </w:r>
      <w:r w:rsidR="004241B9">
        <w:t>where the</w:t>
      </w:r>
      <w:r w:rsidR="00AD1C32">
        <w:t xml:space="preserve"> </w:t>
      </w:r>
      <w:r w:rsidR="004241B9">
        <w:t>risk of a MOF after a fi</w:t>
      </w:r>
      <w:r w:rsidR="00502C25">
        <w:t xml:space="preserve">rst MOF </w:t>
      </w:r>
      <w:r w:rsidR="00AD1C32">
        <w:t xml:space="preserve">was </w:t>
      </w:r>
      <w:r w:rsidR="00F862EE">
        <w:t>2.</w:t>
      </w:r>
      <w:r w:rsidR="0067355D">
        <w:t>7-</w:t>
      </w:r>
      <w:r w:rsidR="00F862EE">
        <w:t xml:space="preserve">fold higher compared with the population risk at </w:t>
      </w:r>
      <w:r w:rsidR="0067355D">
        <w:t xml:space="preserve">1 </w:t>
      </w:r>
      <w:r w:rsidR="00F862EE">
        <w:t>year</w:t>
      </w:r>
      <w:r w:rsidR="00773EFD">
        <w:t>,</w:t>
      </w:r>
      <w:r w:rsidR="00F862EE">
        <w:t xml:space="preserve"> decreasing</w:t>
      </w:r>
      <w:r w:rsidR="00AD1C32">
        <w:t xml:space="preserve"> to 1.</w:t>
      </w:r>
      <w:r w:rsidR="0067355D">
        <w:t xml:space="preserve">4-fold </w:t>
      </w:r>
      <w:r w:rsidR="00AD1C32">
        <w:t xml:space="preserve">after </w:t>
      </w:r>
      <w:r w:rsidR="00AD1C32" w:rsidRPr="00A77865">
        <w:rPr>
          <w:noProof/>
        </w:rPr>
        <w:t>10</w:t>
      </w:r>
      <w:r w:rsidR="00AD1C32">
        <w:t xml:space="preserve"> years</w:t>
      </w:r>
      <w:r w:rsidR="00662ECC">
        <w:t xml:space="preserve"> </w:t>
      </w:r>
      <w:r w:rsidR="00662ECC">
        <w:fldChar w:fldCharType="begin">
          <w:fldData xml:space="preserve">PEVuZE5vdGU+PENpdGU+PEF1dGhvcj5Kb2hhbnNzb248L0F1dGhvcj48WWVhcj4yMDE2PC9ZZWFy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</w:fldData>
        </w:fldChar>
      </w:r>
      <w:r w:rsidR="007143CF">
        <w:instrText xml:space="preserve"> ADDIN EN.CITE </w:instrText>
      </w:r>
      <w:r w:rsidR="007143CF">
        <w:fldChar w:fldCharType="begin">
          <w:fldData xml:space="preserve">PEVuZE5vdGU+PENpdGU+PEF1dGhvcj5Kb2hhbnNzb248L0F1dGhvcj48WWVhcj4yMDE2PC9ZZWFy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</w:fldData>
        </w:fldChar>
      </w:r>
      <w:r w:rsidR="007143CF">
        <w:instrText xml:space="preserve"> ADDIN EN.CITE.DATA </w:instrText>
      </w:r>
      <w:r w:rsidR="007143CF">
        <w:fldChar w:fldCharType="end"/>
      </w:r>
      <w:r w:rsidR="00662ECC">
        <w:fldChar w:fldCharType="separate"/>
      </w:r>
      <w:r w:rsidR="007143CF">
        <w:rPr>
          <w:noProof/>
        </w:rPr>
        <w:t>[</w:t>
      </w:r>
      <w:hyperlink w:anchor="_ENREF_13" w:tooltip="Johansson, 2016 #148" w:history="1">
        <w:r w:rsidR="00AB1A24">
          <w:rPr>
            <w:noProof/>
          </w:rPr>
          <w:t>13</w:t>
        </w:r>
      </w:hyperlink>
      <w:r w:rsidR="007143CF">
        <w:rPr>
          <w:noProof/>
        </w:rPr>
        <w:t>]</w:t>
      </w:r>
      <w:r w:rsidR="00662ECC">
        <w:fldChar w:fldCharType="end"/>
      </w:r>
      <w:r w:rsidR="00F862EE">
        <w:t>;</w:t>
      </w:r>
      <w:r w:rsidR="00C077C7" w:rsidRPr="00085A0A">
        <w:t xml:space="preserve"> </w:t>
      </w:r>
      <w:r w:rsidR="00F862EE">
        <w:t>t</w:t>
      </w:r>
      <w:r w:rsidR="00B56B04" w:rsidRPr="00085A0A">
        <w:t>his</w:t>
      </w:r>
      <w:r w:rsidR="00197EAD" w:rsidRPr="00085A0A">
        <w:t xml:space="preserve"> high</w:t>
      </w:r>
      <w:r w:rsidR="009B5094">
        <w:t>er</w:t>
      </w:r>
      <w:r w:rsidR="00BE4A10">
        <w:t xml:space="preserve"> risk of a second MOF</w:t>
      </w:r>
      <w:r w:rsidR="00552FC5">
        <w:t xml:space="preserve"> increased by 4</w:t>
      </w:r>
      <w:r w:rsidR="00CB2A9D">
        <w:t> </w:t>
      </w:r>
      <w:r w:rsidR="009B5094">
        <w:t>% for each year of age</w:t>
      </w:r>
      <w:r w:rsidR="00197EAD" w:rsidRPr="00085A0A">
        <w:t>.</w:t>
      </w:r>
      <w:r w:rsidR="00C077C7" w:rsidRPr="00085A0A">
        <w:t xml:space="preserve"> </w:t>
      </w:r>
      <w:r w:rsidR="00D73848" w:rsidRPr="00085A0A">
        <w:t>Furthermore</w:t>
      </w:r>
      <w:r w:rsidR="000B20FA" w:rsidRPr="00085A0A">
        <w:t>, p</w:t>
      </w:r>
      <w:r w:rsidR="005649A2" w:rsidRPr="00085A0A">
        <w:t xml:space="preserve">rior </w:t>
      </w:r>
      <w:r w:rsidR="000B19EA" w:rsidRPr="00085A0A">
        <w:t xml:space="preserve">fractures </w:t>
      </w:r>
      <w:r w:rsidR="004A542E" w:rsidRPr="00085A0A">
        <w:t>continue to be</w:t>
      </w:r>
      <w:r w:rsidR="00C310D0" w:rsidRPr="00085A0A">
        <w:t xml:space="preserve"> an important predictor</w:t>
      </w:r>
      <w:r w:rsidR="005649A2" w:rsidRPr="00085A0A">
        <w:t xml:space="preserve"> of</w:t>
      </w:r>
      <w:r w:rsidR="000B19EA" w:rsidRPr="00085A0A">
        <w:t xml:space="preserve"> fracture risk </w:t>
      </w:r>
      <w:r w:rsidR="004C4094" w:rsidRPr="00085A0A">
        <w:t xml:space="preserve">for up </w:t>
      </w:r>
      <w:r w:rsidR="000B19EA" w:rsidRPr="00085A0A">
        <w:t>to 10 years</w:t>
      </w:r>
      <w:r w:rsidR="004A542E" w:rsidRPr="00085A0A">
        <w:t>,</w:t>
      </w:r>
      <w:r w:rsidR="000B19EA" w:rsidRPr="00085A0A">
        <w:t xml:space="preserve"> </w:t>
      </w:r>
      <w:r w:rsidR="00C310D0" w:rsidRPr="00085A0A">
        <w:t>even in models adjusted for</w:t>
      </w:r>
      <w:r w:rsidR="000B19EA" w:rsidRPr="00085A0A">
        <w:t xml:space="preserve"> </w:t>
      </w:r>
      <w:r w:rsidR="00C310D0" w:rsidRPr="00085A0A">
        <w:t xml:space="preserve">age, </w:t>
      </w:r>
      <w:r w:rsidR="00D57E0F" w:rsidRPr="00085A0A">
        <w:t xml:space="preserve">BMD </w:t>
      </w:r>
      <w:r w:rsidR="00C310D0" w:rsidRPr="00085A0A">
        <w:t xml:space="preserve">and other FRAX </w:t>
      </w:r>
      <w:r w:rsidR="004A542E" w:rsidRPr="00085A0A">
        <w:t xml:space="preserve">clinical </w:t>
      </w:r>
      <w:r w:rsidR="00C310D0" w:rsidRPr="00085A0A">
        <w:t>risk factors</w:t>
      </w:r>
      <w:r w:rsidR="000B19EA" w:rsidRPr="00085A0A">
        <w:t xml:space="preserve"> </w:t>
      </w:r>
      <w:r w:rsidR="00027379">
        <w:fldChar w:fldCharType="begin"/>
      </w:r>
      <w:r w:rsidR="00D65022">
        <w:instrText xml:space="preserve"> ADDIN EN.CITE &lt;EndNote&gt;&lt;Cite&gt;&lt;Author&gt;Giangregorio&lt;/Author&gt;&lt;Year&gt;2010&lt;/Year&gt;&lt;RecNum&gt;95&lt;/RecNum&gt;&lt;DisplayText&gt;[36]&lt;/DisplayText&gt;&lt;record&gt;&lt;rec-number&gt;95&lt;/rec-number&gt;&lt;foreign-keys&gt;&lt;key app="EN" db-id="z9xtfvpzlretemeftxz50e5jd0eds02zrtrs" timestamp="1476215450"&gt;95&lt;/key&gt;&lt;/foreign-keys&gt;&lt;ref-type name="Journal Article"&gt;17&lt;/ref-type&gt;&lt;contributors&gt;&lt;authors&gt;&lt;author&gt;Giangregorio, L. M.&lt;/author&gt;&lt;author&gt;Leslie, W. D.&lt;/author&gt;&lt;author&gt;Manitoba Bone Density, Program&lt;/author&gt;&lt;/authors&gt;&lt;/contributors&gt;&lt;auth-address&gt;Department of Kinesiology, University of Waterloo, Waterloo, Ontario, Canada.&lt;/auth-address&gt;&lt;titles&gt;&lt;title&gt;Time since prior fracture is a risk modifier for 10-year osteoporotic fractures&lt;/title&gt;&lt;secondary-title&gt;J Bone Miner Res&lt;/secondary-title&gt;&lt;/titles&gt;&lt;periodical&gt;&lt;full-title&gt;J Bone Miner Res&lt;/full-title&gt;&lt;/periodical&gt;&lt;pages&gt;1400-5&lt;/pages&gt;&lt;volume&gt;25&lt;/volume&gt;&lt;number&gt;6&lt;/number&gt;&lt;keywords&gt;&lt;keyword&gt;Bone Density&lt;/keyword&gt;&lt;keyword&gt;Canada/epidemiology&lt;/keyword&gt;&lt;keyword&gt;Female&lt;/keyword&gt;&lt;keyword&gt;Fractures, Bone/*complications/*epidemiology&lt;/keyword&gt;&lt;keyword&gt;Humans&lt;/keyword&gt;&lt;keyword&gt;Incidence&lt;/keyword&gt;&lt;keyword&gt;Middle Aged&lt;/keyword&gt;&lt;keyword&gt;Organ Specificity&lt;/keyword&gt;&lt;keyword&gt;Osteoporosis/*complications/*epidemiology&lt;/keyword&gt;&lt;keyword&gt;Proportional Hazards Models&lt;/keyword&gt;&lt;keyword&gt;Risk Factors&lt;/keyword&gt;&lt;keyword&gt;Time Factors&lt;/keyword&gt;&lt;/keywords&gt;&lt;dates&gt;&lt;year&gt;2010&lt;/year&gt;&lt;pub-dates&gt;&lt;date&gt;Jun&lt;/date&gt;&lt;/pub-dates&gt;&lt;/dates&gt;&lt;isbn&gt;1523-4681 (Electronic)&amp;#xD;0884-0431 (Linking)&lt;/isbn&gt;&lt;accession-num&gt;20200950&lt;/accession-num&gt;&lt;urls&gt;&lt;related-urls&gt;&lt;url&gt;http://www.ncbi.nlm.nih.gov/pubmed/20200950&lt;/url&gt;&lt;/related-urls&gt;&lt;/urls&gt;&lt;electronic-resource-num&gt;10.1002/jbmr.35&lt;/electronic-resource-num&gt;&lt;/record&gt;&lt;/Cite&gt;&lt;/EndNote&gt;</w:instrText>
      </w:r>
      <w:r w:rsidR="00027379">
        <w:fldChar w:fldCharType="separate"/>
      </w:r>
      <w:r w:rsidR="00D65022">
        <w:rPr>
          <w:noProof/>
        </w:rPr>
        <w:t>[</w:t>
      </w:r>
      <w:hyperlink w:anchor="_ENREF_36" w:tooltip="Giangregorio, 2010 #95" w:history="1">
        <w:r w:rsidR="00AB1A24">
          <w:rPr>
            <w:noProof/>
          </w:rPr>
          <w:t>36</w:t>
        </w:r>
      </w:hyperlink>
      <w:r w:rsidR="00D65022">
        <w:rPr>
          <w:noProof/>
        </w:rPr>
        <w:t>]</w:t>
      </w:r>
      <w:r w:rsidR="00027379">
        <w:fldChar w:fldCharType="end"/>
      </w:r>
      <w:r w:rsidR="004C4094" w:rsidRPr="00085A0A">
        <w:t>.</w:t>
      </w:r>
      <w:r w:rsidR="006A398A">
        <w:t xml:space="preserve"> </w:t>
      </w:r>
      <w:r w:rsidR="00322F38" w:rsidRPr="00FC5B6E">
        <w:t xml:space="preserve">Further studies are needed to analyse </w:t>
      </w:r>
      <w:r w:rsidR="005C72B9" w:rsidRPr="00FC5B6E">
        <w:t>the determinants of imminent risk</w:t>
      </w:r>
      <w:r w:rsidR="006C3856">
        <w:t>, e.g. whether the type of fracture affects the future risk,</w:t>
      </w:r>
      <w:r w:rsidR="005C72B9" w:rsidRPr="00FC5B6E">
        <w:t xml:space="preserve"> and whether the </w:t>
      </w:r>
      <w:r w:rsidR="00322F38" w:rsidRPr="00FC5B6E">
        <w:t>risk</w:t>
      </w:r>
      <w:r w:rsidR="00FC5B6E" w:rsidRPr="00FC5B6E">
        <w:t>s</w:t>
      </w:r>
      <w:r w:rsidR="00322F38" w:rsidRPr="00FC5B6E">
        <w:t xml:space="preserve"> </w:t>
      </w:r>
      <w:r w:rsidR="005C72B9" w:rsidRPr="00FC5B6E">
        <w:t>identified are responsive to medical intervention.</w:t>
      </w:r>
      <w:r w:rsidR="000C156B" w:rsidRPr="00BF5F8A">
        <w:t xml:space="preserve"> </w:t>
      </w:r>
    </w:p>
    <w:p w14:paraId="4749ED06" w14:textId="6F41A27D" w:rsidR="00315EEC" w:rsidRPr="002F69F9" w:rsidRDefault="00315EEC" w:rsidP="005F7375">
      <w:pPr>
        <w:spacing w:after="120"/>
        <w:ind w:firstLine="720"/>
      </w:pPr>
      <w:r w:rsidRPr="00315EEC">
        <w:rPr>
          <w:noProof/>
          <w:lang w:eastAsia="en-GB"/>
        </w:rPr>
        <w:drawing>
          <wp:inline distT="0" distB="0" distL="0" distR="0" wp14:anchorId="44039922" wp14:editId="13EB29D1">
            <wp:extent cx="4160520" cy="3100887"/>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959" t="9556" r="4793"/>
                    <a:stretch/>
                  </pic:blipFill>
                  <pic:spPr bwMode="auto">
                    <a:xfrm>
                      <a:off x="0" y="0"/>
                      <a:ext cx="4161489" cy="3101609"/>
                    </a:xfrm>
                    <a:prstGeom prst="rect">
                      <a:avLst/>
                    </a:prstGeom>
                    <a:ln>
                      <a:noFill/>
                    </a:ln>
                    <a:extLst>
                      <a:ext uri="{53640926-AAD7-44D8-BBD7-CCE9431645EC}">
                        <a14:shadowObscured xmlns:a14="http://schemas.microsoft.com/office/drawing/2010/main"/>
                      </a:ext>
                    </a:extLst>
                  </pic:spPr>
                </pic:pic>
              </a:graphicData>
            </a:graphic>
          </wp:inline>
        </w:drawing>
      </w:r>
    </w:p>
    <w:p w14:paraId="1F7DB212" w14:textId="77777777" w:rsidR="00CB17EB" w:rsidRDefault="00CB17EB" w:rsidP="00A23FE7">
      <w:pPr>
        <w:pStyle w:val="Heading2"/>
      </w:pPr>
    </w:p>
    <w:p w14:paraId="54AC4E10" w14:textId="289839EA" w:rsidR="00CB17EB" w:rsidRPr="00D17779" w:rsidRDefault="00CB17EB" w:rsidP="00A23FE7">
      <w:pPr>
        <w:pStyle w:val="Heading2"/>
        <w:rPr>
          <w:b w:val="0"/>
          <w:sz w:val="22"/>
          <w:szCs w:val="22"/>
        </w:rPr>
      </w:pPr>
      <w:r w:rsidRPr="00D17779">
        <w:rPr>
          <w:sz w:val="22"/>
          <w:szCs w:val="22"/>
        </w:rPr>
        <w:lastRenderedPageBreak/>
        <w:t>Fig. 5</w:t>
      </w:r>
      <w:r w:rsidRPr="00D17779">
        <w:rPr>
          <w:b w:val="0"/>
          <w:sz w:val="22"/>
          <w:szCs w:val="22"/>
        </w:rPr>
        <w:t xml:space="preserve"> Risk per 100,000 (95% confidence interval) of a second major osteoporotic fracture (MOF) after a first MOF for a woman aged 75 years at her first fracture. Knots for the spline function are set at 0.5, 2.5 and 15 years of follow-up after the first fracture. The dashed line is the risk of first MOF in the whole population (n=18,872) for a woman aged 75 years at baseline [13]. Reprinted with kind permission from Springer Science and Business Media</w:t>
      </w:r>
    </w:p>
    <w:p w14:paraId="7004F4AD" w14:textId="46701396" w:rsidR="009A0DE9" w:rsidRPr="00D17779" w:rsidRDefault="009A0DE9" w:rsidP="00A23FE7">
      <w:pPr>
        <w:pStyle w:val="Heading2"/>
        <w:rPr>
          <w:sz w:val="22"/>
          <w:szCs w:val="22"/>
        </w:rPr>
      </w:pPr>
      <w:r w:rsidRPr="00D17779">
        <w:rPr>
          <w:sz w:val="22"/>
          <w:szCs w:val="22"/>
        </w:rPr>
        <w:t xml:space="preserve">Efficacy of currently available treatments in patients at </w:t>
      </w:r>
      <w:r w:rsidR="002F0C97" w:rsidRPr="00D17779">
        <w:rPr>
          <w:sz w:val="22"/>
          <w:szCs w:val="22"/>
        </w:rPr>
        <w:t>increased</w:t>
      </w:r>
      <w:r w:rsidRPr="00D17779">
        <w:rPr>
          <w:sz w:val="22"/>
          <w:szCs w:val="22"/>
        </w:rPr>
        <w:t xml:space="preserve"> risk of fracture</w:t>
      </w:r>
    </w:p>
    <w:p w14:paraId="092B8C68" w14:textId="7B76D05B" w:rsidR="00074A39" w:rsidRDefault="00060CD6" w:rsidP="007645A5">
      <w:pPr>
        <w:spacing w:after="120"/>
      </w:pPr>
      <w:r w:rsidRPr="00085A0A">
        <w:t>A range of therapies are approved</w:t>
      </w:r>
      <w:r w:rsidR="004E3904" w:rsidRPr="00085A0A">
        <w:t>,</w:t>
      </w:r>
      <w:r w:rsidRPr="00085A0A">
        <w:t xml:space="preserve"> </w:t>
      </w:r>
      <w:r w:rsidR="00C368CE" w:rsidRPr="00085A0A">
        <w:t>with others</w:t>
      </w:r>
      <w:r w:rsidR="004E3904" w:rsidRPr="00085A0A">
        <w:t xml:space="preserve"> under investigation </w:t>
      </w:r>
      <w:r w:rsidRPr="00085A0A">
        <w:t>for the prevention and treatment of osteoporosis</w:t>
      </w:r>
      <w:r w:rsidR="007645A5" w:rsidRPr="00085A0A">
        <w:t xml:space="preserve"> </w:t>
      </w:r>
      <w:r w:rsidR="00027379">
        <w:fldChar w:fldCharType="begin">
          <w:fldData xml:space="preserve">PEVuZE5vdGU+PENpdGU+PEF1dGhvcj5LYW5pczwvQXV0aG9yPjxZZWFyPjIwMTM8L1llYXI+PFJl
Y051bT40MzwvUmVjTnVtPjxEaXNwbGF5VGV4dD5bMjZdPC9EaXNwbGF5VGV4dD48cmVjb3JkPjxy
ZWMtbnVtYmVyPjQzPC9yZWMtbnVtYmVyPjxmb3JlaWduLWtleXM+PGtleSBhcHA9IkVOIiBkYi1p
ZD0iejl4dGZ2cHpscmV0ZW1lZnR4ejUwZTVqZDBlZHMwMnpydHJzIiB0aW1lc3RhbXA9IjE0NzU5
MDQ5MDEiPjQz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GF1dGhv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</w:fldData>
        </w:fldChar>
      </w:r>
      <w:r w:rsidR="003A51B1">
        <w:instrText xml:space="preserve"> ADDIN EN.CITE </w:instrText>
      </w:r>
      <w:r w:rsidR="003A51B1">
        <w:fldChar w:fldCharType="begin">
          <w:fldData xml:space="preserve">PEVuZE5vdGU+PENpdGU+PEF1dGhvcj5LYW5pczwvQXV0aG9yPjxZZWFyPjIwMTM8L1llYXI+PFJl
Y051bT40MzwvUmVjTnVtPjxEaXNwbGF5VGV4dD5bMjZdPC9EaXNwbGF5VGV4dD48cmVjb3JkPjxy
ZWMtbnVtYmVyPjQzPC9yZWMtbnVtYmVyPjxmb3JlaWduLWtleXM+PGtleSBhcHA9IkVOIiBkYi1p
ZD0iejl4dGZ2cHpscmV0ZW1lZnR4ejUwZTVqZDBlZHMwMnpydHJzIiB0aW1lc3RhbXA9IjE0NzU5
MDQ5MDEiPjQz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GF1dGhv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</w:fldData>
        </w:fldChar>
      </w:r>
      <w:r w:rsidR="003A51B1">
        <w:instrText xml:space="preserve"> ADDIN EN.CITE.DATA </w:instrText>
      </w:r>
      <w:r w:rsidR="003A51B1">
        <w:fldChar w:fldCharType="end"/>
      </w:r>
      <w:r w:rsidR="00027379">
        <w:fldChar w:fldCharType="separate"/>
      </w:r>
      <w:r w:rsidR="003A51B1">
        <w:rPr>
          <w:noProof/>
        </w:rPr>
        <w:t>[</w:t>
      </w:r>
      <w:hyperlink w:anchor="_ENREF_26" w:tooltip="Kanis, 2013 #43" w:history="1">
        <w:r w:rsidR="00AB1A24">
          <w:rPr>
            <w:noProof/>
          </w:rPr>
          <w:t>26</w:t>
        </w:r>
      </w:hyperlink>
      <w:r w:rsidR="003A51B1">
        <w:rPr>
          <w:noProof/>
        </w:rPr>
        <w:t>]</w:t>
      </w:r>
      <w:r w:rsidR="00027379">
        <w:fldChar w:fldCharType="end"/>
      </w:r>
      <w:r w:rsidRPr="00085A0A">
        <w:t xml:space="preserve">. </w:t>
      </w:r>
      <w:r w:rsidR="004E3904" w:rsidRPr="00085A0A">
        <w:t xml:space="preserve">They </w:t>
      </w:r>
      <w:r w:rsidR="00C765F0" w:rsidRPr="007A7196">
        <w:rPr>
          <w:noProof/>
        </w:rPr>
        <w:t xml:space="preserve">are </w:t>
      </w:r>
      <w:r w:rsidR="004E3904" w:rsidRPr="007A7196">
        <w:rPr>
          <w:noProof/>
        </w:rPr>
        <w:t>broadly divide</w:t>
      </w:r>
      <w:r w:rsidR="00C765F0" w:rsidRPr="007A7196">
        <w:rPr>
          <w:noProof/>
        </w:rPr>
        <w:t>d</w:t>
      </w:r>
      <w:r w:rsidR="004E3904" w:rsidRPr="00085A0A">
        <w:t xml:space="preserve"> into two categories:</w:t>
      </w:r>
      <w:r w:rsidRPr="00085A0A">
        <w:t xml:space="preserve"> inhibitors of bone resorption by osteoclasts (</w:t>
      </w:r>
      <w:r w:rsidR="004E3904" w:rsidRPr="00085A0A">
        <w:t xml:space="preserve">including </w:t>
      </w:r>
      <w:r w:rsidRPr="00085A0A">
        <w:t xml:space="preserve">bisphosphonates, selective </w:t>
      </w:r>
      <w:r w:rsidR="00B43ACA" w:rsidRPr="00085A0A">
        <w:t>o</w:t>
      </w:r>
      <w:r w:rsidRPr="00085A0A">
        <w:t>estrogen receptor modulators and monoclonal antibodies to the receptor activator of nuclear factor kappa-B ligand)</w:t>
      </w:r>
      <w:r w:rsidR="004E3904" w:rsidRPr="00085A0A">
        <w:t xml:space="preserve"> and anabolic agents </w:t>
      </w:r>
      <w:r w:rsidR="00254357">
        <w:t>that</w:t>
      </w:r>
      <w:r w:rsidR="00254357" w:rsidRPr="00085A0A">
        <w:t xml:space="preserve"> </w:t>
      </w:r>
      <w:r w:rsidR="004E3904" w:rsidRPr="00085A0A">
        <w:t xml:space="preserve">stimulate bone formation, </w:t>
      </w:r>
      <w:r w:rsidR="000C7639">
        <w:t>such as</w:t>
      </w:r>
      <w:r w:rsidR="004E3904" w:rsidRPr="00085A0A">
        <w:t xml:space="preserve"> teriparatide (</w:t>
      </w:r>
      <w:r w:rsidR="00254357" w:rsidRPr="00254357">
        <w:t xml:space="preserve">parathyroid hormone </w:t>
      </w:r>
      <w:r w:rsidR="00254357">
        <w:t>[</w:t>
      </w:r>
      <w:r w:rsidR="004E3904" w:rsidRPr="00085A0A">
        <w:t>PTH</w:t>
      </w:r>
      <w:r w:rsidR="00254357">
        <w:t>]</w:t>
      </w:r>
      <w:r w:rsidR="00074A39">
        <w:t xml:space="preserve"> </w:t>
      </w:r>
      <w:r w:rsidR="004E3904" w:rsidRPr="00085A0A">
        <w:t>1-34). Strontium ranelate is another agent that reduces fracture risk</w:t>
      </w:r>
      <w:r w:rsidR="00940900">
        <w:t xml:space="preserve">. The mechanism of action of strontium ranelate remains unclear, but </w:t>
      </w:r>
      <w:r w:rsidR="0082074F">
        <w:t xml:space="preserve">it </w:t>
      </w:r>
      <w:r w:rsidR="00940900">
        <w:t>appears to</w:t>
      </w:r>
      <w:r w:rsidR="0082074F">
        <w:t xml:space="preserve"> have weak</w:t>
      </w:r>
      <w:r w:rsidR="00940900">
        <w:t xml:space="preserve"> effect</w:t>
      </w:r>
      <w:r w:rsidR="0082074F">
        <w:t>s on</w:t>
      </w:r>
      <w:r w:rsidR="00940900">
        <w:t xml:space="preserve"> bone turnover</w:t>
      </w:r>
      <w:r w:rsidR="00764AD0">
        <w:t xml:space="preserve"> and</w:t>
      </w:r>
      <w:r w:rsidR="00940900">
        <w:t xml:space="preserve"> </w:t>
      </w:r>
      <w:r w:rsidR="0082074F">
        <w:t xml:space="preserve">changes in </w:t>
      </w:r>
      <w:r w:rsidR="00940900">
        <w:t>bone quality.</w:t>
      </w:r>
      <w:r w:rsidR="00074A39">
        <w:t xml:space="preserve"> </w:t>
      </w:r>
      <w:r w:rsidR="009D593E" w:rsidRPr="007A7196">
        <w:rPr>
          <w:noProof/>
        </w:rPr>
        <w:t xml:space="preserve">In the clinical </w:t>
      </w:r>
      <w:r w:rsidR="009B420C" w:rsidRPr="007A7196">
        <w:rPr>
          <w:noProof/>
        </w:rPr>
        <w:t>study</w:t>
      </w:r>
      <w:r w:rsidR="009D593E" w:rsidRPr="007A7196">
        <w:rPr>
          <w:noProof/>
        </w:rPr>
        <w:t xml:space="preserve"> setting, d</w:t>
      </w:r>
      <w:r w:rsidR="002F0C97" w:rsidRPr="007A7196">
        <w:rPr>
          <w:noProof/>
        </w:rPr>
        <w:t>ifferent approaches are used to evaluate the efficacy of</w:t>
      </w:r>
      <w:r w:rsidRPr="007A7196">
        <w:rPr>
          <w:noProof/>
        </w:rPr>
        <w:t xml:space="preserve"> </w:t>
      </w:r>
      <w:r w:rsidR="0085693D" w:rsidRPr="007A7196">
        <w:rPr>
          <w:noProof/>
        </w:rPr>
        <w:t xml:space="preserve">these </w:t>
      </w:r>
      <w:r w:rsidR="00200530" w:rsidRPr="007A7196">
        <w:rPr>
          <w:noProof/>
        </w:rPr>
        <w:t xml:space="preserve">approved </w:t>
      </w:r>
      <w:r w:rsidR="00940900" w:rsidRPr="007A7196">
        <w:rPr>
          <w:noProof/>
        </w:rPr>
        <w:t xml:space="preserve">and investigational </w:t>
      </w:r>
      <w:r w:rsidR="00200530" w:rsidRPr="007A7196">
        <w:rPr>
          <w:noProof/>
        </w:rPr>
        <w:t xml:space="preserve">treatments </w:t>
      </w:r>
      <w:r w:rsidR="002F0C97" w:rsidRPr="007A7196">
        <w:rPr>
          <w:noProof/>
        </w:rPr>
        <w:t xml:space="preserve">in patients at </w:t>
      </w:r>
      <w:r w:rsidR="00940900" w:rsidRPr="007A7196">
        <w:rPr>
          <w:noProof/>
        </w:rPr>
        <w:t>high</w:t>
      </w:r>
      <w:r w:rsidR="002F0C97" w:rsidRPr="007A7196">
        <w:rPr>
          <w:noProof/>
        </w:rPr>
        <w:t xml:space="preserve"> risk of fracture</w:t>
      </w:r>
      <w:r w:rsidR="009D593E" w:rsidRPr="007A7196">
        <w:rPr>
          <w:noProof/>
        </w:rPr>
        <w:t>,</w:t>
      </w:r>
      <w:r w:rsidR="00116A5B" w:rsidRPr="007A7196">
        <w:rPr>
          <w:noProof/>
        </w:rPr>
        <w:t xml:space="preserve"> including the</w:t>
      </w:r>
      <w:r w:rsidR="00DE148E" w:rsidRPr="007A7196">
        <w:rPr>
          <w:noProof/>
        </w:rPr>
        <w:t xml:space="preserve"> selection of such patients </w:t>
      </w:r>
      <w:r w:rsidR="009D593E" w:rsidRPr="007A7196">
        <w:rPr>
          <w:noProof/>
        </w:rPr>
        <w:t>using</w:t>
      </w:r>
      <w:r w:rsidR="0086567C" w:rsidRPr="007A7196">
        <w:rPr>
          <w:noProof/>
        </w:rPr>
        <w:t xml:space="preserve"> </w:t>
      </w:r>
      <w:r w:rsidR="009D593E" w:rsidRPr="007A7196">
        <w:rPr>
          <w:noProof/>
        </w:rPr>
        <w:t xml:space="preserve">specific </w:t>
      </w:r>
      <w:r w:rsidR="00FA4E8B" w:rsidRPr="007A7196">
        <w:rPr>
          <w:noProof/>
        </w:rPr>
        <w:t>inclusion criteria, subgroup analysis</w:t>
      </w:r>
      <w:r w:rsidR="009B420C" w:rsidRPr="007A7196">
        <w:rPr>
          <w:noProof/>
        </w:rPr>
        <w:t xml:space="preserve"> </w:t>
      </w:r>
      <w:r w:rsidR="008E1A78" w:rsidRPr="007A7196">
        <w:rPr>
          <w:noProof/>
        </w:rPr>
        <w:t xml:space="preserve">using risk factors known to </w:t>
      </w:r>
      <w:r w:rsidR="004E64C3" w:rsidRPr="007A7196">
        <w:rPr>
          <w:noProof/>
        </w:rPr>
        <w:t xml:space="preserve">further </w:t>
      </w:r>
      <w:r w:rsidR="008E1A78" w:rsidRPr="007A7196">
        <w:rPr>
          <w:noProof/>
        </w:rPr>
        <w:t>increase fracture risk</w:t>
      </w:r>
      <w:r w:rsidR="00FA4E8B" w:rsidRPr="007A7196">
        <w:rPr>
          <w:noProof/>
        </w:rPr>
        <w:t xml:space="preserve"> or </w:t>
      </w:r>
      <w:r w:rsidR="00116A5B" w:rsidRPr="007A7196">
        <w:rPr>
          <w:noProof/>
        </w:rPr>
        <w:t xml:space="preserve">analyses </w:t>
      </w:r>
      <w:r w:rsidR="008E1A78" w:rsidRPr="007A7196">
        <w:rPr>
          <w:noProof/>
        </w:rPr>
        <w:t xml:space="preserve">using a </w:t>
      </w:r>
      <w:r w:rsidR="00FA4E8B" w:rsidRPr="007A7196">
        <w:rPr>
          <w:noProof/>
        </w:rPr>
        <w:t>continuous variable of fracture probability</w:t>
      </w:r>
      <w:r w:rsidR="009D593E" w:rsidRPr="007A7196">
        <w:rPr>
          <w:noProof/>
        </w:rPr>
        <w:t>,</w:t>
      </w:r>
      <w:r w:rsidR="00FA4E8B" w:rsidRPr="007A7196">
        <w:rPr>
          <w:noProof/>
        </w:rPr>
        <w:t xml:space="preserve"> </w:t>
      </w:r>
      <w:r w:rsidR="003B5A2A" w:rsidRPr="007A7196">
        <w:rPr>
          <w:noProof/>
        </w:rPr>
        <w:t xml:space="preserve">such as </w:t>
      </w:r>
      <w:r w:rsidR="00FA4E8B" w:rsidRPr="007A7196">
        <w:rPr>
          <w:noProof/>
        </w:rPr>
        <w:t>FRAX.</w:t>
      </w:r>
    </w:p>
    <w:p w14:paraId="66B6397C" w14:textId="1D882CA6" w:rsidR="00FE6BBD" w:rsidRDefault="008E1A78" w:rsidP="005F7375">
      <w:pPr>
        <w:spacing w:after="120"/>
        <w:ind w:firstLine="720"/>
      </w:pPr>
      <w:r>
        <w:t>D</w:t>
      </w:r>
      <w:r w:rsidR="00A20EEE" w:rsidRPr="00085A0A">
        <w:t>ifferences in</w:t>
      </w:r>
      <w:r w:rsidR="0035146E" w:rsidRPr="00085A0A">
        <w:t xml:space="preserve"> </w:t>
      </w:r>
      <w:r>
        <w:t xml:space="preserve">clinical study </w:t>
      </w:r>
      <w:r w:rsidR="0035146E" w:rsidRPr="00085A0A">
        <w:t>inclusion c</w:t>
      </w:r>
      <w:r>
        <w:t>riteria</w:t>
      </w:r>
      <w:r w:rsidR="004133AF" w:rsidRPr="00085A0A">
        <w:t>,</w:t>
      </w:r>
      <w:r w:rsidR="00A20EEE" w:rsidRPr="00085A0A">
        <w:t xml:space="preserve"> </w:t>
      </w:r>
      <w:r w:rsidR="004133AF" w:rsidRPr="00085A0A">
        <w:t>as well as</w:t>
      </w:r>
      <w:r w:rsidR="00A20EEE" w:rsidRPr="00085A0A">
        <w:t xml:space="preserve"> baseline disease severity</w:t>
      </w:r>
      <w:r w:rsidR="004133AF" w:rsidRPr="00085A0A">
        <w:t>,</w:t>
      </w:r>
      <w:r w:rsidR="00A20EEE" w:rsidRPr="00085A0A">
        <w:t xml:space="preserve"> </w:t>
      </w:r>
      <w:r w:rsidR="00074A39">
        <w:t xml:space="preserve">can </w:t>
      </w:r>
      <w:r w:rsidR="00A20EEE" w:rsidRPr="00085A0A">
        <w:t>result in</w:t>
      </w:r>
      <w:r w:rsidR="0035146E" w:rsidRPr="00085A0A">
        <w:t xml:space="preserve"> </w:t>
      </w:r>
      <w:r w:rsidR="00074A39">
        <w:t>challenges</w:t>
      </w:r>
      <w:r w:rsidR="00DA50A4">
        <w:t xml:space="preserve"> when evaluating</w:t>
      </w:r>
      <w:r w:rsidR="00FA6362">
        <w:t xml:space="preserve"> the optimal</w:t>
      </w:r>
      <w:r w:rsidR="00DA50A4">
        <w:t xml:space="preserve"> treatment</w:t>
      </w:r>
      <w:r w:rsidR="00FA6362">
        <w:t xml:space="preserve"> for</w:t>
      </w:r>
      <w:r w:rsidR="00DA50A4" w:rsidRPr="00085A0A">
        <w:t xml:space="preserve"> patients at increased risk of fracture</w:t>
      </w:r>
      <w:r w:rsidR="00A96FEC">
        <w:t xml:space="preserve"> </w:t>
      </w:r>
      <w:r w:rsidR="00A96FEC">
        <w:fldChar w:fldCharType="begin"/>
      </w:r>
      <w:r w:rsidR="00A96FEC">
        <w:instrText xml:space="preserve"> ADDIN EN.CITE &lt;EndNote&gt;&lt;Cite&gt;&lt;Author&gt;Kanis&lt;/Author&gt;&lt;Year&gt;2014&lt;/Year&gt;&lt;RecNum&gt;160&lt;/RecNum&gt;&lt;DisplayText&gt;[37]&lt;/DisplayText&gt;&lt;record&gt;&lt;rec-number&gt;160&lt;/rec-number&gt;&lt;foreign-keys&gt;&lt;key app="EN" db-id="z9xtfvpzlretemeftxz50e5jd0eds02zrtrs" timestamp="1488807137"&gt;160&lt;/key&gt;&lt;/foreign-keys&gt;&lt;ref-type name="Journal Article"&gt;17&lt;/ref-type&gt;&lt;contributors&gt;&lt;authors&gt;&lt;author&gt;Kanis, J. A.&lt;/author&gt;&lt;author&gt;Rizzoli, R.&lt;/author&gt;&lt;author&gt;Cooper, C.&lt;/author&gt;&lt;author&gt;Reginster, J. Y.&lt;/author&gt;&lt;/authors&gt;&lt;/contributors&gt;&lt;auth-address&gt;Centre for Metabolic Bone Diseases, University of Sheffield Medical School, University of Sheffield, Beech Hill Road, Sheffield, S10 2RX, UK, w.j.pontefract@sheffield.ac.uk.&lt;/auth-address&gt;&lt;titles&gt;&lt;title&gt;Challenges for the development of bone-forming agents in Europe&lt;/title&gt;&lt;secondary-title&gt;Calcif Tissue Int&lt;/secondary-title&gt;&lt;/titles&gt;&lt;periodical&gt;&lt;full-title&gt;Calcif Tissue Int&lt;/full-title&gt;&lt;/periodical&gt;&lt;pages&gt;469-73&lt;/pages&gt;&lt;volume&gt;94&lt;/volume&gt;&lt;number&gt;5&lt;/number&gt;&lt;keywords&gt;&lt;keyword&gt;*Bone Density Conservation Agents&lt;/keyword&gt;&lt;keyword&gt;*Drug Discovery&lt;/keyword&gt;&lt;keyword&gt;Europe&lt;/keyword&gt;&lt;keyword&gt;Humans&lt;/keyword&gt;&lt;keyword&gt;Osteoporosis/*drug therapy&lt;/keyword&gt;&lt;/keywords&gt;&lt;dates&gt;&lt;year&gt;2014&lt;/year&gt;&lt;pub-dates&gt;&lt;date&gt;May&lt;/date&gt;&lt;/pub-dates&gt;&lt;/dates&gt;&lt;isbn&gt;1432-0827 (Electronic)&amp;#xD;0171-967X (Linking)&lt;/isbn&gt;&lt;accession-num&gt;24687521&lt;/accession-num&gt;&lt;urls&gt;&lt;related-urls&gt;&lt;url&gt;https://www.ncbi.nlm.nih.gov/pubmed/24687521&lt;/url&gt;&lt;/related-urls&gt;&lt;/urls&gt;&lt;electronic-resource-num&gt;10.1007/s00223-014-9844-9&lt;/electronic-resource-num&gt;&lt;/record&gt;&lt;/Cite&gt;&lt;/EndNote&gt;</w:instrText>
      </w:r>
      <w:r w:rsidR="00A96FEC">
        <w:fldChar w:fldCharType="separate"/>
      </w:r>
      <w:r w:rsidR="00A96FEC">
        <w:rPr>
          <w:noProof/>
        </w:rPr>
        <w:t>[</w:t>
      </w:r>
      <w:hyperlink w:anchor="_ENREF_37" w:tooltip="Kanis, 2014 #160" w:history="1">
        <w:r w:rsidR="00AB1A24">
          <w:rPr>
            <w:noProof/>
          </w:rPr>
          <w:t>37</w:t>
        </w:r>
      </w:hyperlink>
      <w:r w:rsidR="00A96FEC">
        <w:rPr>
          <w:noProof/>
        </w:rPr>
        <w:t>]</w:t>
      </w:r>
      <w:r w:rsidR="00A96FEC">
        <w:fldChar w:fldCharType="end"/>
      </w:r>
      <w:r w:rsidR="00A20EEE" w:rsidRPr="00085A0A">
        <w:t>.</w:t>
      </w:r>
      <w:r w:rsidR="00064F0F">
        <w:t xml:space="preserve"> </w:t>
      </w:r>
      <w:r w:rsidR="00064F0F" w:rsidRPr="007A7196">
        <w:rPr>
          <w:noProof/>
        </w:rPr>
        <w:t xml:space="preserve">For example, </w:t>
      </w:r>
      <w:r w:rsidR="009B420C" w:rsidRPr="007A7196">
        <w:rPr>
          <w:noProof/>
        </w:rPr>
        <w:t xml:space="preserve">the Phase 3, double-blind, randomised, </w:t>
      </w:r>
      <w:r w:rsidR="00450BDB" w:rsidRPr="007A7196">
        <w:rPr>
          <w:noProof/>
        </w:rPr>
        <w:t>placebo-</w:t>
      </w:r>
      <w:r w:rsidR="009B420C" w:rsidRPr="007A7196">
        <w:rPr>
          <w:noProof/>
        </w:rPr>
        <w:t xml:space="preserve">controlled ACTIVE study </w:t>
      </w:r>
      <w:r w:rsidRPr="007A7196">
        <w:rPr>
          <w:noProof/>
        </w:rPr>
        <w:t>evaluating</w:t>
      </w:r>
      <w:r w:rsidR="009B420C" w:rsidRPr="007A7196">
        <w:rPr>
          <w:noProof/>
        </w:rPr>
        <w:t xml:space="preserve"> the investigational drug abaloparatide </w:t>
      </w:r>
      <w:r w:rsidR="003E607B" w:rsidRPr="007A7196">
        <w:rPr>
          <w:noProof/>
        </w:rPr>
        <w:t>recruited</w:t>
      </w:r>
      <w:r w:rsidR="009B420C" w:rsidRPr="007A7196">
        <w:rPr>
          <w:noProof/>
        </w:rPr>
        <w:t xml:space="preserve"> patients </w:t>
      </w:r>
      <w:r w:rsidR="003E607B" w:rsidRPr="007A7196">
        <w:rPr>
          <w:noProof/>
        </w:rPr>
        <w:t>at low risk</w:t>
      </w:r>
      <w:r w:rsidR="009B420C" w:rsidRPr="007A7196">
        <w:rPr>
          <w:noProof/>
        </w:rPr>
        <w:t xml:space="preserve"> of fracture</w:t>
      </w:r>
      <w:r w:rsidR="000A78DB">
        <w:rPr>
          <w:noProof/>
        </w:rPr>
        <w:t xml:space="preserve"> </w:t>
      </w:r>
      <w:r w:rsidR="00DA7602">
        <w:rPr>
          <w:noProof/>
        </w:rPr>
        <w:fldChar w:fldCharType="begin">
          <w:fldData xml:space="preserve">PEVuZE5vdGU+PENpdGU+PEF1dGhvcj5NaWxsZXI8L0F1dGhvcj48WWVhcj4yMDE2PC9ZZWFyPjxS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</w:fldData>
        </w:fldChar>
      </w:r>
      <w:r w:rsidR="00A96FEC">
        <w:rPr>
          <w:noProof/>
        </w:rPr>
        <w:instrText xml:space="preserve"> ADDIN EN.CITE </w:instrText>
      </w:r>
      <w:r w:rsidR="00A96FEC">
        <w:rPr>
          <w:noProof/>
        </w:rPr>
        <w:fldChar w:fldCharType="begin">
          <w:fldData xml:space="preserve">PEVuZE5vdGU+PENpdGU+PEF1dGhvcj5NaWxsZXI8L0F1dGhvcj48WWVhcj4yMDE2PC9ZZWFyPjxS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</w:fldData>
        </w:fldChar>
      </w:r>
      <w:r w:rsidR="00A96FEC">
        <w:rPr>
          <w:noProof/>
        </w:rPr>
        <w:instrText xml:space="preserve"> ADDIN EN.CITE.DATA </w:instrText>
      </w:r>
      <w:r w:rsidR="00A96FEC">
        <w:rPr>
          <w:noProof/>
        </w:rPr>
      </w:r>
      <w:r w:rsidR="00A96FEC">
        <w:rPr>
          <w:noProof/>
        </w:rPr>
        <w:fldChar w:fldCharType="end"/>
      </w:r>
      <w:r w:rsidR="00DA7602">
        <w:rPr>
          <w:noProof/>
        </w:rPr>
      </w:r>
      <w:r w:rsidR="00DA7602">
        <w:rPr>
          <w:noProof/>
        </w:rPr>
        <w:fldChar w:fldCharType="separate"/>
      </w:r>
      <w:r w:rsidR="00A96FEC">
        <w:rPr>
          <w:noProof/>
        </w:rPr>
        <w:t>[</w:t>
      </w:r>
      <w:hyperlink w:anchor="_ENREF_38" w:tooltip="Miller, 2016 #20" w:history="1">
        <w:r w:rsidR="00AB1A24">
          <w:rPr>
            <w:noProof/>
          </w:rPr>
          <w:t>38</w:t>
        </w:r>
      </w:hyperlink>
      <w:r w:rsidR="00A96FEC">
        <w:rPr>
          <w:noProof/>
        </w:rPr>
        <w:t>]</w:t>
      </w:r>
      <w:r w:rsidR="00DA7602">
        <w:rPr>
          <w:noProof/>
        </w:rPr>
        <w:fldChar w:fldCharType="end"/>
      </w:r>
      <w:r w:rsidR="009B420C" w:rsidRPr="007A7196">
        <w:rPr>
          <w:noProof/>
        </w:rPr>
        <w:t xml:space="preserve"> compared with other</w:t>
      </w:r>
      <w:r w:rsidR="00DA7602">
        <w:rPr>
          <w:noProof/>
        </w:rPr>
        <w:t>s</w:t>
      </w:r>
      <w:r w:rsidR="00C14473">
        <w:rPr>
          <w:noProof/>
        </w:rPr>
        <w:t>,</w:t>
      </w:r>
      <w:r w:rsidR="009B420C" w:rsidRPr="007A7196">
        <w:rPr>
          <w:noProof/>
        </w:rPr>
        <w:t xml:space="preserve"> </w:t>
      </w:r>
      <w:r w:rsidR="000A78DB">
        <w:rPr>
          <w:noProof/>
        </w:rPr>
        <w:t>such as the</w:t>
      </w:r>
      <w:r w:rsidR="00450BDB" w:rsidRPr="007A7196">
        <w:rPr>
          <w:noProof/>
        </w:rPr>
        <w:t xml:space="preserve"> </w:t>
      </w:r>
      <w:r w:rsidR="003E607B" w:rsidRPr="007A7196">
        <w:rPr>
          <w:noProof/>
        </w:rPr>
        <w:t xml:space="preserve">TROPOS and </w:t>
      </w:r>
      <w:r w:rsidR="00450BDB" w:rsidRPr="007A7196">
        <w:rPr>
          <w:noProof/>
        </w:rPr>
        <w:t>SOTI</w:t>
      </w:r>
      <w:r w:rsidR="000727C9" w:rsidRPr="007A7196">
        <w:rPr>
          <w:noProof/>
        </w:rPr>
        <w:t xml:space="preserve"> </w:t>
      </w:r>
      <w:r w:rsidR="003E607B" w:rsidRPr="007A7196">
        <w:rPr>
          <w:noProof/>
        </w:rPr>
        <w:t xml:space="preserve">studies </w:t>
      </w:r>
      <w:r w:rsidR="00027379">
        <w:rPr>
          <w:noProof/>
        </w:rPr>
        <w:fldChar w:fldCharType="begin">
          <w:fldData xml:space="preserve">PEVuZE5vdGU+PENpdGU+PEF1dGhvcj5NZXVuaWVyPC9BdXRob3I+PFllYXI+MjAwNDwvWWVhcj48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</w:fldData>
        </w:fldChar>
      </w:r>
      <w:r w:rsidR="00A96FEC">
        <w:rPr>
          <w:noProof/>
        </w:rPr>
        <w:instrText xml:space="preserve"> ADDIN EN.CITE </w:instrText>
      </w:r>
      <w:r w:rsidR="00A96FEC">
        <w:rPr>
          <w:noProof/>
        </w:rPr>
        <w:fldChar w:fldCharType="begin">
          <w:fldData xml:space="preserve">PEVuZE5vdGU+PENpdGU+PEF1dGhvcj5NZXVuaWVyPC9BdXRob3I+PFllYXI+MjAwNDwvWWVhcj48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</w:fldData>
        </w:fldChar>
      </w:r>
      <w:r w:rsidR="00A96FEC">
        <w:rPr>
          <w:noProof/>
        </w:rPr>
        <w:instrText xml:space="preserve"> ADDIN EN.CITE.DATA </w:instrText>
      </w:r>
      <w:r w:rsidR="00A96FEC">
        <w:rPr>
          <w:noProof/>
        </w:rPr>
      </w:r>
      <w:r w:rsidR="00A96FEC">
        <w:rPr>
          <w:noProof/>
        </w:rPr>
        <w:fldChar w:fldCharType="end"/>
      </w:r>
      <w:r w:rsidR="00027379">
        <w:rPr>
          <w:noProof/>
        </w:rPr>
      </w:r>
      <w:r w:rsidR="00027379">
        <w:rPr>
          <w:noProof/>
        </w:rPr>
        <w:fldChar w:fldCharType="separate"/>
      </w:r>
      <w:r w:rsidR="00A96FEC">
        <w:rPr>
          <w:noProof/>
        </w:rPr>
        <w:t>[</w:t>
      </w:r>
      <w:hyperlink w:anchor="_ENREF_39" w:tooltip="Meunier, 2004 #22" w:history="1">
        <w:r w:rsidR="00AB1A24">
          <w:rPr>
            <w:noProof/>
          </w:rPr>
          <w:t>39</w:t>
        </w:r>
      </w:hyperlink>
      <w:r w:rsidR="00A96FEC">
        <w:rPr>
          <w:noProof/>
        </w:rPr>
        <w:t xml:space="preserve">, </w:t>
      </w:r>
      <w:hyperlink w:anchor="_ENREF_40" w:tooltip="Reginster, 2005 #134" w:history="1">
        <w:r w:rsidR="00AB1A24">
          <w:rPr>
            <w:noProof/>
          </w:rPr>
          <w:t>40</w:t>
        </w:r>
      </w:hyperlink>
      <w:r w:rsidR="00A96FEC">
        <w:rPr>
          <w:noProof/>
        </w:rPr>
        <w:t>]</w:t>
      </w:r>
      <w:r w:rsidR="00027379">
        <w:rPr>
          <w:noProof/>
        </w:rPr>
        <w:fldChar w:fldCharType="end"/>
      </w:r>
      <w:r w:rsidRPr="007A7196">
        <w:rPr>
          <w:noProof/>
        </w:rPr>
        <w:t>,</w:t>
      </w:r>
      <w:r w:rsidR="000727C9" w:rsidRPr="007A7196">
        <w:rPr>
          <w:noProof/>
        </w:rPr>
        <w:t xml:space="preserve"> which evaluated the safety </w:t>
      </w:r>
      <w:r w:rsidR="003E607B" w:rsidRPr="007A7196">
        <w:rPr>
          <w:noProof/>
        </w:rPr>
        <w:t xml:space="preserve">and efficacy </w:t>
      </w:r>
      <w:r w:rsidR="000727C9" w:rsidRPr="007A7196">
        <w:rPr>
          <w:noProof/>
        </w:rPr>
        <w:t xml:space="preserve">of strontium ranelate </w:t>
      </w:r>
      <w:r w:rsidR="00867A95" w:rsidRPr="007A7196">
        <w:rPr>
          <w:noProof/>
        </w:rPr>
        <w:t xml:space="preserve">in </w:t>
      </w:r>
      <w:r w:rsidR="00C14473">
        <w:rPr>
          <w:noProof/>
        </w:rPr>
        <w:t xml:space="preserve">patients with </w:t>
      </w:r>
      <w:r w:rsidR="00867A95" w:rsidRPr="007A7196">
        <w:rPr>
          <w:noProof/>
        </w:rPr>
        <w:t>baseline characteristics that were more indi</w:t>
      </w:r>
      <w:r w:rsidR="0068419B" w:rsidRPr="007A7196">
        <w:rPr>
          <w:noProof/>
        </w:rPr>
        <w:t xml:space="preserve">cative of a higher risk </w:t>
      </w:r>
      <w:r w:rsidR="00867A95" w:rsidRPr="007A7196">
        <w:rPr>
          <w:noProof/>
        </w:rPr>
        <w:t>population</w:t>
      </w:r>
      <w:r w:rsidR="00BF30A8">
        <w:rPr>
          <w:noProof/>
        </w:rPr>
        <w:t xml:space="preserve">. </w:t>
      </w:r>
      <w:r w:rsidR="00DE38B1" w:rsidRPr="00085A0A">
        <w:t>These two examples highlight</w:t>
      </w:r>
      <w:r w:rsidR="000727C9" w:rsidRPr="00085A0A">
        <w:t xml:space="preserve"> the </w:t>
      </w:r>
      <w:r w:rsidR="00940900" w:rsidRPr="00940900">
        <w:t xml:space="preserve">discordances that can arise because of variable </w:t>
      </w:r>
      <w:r w:rsidR="00940900" w:rsidRPr="00940900">
        <w:lastRenderedPageBreak/>
        <w:t>inclusion criteria</w:t>
      </w:r>
      <w:r w:rsidR="00940900">
        <w:t>,</w:t>
      </w:r>
      <w:r w:rsidR="00940900" w:rsidRPr="00940900">
        <w:t xml:space="preserve"> resulting in </w:t>
      </w:r>
      <w:r w:rsidR="00E12DF7">
        <w:t>different</w:t>
      </w:r>
      <w:r w:rsidR="00940900">
        <w:t xml:space="preserve"> </w:t>
      </w:r>
      <w:r w:rsidR="00940900" w:rsidRPr="00940900">
        <w:t>population characteristics, which can make data comparison and interpretation difficult.</w:t>
      </w:r>
    </w:p>
    <w:p w14:paraId="77C843BA" w14:textId="56C73AEC" w:rsidR="0008608A" w:rsidRPr="00085A0A" w:rsidRDefault="007645CC" w:rsidP="005F7375">
      <w:pPr>
        <w:spacing w:after="120"/>
        <w:ind w:firstLine="720"/>
      </w:pPr>
      <w:r>
        <w:t xml:space="preserve">Broad inclusion criteria </w:t>
      </w:r>
      <w:r w:rsidR="0043192D">
        <w:t>in</w:t>
      </w:r>
      <w:r>
        <w:t xml:space="preserve"> </w:t>
      </w:r>
      <w:r w:rsidR="0050559D">
        <w:t xml:space="preserve">positive </w:t>
      </w:r>
      <w:r w:rsidR="0043192D">
        <w:t>clinical studies</w:t>
      </w:r>
      <w:r>
        <w:t xml:space="preserve"> </w:t>
      </w:r>
      <w:r w:rsidR="00687143">
        <w:t xml:space="preserve">enable analyses to be performed to investigate interactions </w:t>
      </w:r>
      <w:r>
        <w:t xml:space="preserve">between </w:t>
      </w:r>
      <w:r w:rsidR="00687143">
        <w:t xml:space="preserve">baseline </w:t>
      </w:r>
      <w:r>
        <w:t>risk factors</w:t>
      </w:r>
      <w:r w:rsidR="000C7639">
        <w:t>,</w:t>
      </w:r>
      <w:r>
        <w:t xml:space="preserve"> such as FRAX, BMD</w:t>
      </w:r>
      <w:r w:rsidR="000C7639">
        <w:t>, age</w:t>
      </w:r>
      <w:r>
        <w:t xml:space="preserve"> or prior fractures, and treatment response</w:t>
      </w:r>
      <w:r w:rsidR="00834FC5">
        <w:t>.</w:t>
      </w:r>
      <w:r>
        <w:t xml:space="preserve"> </w:t>
      </w:r>
      <w:r w:rsidR="007758E4">
        <w:t>These</w:t>
      </w:r>
      <w:r w:rsidR="00687143">
        <w:t xml:space="preserve"> </w:t>
      </w:r>
      <w:r w:rsidR="009C64AD">
        <w:t xml:space="preserve">analyses require a sufficiently large number of high-risk patients to provide a meaningful </w:t>
      </w:r>
      <w:r w:rsidR="00DD2645">
        <w:t xml:space="preserve">understanding of the effect of </w:t>
      </w:r>
      <w:r w:rsidR="00FE6BBD">
        <w:t xml:space="preserve">treatment in </w:t>
      </w:r>
      <w:r w:rsidR="0050559D">
        <w:t xml:space="preserve">such </w:t>
      </w:r>
      <w:r w:rsidR="00FE6BBD">
        <w:t>patients.</w:t>
      </w:r>
      <w:r w:rsidR="009C64AD">
        <w:t xml:space="preserve"> </w:t>
      </w:r>
      <w:r w:rsidR="007B715C">
        <w:t xml:space="preserve">Some </w:t>
      </w:r>
      <w:r w:rsidR="001002CB">
        <w:t xml:space="preserve">subgroup analyses from clinical studies </w:t>
      </w:r>
      <w:r w:rsidR="00867A95" w:rsidRPr="00085A0A">
        <w:t>have shown at least comparable eff</w:t>
      </w:r>
      <w:r w:rsidR="003F1500" w:rsidRPr="00085A0A">
        <w:t xml:space="preserve">icacy in </w:t>
      </w:r>
      <w:r w:rsidR="00867A95" w:rsidRPr="00085A0A">
        <w:t xml:space="preserve">patients </w:t>
      </w:r>
      <w:r w:rsidR="003F1500" w:rsidRPr="00085A0A">
        <w:t xml:space="preserve">at increased risk of fracture </w:t>
      </w:r>
      <w:r w:rsidR="00867A95" w:rsidRPr="00085A0A">
        <w:t xml:space="preserve">compared </w:t>
      </w:r>
      <w:r w:rsidR="00B43ACA" w:rsidRPr="00085A0A">
        <w:t>with</w:t>
      </w:r>
      <w:r w:rsidR="00867A95" w:rsidRPr="00085A0A">
        <w:t xml:space="preserve"> the overall</w:t>
      </w:r>
      <w:r w:rsidR="009172FE" w:rsidRPr="00085A0A">
        <w:t xml:space="preserve"> population</w:t>
      </w:r>
      <w:r w:rsidR="00E42F3D">
        <w:t>.</w:t>
      </w:r>
      <w:r w:rsidR="004F5BB8">
        <w:t xml:space="preserve"> </w:t>
      </w:r>
      <w:r w:rsidR="001002CB">
        <w:t xml:space="preserve">For example, </w:t>
      </w:r>
      <w:r w:rsidR="00F2350F">
        <w:t>analyses</w:t>
      </w:r>
      <w:r w:rsidR="00982424">
        <w:t xml:space="preserve"> of the effect of baseline age, vertebral BMD and prevalent vertebral fractures on the therapeutic effec</w:t>
      </w:r>
      <w:r w:rsidR="00E42F3D">
        <w:t xml:space="preserve">t of abaloparatide </w:t>
      </w:r>
      <w:r w:rsidR="00982424">
        <w:t xml:space="preserve">in </w:t>
      </w:r>
      <w:r w:rsidR="00C765F0" w:rsidRPr="00085A0A">
        <w:t xml:space="preserve">postmenopausal </w:t>
      </w:r>
      <w:r w:rsidR="00982424" w:rsidRPr="00085A0A">
        <w:t xml:space="preserve">women with osteoporosis </w:t>
      </w:r>
      <w:r w:rsidR="009A646D">
        <w:t xml:space="preserve">did not reveal any differences between those groups at increased risk and the </w:t>
      </w:r>
      <w:r w:rsidR="00E42F3D">
        <w:t>high-</w:t>
      </w:r>
      <w:r w:rsidR="00B51B69">
        <w:t>r</w:t>
      </w:r>
      <w:r w:rsidR="00DE0A58">
        <w:t xml:space="preserve">isk </w:t>
      </w:r>
      <w:r w:rsidR="009A646D">
        <w:t>population</w:t>
      </w:r>
      <w:r w:rsidR="00DE0A58">
        <w:t xml:space="preserve"> </w:t>
      </w:r>
      <w:r w:rsidR="00E42F3D">
        <w:fldChar w:fldCharType="begin"/>
      </w:r>
      <w:r w:rsidR="00A96FEC">
        <w:instrText xml:space="preserve"> ADDIN EN.CITE &lt;EndNote&gt;&lt;Cite&gt;&lt;Author&gt;Cosman&lt;/Author&gt;&lt;Year&gt;2017&lt;/Year&gt;&lt;RecNum&gt;149&lt;/RecNum&gt;&lt;DisplayText&gt;[41]&lt;/DisplayText&gt;&lt;record&gt;&lt;rec-number&gt;149&lt;/rec-number&gt;&lt;foreign-keys&gt;&lt;key app="EN" db-id="z9xtfvpzlretemeftxz50e5jd0eds02zrtrs" timestamp="1485160649"&gt;149&lt;/key&gt;&lt;/foreign-keys&gt;&lt;ref-type name="Journal Article"&gt;17&lt;/ref-type&gt;&lt;contributors&gt;&lt;authors&gt;&lt;author&gt;Cosman, F.&lt;/author&gt;&lt;author&gt;Hattersley, G.&lt;/author&gt;&lt;author&gt;Hu, M. Y.&lt;/author&gt;&lt;author&gt;Williams, G. C.&lt;/author&gt;&lt;author&gt;Fitzpatrick, L. A.&lt;/author&gt;&lt;author&gt;Black, D. M.&lt;/author&gt;&lt;/authors&gt;&lt;/contributors&gt;&lt;auth-address&gt;Columbia University, New York, NY, USA.&amp;#xD;Clinical Research Center, Helen Hayes Hospital, West Haverstraw, NY, USA.&amp;#xD;Radius Health, Inc., Waltham, MA, USA.&amp;#xD;Department of Epidemiology and Biostatistics, University of California, San Francisco, San Francisco, CA, USA.&lt;/auth-address&gt;&lt;titles&gt;&lt;title&gt;Effects of Abaloparatide-SC on Fractures and Bone Mineral Density in Subgroups of Postmenopausal Women With Osteoporosis and Varying Baseline Risk Factors&lt;/title&gt;&lt;secondary-title&gt;J Bone Miner Res&lt;/secondary-title&gt;&lt;/titles&gt;&lt;periodical&gt;&lt;full-title&gt;J Bone Miner Res&lt;/full-title&gt;&lt;/periodical&gt;&lt;pages&gt;17-23&lt;/pages&gt;&lt;volume&gt;32&lt;/volume&gt;&lt;number&gt;1&lt;/number&gt;&lt;keywords&gt;&lt;keyword&gt;Abaloparatide-sc&lt;/keyword&gt;&lt;keyword&gt;Bone mineral density&lt;/keyword&gt;&lt;keyword&gt;Fracture prevention&lt;/keyword&gt;&lt;keyword&gt;Postmenopausal osteoporosis&lt;/keyword&gt;&lt;keyword&gt;Risk subgroups&lt;/keyword&gt;&lt;/keywords&gt;&lt;dates&gt;&lt;year&gt;2017&lt;/year&gt;&lt;pub-dates&gt;&lt;date&gt;Jan&lt;/date&gt;&lt;/pub-dates&gt;&lt;/dates&gt;&lt;isbn&gt;1523-4681 (Electronic)&amp;#xD;0884-0431 (Linking)&lt;/isbn&gt;&lt;accession-num&gt;27612281&lt;/accession-num&gt;&lt;urls&gt;&lt;related-urls&gt;&lt;url&gt;http://www.ncbi.nlm.nih.gov/pubmed/27612281&lt;/url&gt;&lt;/related-urls&gt;&lt;/urls&gt;&lt;electronic-resource-num&gt;10.1002/jbmr.2991&lt;/electronic-resource-num&gt;&lt;/record&gt;&lt;/Cite&gt;&lt;/EndNote&gt;</w:instrText>
      </w:r>
      <w:r w:rsidR="00E42F3D">
        <w:fldChar w:fldCharType="separate"/>
      </w:r>
      <w:r w:rsidR="00A96FEC">
        <w:rPr>
          <w:noProof/>
        </w:rPr>
        <w:t>[</w:t>
      </w:r>
      <w:hyperlink w:anchor="_ENREF_41" w:tooltip="Cosman, 2017 #149" w:history="1">
        <w:r w:rsidR="00AB1A24">
          <w:rPr>
            <w:noProof/>
          </w:rPr>
          <w:t>41</w:t>
        </w:r>
      </w:hyperlink>
      <w:r w:rsidR="00A96FEC">
        <w:rPr>
          <w:noProof/>
        </w:rPr>
        <w:t>]</w:t>
      </w:r>
      <w:r w:rsidR="00E42F3D">
        <w:fldChar w:fldCharType="end"/>
      </w:r>
      <w:r w:rsidR="00E42F3D">
        <w:t>.</w:t>
      </w:r>
      <w:r w:rsidR="00633D7C">
        <w:t xml:space="preserve"> </w:t>
      </w:r>
      <w:r w:rsidR="00F2350F">
        <w:t xml:space="preserve">However, </w:t>
      </w:r>
      <w:r w:rsidR="00D275D4">
        <w:rPr>
          <w:noProof/>
        </w:rPr>
        <w:t>most</w:t>
      </w:r>
      <w:r w:rsidR="00F2350F">
        <w:t xml:space="preserve"> </w:t>
      </w:r>
      <w:r w:rsidR="00D966D4">
        <w:t>analyse</w:t>
      </w:r>
      <w:r w:rsidR="009D4AD7">
        <w:t>s</w:t>
      </w:r>
      <w:r w:rsidR="00F2350F">
        <w:t xml:space="preserve"> have suggested improved results in high</w:t>
      </w:r>
      <w:r w:rsidR="00D966D4">
        <w:t>-</w:t>
      </w:r>
      <w:r w:rsidR="00F2350F">
        <w:t>risk subgroups</w:t>
      </w:r>
      <w:r w:rsidR="009D4AD7">
        <w:t xml:space="preserve">, including </w:t>
      </w:r>
      <w:r w:rsidR="009A1902">
        <w:t xml:space="preserve">clinical </w:t>
      </w:r>
      <w:r w:rsidR="00D966D4">
        <w:t>studie</w:t>
      </w:r>
      <w:r w:rsidR="009A1902">
        <w:t>s of teriparatide</w:t>
      </w:r>
      <w:r w:rsidR="00E42F3D">
        <w:t xml:space="preserve"> </w:t>
      </w:r>
      <w:r w:rsidR="00E42F3D">
        <w:fldChar w:fldCharType="begin"/>
      </w:r>
      <w:r w:rsidR="00A96FEC">
        <w:instrText xml:space="preserve"> ADDIN EN.CITE &lt;EndNote&gt;&lt;Cite&gt;&lt;Author&gt;Gallagher&lt;/Author&gt;&lt;Year&gt;2005&lt;/Year&gt;&lt;RecNum&gt;150&lt;/RecNum&gt;&lt;DisplayText&gt;[42]&lt;/DisplayText&gt;&lt;record&gt;&lt;rec-number&gt;150&lt;/rec-number&gt;&lt;foreign-keys&gt;&lt;key app="EN" db-id="z9xtfvpzlretemeftxz50e5jd0eds02zrtrs" timestamp="1485160839"&gt;150&lt;/key&gt;&lt;/foreign-keys&gt;&lt;ref-type name="Journal Article"&gt;17&lt;/ref-type&gt;&lt;contributors&gt;&lt;authors&gt;&lt;author&gt;Gallagher, J. C.&lt;/author&gt;&lt;author&gt;Genant, H. K.&lt;/author&gt;&lt;author&gt;Crans, G. G.&lt;/author&gt;&lt;author&gt;Vargas, S. J.&lt;/author&gt;&lt;author&gt;Krege, J. H.&lt;/author&gt;&lt;/authors&gt;&lt;/contributors&gt;&lt;auth-address&gt;Lilly Research Laboratories, DC 6121, Eli Lilly &amp;amp; Co., Lilly Corporate Center, Indianapolis, Indiana 46285, USA.&lt;/auth-address&gt;&lt;titles&gt;&lt;title&gt;Teriparatide reduces the fracture risk associated with increasing number and severity of osteoporotic fractures&lt;/title&gt;&lt;secondary-title&gt;J Clin Endocrinol Metab&lt;/secondary-title&gt;&lt;/titles&gt;&lt;periodical&gt;&lt;full-title&gt;J Clin Endocrinol Metab&lt;/full-title&gt;&lt;/periodical&gt;&lt;pages&gt;1583-7&lt;/pages&gt;&lt;volume&gt;90&lt;/volume&gt;&lt;number&gt;3&lt;/number&gt;&lt;keywords&gt;&lt;keyword&gt;Aged&lt;/keyword&gt;&lt;keyword&gt;Female&lt;/keyword&gt;&lt;keyword&gt;Humans&lt;/keyword&gt;&lt;keyword&gt;Incidence&lt;/keyword&gt;&lt;keyword&gt;Logistic Models&lt;/keyword&gt;&lt;keyword&gt;Middle Aged&lt;/keyword&gt;&lt;keyword&gt;Osteoporosis/complications/*drug therapy/*epidemiology&lt;/keyword&gt;&lt;keyword&gt;Prevalence&lt;/keyword&gt;&lt;keyword&gt;Risk Factors&lt;/keyword&gt;&lt;keyword&gt;Spinal Fractures/*epidemiology/etiology/*prevention &amp;amp; control&lt;/keyword&gt;&lt;keyword&gt;Teriparatide/*administration &amp;amp; dosage&lt;/keyword&gt;&lt;/keywords&gt;&lt;dates&gt;&lt;year&gt;2005&lt;/year&gt;&lt;pub-dates&gt;&lt;date&gt;Mar&lt;/date&gt;&lt;/pub-dates&gt;&lt;/dates&gt;&lt;isbn&gt;0021-972X (Print)&amp;#xD;0021-972X (Linking)&lt;/isbn&gt;&lt;accession-num&gt;15613428&lt;/accession-num&gt;&lt;urls&gt;&lt;related-urls&gt;&lt;url&gt;http://www.ncbi.nlm.nih.gov/pubmed/15613428&lt;/url&gt;&lt;/related-urls&gt;&lt;/urls&gt;&lt;electronic-resource-num&gt;10.1210/jc.2004-0826&lt;/electronic-resource-num&gt;&lt;/record&gt;&lt;/Cite&gt;&lt;/EndNote&gt;</w:instrText>
      </w:r>
      <w:r w:rsidR="00E42F3D">
        <w:fldChar w:fldCharType="separate"/>
      </w:r>
      <w:r w:rsidR="00A96FEC">
        <w:rPr>
          <w:noProof/>
        </w:rPr>
        <w:t>[</w:t>
      </w:r>
      <w:hyperlink w:anchor="_ENREF_42" w:tooltip="Gallagher, 2005 #150" w:history="1">
        <w:r w:rsidR="00AB1A24">
          <w:rPr>
            <w:noProof/>
          </w:rPr>
          <w:t>42</w:t>
        </w:r>
      </w:hyperlink>
      <w:r w:rsidR="00A96FEC">
        <w:rPr>
          <w:noProof/>
        </w:rPr>
        <w:t>]</w:t>
      </w:r>
      <w:r w:rsidR="00E42F3D">
        <w:fldChar w:fldCharType="end"/>
      </w:r>
      <w:r w:rsidR="009A1902">
        <w:t xml:space="preserve"> and</w:t>
      </w:r>
      <w:r w:rsidR="009D4AD7">
        <w:t xml:space="preserve"> denosumab</w:t>
      </w:r>
      <w:r w:rsidR="00A77865">
        <w:t xml:space="preserve"> </w:t>
      </w:r>
      <w:r w:rsidR="00027379">
        <w:fldChar w:fldCharType="begin">
          <w:fldData xml:space="preserve">PEVuZE5vdGU+PENpdGU+PEF1dGhvcj5Cb29uZW48L0F1dGhvcj48WWVhcj4yMDExPC9ZZWFyPjxS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</w:fldData>
        </w:fldChar>
      </w:r>
      <w:r w:rsidR="00A96FEC">
        <w:instrText xml:space="preserve"> ADDIN EN.CITE </w:instrText>
      </w:r>
      <w:r w:rsidR="00A96FEC">
        <w:fldChar w:fldCharType="begin">
          <w:fldData xml:space="preserve">PEVuZE5vdGU+PENpdGU+PEF1dGhvcj5Cb29uZW48L0F1dGhvcj48WWVhcj4yMDExPC9ZZWFyPjxS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</w:fldData>
        </w:fldChar>
      </w:r>
      <w:r w:rsidR="00A96FEC">
        <w:instrText xml:space="preserve"> ADDIN EN.CITE.DATA </w:instrText>
      </w:r>
      <w:r w:rsidR="00A96FEC">
        <w:fldChar w:fldCharType="end"/>
      </w:r>
      <w:r w:rsidR="00027379">
        <w:fldChar w:fldCharType="separate"/>
      </w:r>
      <w:r w:rsidR="00A96FEC">
        <w:rPr>
          <w:noProof/>
        </w:rPr>
        <w:t>[</w:t>
      </w:r>
      <w:hyperlink w:anchor="_ENREF_43" w:tooltip="Boonen, 2011 #25" w:history="1">
        <w:r w:rsidR="00AB1A24">
          <w:rPr>
            <w:noProof/>
          </w:rPr>
          <w:t>43</w:t>
        </w:r>
      </w:hyperlink>
      <w:r w:rsidR="00A96FEC">
        <w:rPr>
          <w:noProof/>
        </w:rPr>
        <w:t>]</w:t>
      </w:r>
      <w:r w:rsidR="00027379">
        <w:fldChar w:fldCharType="end"/>
      </w:r>
      <w:r w:rsidR="009D4AD7">
        <w:t xml:space="preserve">. </w:t>
      </w:r>
      <w:r w:rsidR="00C57F5E">
        <w:t>In contrast, a few</w:t>
      </w:r>
      <w:r w:rsidR="00337E6F" w:rsidRPr="00085A0A">
        <w:t xml:space="preserve"> studies </w:t>
      </w:r>
      <w:r w:rsidR="00872A4F">
        <w:t xml:space="preserve">have </w:t>
      </w:r>
      <w:r w:rsidR="006807CE">
        <w:t>suggested</w:t>
      </w:r>
      <w:r w:rsidR="00872A4F">
        <w:t xml:space="preserve"> </w:t>
      </w:r>
      <w:r w:rsidR="009A1902" w:rsidRPr="007A7196">
        <w:rPr>
          <w:noProof/>
        </w:rPr>
        <w:t>the</w:t>
      </w:r>
      <w:r w:rsidR="009A1902">
        <w:t xml:space="preserve"> reverse effect, including </w:t>
      </w:r>
      <w:r w:rsidR="00714B4D">
        <w:t>the</w:t>
      </w:r>
      <w:r w:rsidR="00735FC5" w:rsidRPr="00085A0A">
        <w:t xml:space="preserve"> </w:t>
      </w:r>
      <w:r w:rsidR="00714B4D" w:rsidRPr="00085A0A">
        <w:t xml:space="preserve">randomised, blinded, placebo-controlled </w:t>
      </w:r>
      <w:r w:rsidR="00735FC5" w:rsidRPr="00085A0A">
        <w:t>MORE</w:t>
      </w:r>
      <w:r w:rsidR="00714B4D">
        <w:t xml:space="preserve"> </w:t>
      </w:r>
      <w:r w:rsidR="00FB71E5" w:rsidRPr="00085A0A">
        <w:t>study</w:t>
      </w:r>
      <w:r w:rsidR="009A1902">
        <w:t>, which</w:t>
      </w:r>
      <w:r w:rsidR="00FB71E5" w:rsidRPr="00085A0A">
        <w:t xml:space="preserve"> </w:t>
      </w:r>
      <w:r w:rsidR="00714B4D">
        <w:t xml:space="preserve">demonstrated that raloxifene had a greater effect in reducing vertebral fracture risk in </w:t>
      </w:r>
      <w:r w:rsidR="00714B4D" w:rsidRPr="00085A0A">
        <w:t>postmenopausal women</w:t>
      </w:r>
      <w:r w:rsidR="00714B4D">
        <w:t xml:space="preserve"> </w:t>
      </w:r>
      <w:r w:rsidR="00F92688" w:rsidRPr="00085A0A">
        <w:t>with low BMD and no pre-existing fractures</w:t>
      </w:r>
      <w:r w:rsidR="00337E6F" w:rsidRPr="00085A0A">
        <w:t xml:space="preserve"> </w:t>
      </w:r>
      <w:r w:rsidR="00DF785E">
        <w:t xml:space="preserve">versus those with pre-existing fractures </w:t>
      </w:r>
      <w:r w:rsidR="00F92688" w:rsidRPr="00085A0A">
        <w:t>at baseline</w:t>
      </w:r>
      <w:r w:rsidR="00714B4D">
        <w:t xml:space="preserve"> </w:t>
      </w:r>
      <w:r w:rsidR="00027379">
        <w:fldChar w:fldCharType="begin"/>
      </w:r>
      <w:r w:rsidR="00A96FEC">
        <w:instrText xml:space="preserve"> ADDIN EN.CITE &lt;EndNote&gt;&lt;Cite&gt;&lt;Author&gt;Delmas&lt;/Author&gt;&lt;Year&gt;2003&lt;/Year&gt;&lt;RecNum&gt;127&lt;/RecNum&gt;&lt;DisplayText&gt;[44]&lt;/DisplayText&gt;&lt;record&gt;&lt;rec-number&gt;127&lt;/rec-number&gt;&lt;foreign-keys&gt;&lt;key app="EN" db-id="z9xtfvpzlretemeftxz50e5jd0eds02zrtrs" timestamp="1480347585"&gt;127&lt;/key&gt;&lt;/foreign-keys&gt;&lt;ref-type name="Journal Article"&gt;17&lt;/ref-type&gt;&lt;contributors&gt;&lt;authors&gt;&lt;author&gt;Delmas, P. D.&lt;/author&gt;&lt;author&gt;Genant, H. K.&lt;/author&gt;&lt;author&gt;Crans, G. G.&lt;/author&gt;&lt;author&gt;Stock, J. L.&lt;/author&gt;&lt;author&gt;Wong, M.&lt;/author&gt;&lt;author&gt;Siris, E.&lt;/author&gt;&lt;author&gt;Adachi, J. D.&lt;/author&gt;&lt;/authors&gt;&lt;/contributors&gt;&lt;auth-address&gt;University Claude Bernard of Lyon, and INSERM Research Unit 403, Hopital Edouard Herriot, Lyon, France. delmas@lyon.inserm.fr&lt;/auth-address&gt;&lt;titles&gt;&lt;title&gt;Severity of prevalent vertebral fractures and the risk of subsequent vertebral and nonvertebral fractures: results from the MORE trial&lt;/title&gt;&lt;secondary-title&gt;Bone&lt;/secondary-title&gt;&lt;/titles&gt;&lt;periodical&gt;&lt;full-title&gt;Bone&lt;/full-title&gt;&lt;/periodical&gt;&lt;pages&gt;522-32&lt;/pages&gt;&lt;volume&gt;33&lt;/volume&gt;&lt;number&gt;4&lt;/number&gt;&lt;keywords&gt;&lt;keyword&gt;Aged&lt;/keyword&gt;&lt;keyword&gt;Bone Density/drug effects&lt;/keyword&gt;&lt;keyword&gt;Female&lt;/keyword&gt;&lt;keyword&gt;Fractures, Bone/drug therapy/*etiology/metabolism/prevention &amp;amp; control&lt;/keyword&gt;&lt;keyword&gt;Humans&lt;/keyword&gt;&lt;keyword&gt;Middle Aged&lt;/keyword&gt;&lt;keyword&gt;Osteoporosis, Postmenopausal/complications/drug therapy/metabolism&lt;/keyword&gt;&lt;keyword&gt;Raloxifene Hydrochloride/administration &amp;amp; dosage/therapeutic use&lt;/keyword&gt;&lt;keyword&gt;Recurrence&lt;/keyword&gt;&lt;keyword&gt;Risk Factors&lt;/keyword&gt;&lt;keyword&gt;Spinal Fractures/drug therapy/*etiology/metabolism/prevention &amp;amp; control&lt;/keyword&gt;&lt;/keywords&gt;&lt;dates&gt;&lt;year&gt;2003&lt;/year&gt;&lt;pub-dates&gt;&lt;date&gt;Oct&lt;/date&gt;&lt;/pub-dates&gt;&lt;/dates&gt;&lt;isbn&gt;8756-3282 (Print)&amp;#xD;1873-2763 (Linking)&lt;/isbn&gt;&lt;accession-num&gt;14555255&lt;/accession-num&gt;&lt;urls&gt;&lt;related-urls&gt;&lt;url&gt;http://www.ncbi.nlm.nih.gov/pubmed/14555255&lt;/url&gt;&lt;/related-urls&gt;&lt;/urls&gt;&lt;/record&gt;&lt;/Cite&gt;&lt;/EndNote&gt;</w:instrText>
      </w:r>
      <w:r w:rsidR="00027379">
        <w:fldChar w:fldCharType="separate"/>
      </w:r>
      <w:r w:rsidR="00A96FEC">
        <w:rPr>
          <w:noProof/>
        </w:rPr>
        <w:t>[</w:t>
      </w:r>
      <w:hyperlink w:anchor="_ENREF_44" w:tooltip="Delmas, 2003 #127" w:history="1">
        <w:r w:rsidR="00AB1A24">
          <w:rPr>
            <w:noProof/>
          </w:rPr>
          <w:t>44</w:t>
        </w:r>
      </w:hyperlink>
      <w:r w:rsidR="00A96FEC">
        <w:rPr>
          <w:noProof/>
        </w:rPr>
        <w:t>]</w:t>
      </w:r>
      <w:r w:rsidR="00027379">
        <w:fldChar w:fldCharType="end"/>
      </w:r>
      <w:r w:rsidR="00F92688" w:rsidRPr="00085A0A">
        <w:t>.</w:t>
      </w:r>
      <w:r w:rsidR="002A3676" w:rsidRPr="00085A0A">
        <w:t xml:space="preserve"> </w:t>
      </w:r>
      <w:r w:rsidR="00714B4D">
        <w:t xml:space="preserve">Differences </w:t>
      </w:r>
      <w:r w:rsidR="00714B4D" w:rsidRPr="007A7196">
        <w:rPr>
          <w:noProof/>
        </w:rPr>
        <w:t>were also observed</w:t>
      </w:r>
      <w:r w:rsidR="00714B4D">
        <w:t xml:space="preserve"> </w:t>
      </w:r>
      <w:r w:rsidR="00A3127A">
        <w:t xml:space="preserve">when subgroups for analyses were defined using different criteria. For example, </w:t>
      </w:r>
      <w:r w:rsidR="00714B4D">
        <w:t xml:space="preserve">in the </w:t>
      </w:r>
      <w:r w:rsidR="00714B4D" w:rsidRPr="00085A0A">
        <w:t xml:space="preserve">randomised, placebo-controlled </w:t>
      </w:r>
      <w:r w:rsidR="00714B4D">
        <w:t>HIP study</w:t>
      </w:r>
      <w:r w:rsidR="00872A4F">
        <w:t>,</w:t>
      </w:r>
      <w:r w:rsidR="0036297A">
        <w:t xml:space="preserve"> </w:t>
      </w:r>
      <w:r w:rsidR="00B84761" w:rsidRPr="00085A0A">
        <w:t>risedronate reduce</w:t>
      </w:r>
      <w:r w:rsidR="0036297A">
        <w:t>d</w:t>
      </w:r>
      <w:r w:rsidR="00B84761" w:rsidRPr="00085A0A">
        <w:t xml:space="preserve"> the risk of hip fracture in the subgroup </w:t>
      </w:r>
      <w:r w:rsidR="0036297A">
        <w:t xml:space="preserve">of women </w:t>
      </w:r>
      <w:r w:rsidR="00B84761" w:rsidRPr="00085A0A">
        <w:t>with confirmed osteoporosis</w:t>
      </w:r>
      <w:r w:rsidR="00A3127A">
        <w:t>,</w:t>
      </w:r>
      <w:r w:rsidR="00151050" w:rsidRPr="00085A0A">
        <w:t xml:space="preserve"> </w:t>
      </w:r>
      <w:r w:rsidR="00B84761" w:rsidRPr="00085A0A">
        <w:t xml:space="preserve">but not </w:t>
      </w:r>
      <w:r w:rsidR="007C31DE">
        <w:t xml:space="preserve">among women selected primarily based on </w:t>
      </w:r>
      <w:r w:rsidR="007C31DE" w:rsidRPr="00085A0A">
        <w:t xml:space="preserve">non-skeletal </w:t>
      </w:r>
      <w:r w:rsidR="007C31DE">
        <w:t>risk factors other than low BMD</w:t>
      </w:r>
      <w:r w:rsidR="00A038D6" w:rsidRPr="00085A0A">
        <w:t xml:space="preserve"> </w:t>
      </w:r>
      <w:r w:rsidR="00027379">
        <w:fldChar w:fldCharType="begin">
          <w:fldData xml:space="preserve">PEVuZE5vdGU+PENpdGU+PEF1dGhvcj5NY0NsdW5nPC9BdXRob3I+PFllYXI+MjAwMTwvWWVhcj48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</w:fldData>
        </w:fldChar>
      </w:r>
      <w:r w:rsidR="00A96FEC">
        <w:instrText xml:space="preserve"> ADDIN EN.CITE </w:instrText>
      </w:r>
      <w:r w:rsidR="00A96FEC">
        <w:fldChar w:fldCharType="begin">
          <w:fldData xml:space="preserve">PEVuZE5vdGU+PENpdGU+PEF1dGhvcj5NY0NsdW5nPC9BdXRob3I+PFllYXI+MjAwMTwvWWVhcj48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</w:fldData>
        </w:fldChar>
      </w:r>
      <w:r w:rsidR="00A96FEC">
        <w:instrText xml:space="preserve"> ADDIN EN.CITE.DATA </w:instrText>
      </w:r>
      <w:r w:rsidR="00A96FEC">
        <w:fldChar w:fldCharType="end"/>
      </w:r>
      <w:r w:rsidR="00027379">
        <w:fldChar w:fldCharType="separate"/>
      </w:r>
      <w:r w:rsidR="00A96FEC">
        <w:rPr>
          <w:noProof/>
        </w:rPr>
        <w:t>[</w:t>
      </w:r>
      <w:hyperlink w:anchor="_ENREF_45" w:tooltip="McClung, 2001 #29" w:history="1">
        <w:r w:rsidR="00AB1A24">
          <w:rPr>
            <w:noProof/>
          </w:rPr>
          <w:t>45</w:t>
        </w:r>
      </w:hyperlink>
      <w:r w:rsidR="00A96FEC">
        <w:rPr>
          <w:noProof/>
        </w:rPr>
        <w:t>]</w:t>
      </w:r>
      <w:r w:rsidR="00027379">
        <w:fldChar w:fldCharType="end"/>
      </w:r>
      <w:r w:rsidR="00F3210C" w:rsidRPr="00085A0A">
        <w:t xml:space="preserve">. </w:t>
      </w:r>
    </w:p>
    <w:p w14:paraId="58DB362C" w14:textId="77777777" w:rsidR="006E03E0" w:rsidRPr="00085A0A" w:rsidRDefault="004F52CA" w:rsidP="005F7375">
      <w:pPr>
        <w:spacing w:after="120"/>
        <w:ind w:firstLine="720"/>
      </w:pPr>
      <w:r w:rsidRPr="00085A0A">
        <w:t>There are, however, some inherent limitations to subgroup analyses</w:t>
      </w:r>
      <w:r w:rsidR="00075451">
        <w:t>. These include</w:t>
      </w:r>
      <w:r w:rsidR="006E03E0" w:rsidRPr="00085A0A">
        <w:t xml:space="preserve"> the</w:t>
      </w:r>
      <w:r w:rsidR="007308C2" w:rsidRPr="00085A0A">
        <w:t xml:space="preserve"> l</w:t>
      </w:r>
      <w:r w:rsidR="000356F2" w:rsidRPr="00085A0A">
        <w:t xml:space="preserve">oss of </w:t>
      </w:r>
      <w:r w:rsidR="006E03E0" w:rsidRPr="00085A0A">
        <w:t xml:space="preserve">statistical </w:t>
      </w:r>
      <w:r w:rsidR="000356F2" w:rsidRPr="00085A0A">
        <w:t xml:space="preserve">power </w:t>
      </w:r>
      <w:r w:rsidR="007308C2" w:rsidRPr="00085A0A">
        <w:t>compared with</w:t>
      </w:r>
      <w:r w:rsidR="000356F2" w:rsidRPr="00085A0A">
        <w:t xml:space="preserve"> the original study design</w:t>
      </w:r>
      <w:r w:rsidR="006E03E0" w:rsidRPr="00085A0A">
        <w:t>, which can lead to a high risk of false-positive results and misinterpretation</w:t>
      </w:r>
      <w:r w:rsidR="00A7225E" w:rsidRPr="00085A0A">
        <w:t xml:space="preserve">, and </w:t>
      </w:r>
      <w:r w:rsidR="00075451">
        <w:t xml:space="preserve">the fact that the results </w:t>
      </w:r>
      <w:r w:rsidR="00983A11">
        <w:t xml:space="preserve">are </w:t>
      </w:r>
      <w:r w:rsidR="00A7225E" w:rsidRPr="00085A0A">
        <w:t>also depend</w:t>
      </w:r>
      <w:r w:rsidR="00983A11">
        <w:t>ent</w:t>
      </w:r>
      <w:r w:rsidR="00A7225E" w:rsidRPr="00085A0A">
        <w:t xml:space="preserve"> on the cut-off point used for analysis</w:t>
      </w:r>
      <w:r w:rsidR="00EE32F2" w:rsidRPr="00085A0A">
        <w:t>.</w:t>
      </w:r>
      <w:r w:rsidR="007308C2" w:rsidRPr="00085A0A">
        <w:t xml:space="preserve"> </w:t>
      </w:r>
      <w:r w:rsidR="0052590B" w:rsidRPr="0052590B">
        <w:t xml:space="preserve">In </w:t>
      </w:r>
      <w:r w:rsidR="0052590B">
        <w:t>most analyses</w:t>
      </w:r>
      <w:r w:rsidR="0052590B" w:rsidRPr="0052590B">
        <w:t xml:space="preserve">, even when results </w:t>
      </w:r>
      <w:r w:rsidR="0052590B">
        <w:t>appear different between subgroups,</w:t>
      </w:r>
      <w:r w:rsidR="0052590B" w:rsidRPr="0052590B">
        <w:t xml:space="preserve"> </w:t>
      </w:r>
      <w:r w:rsidR="0052590B" w:rsidRPr="0052590B">
        <w:lastRenderedPageBreak/>
        <w:t xml:space="preserve">interaction tests were non-significant. </w:t>
      </w:r>
      <w:r w:rsidR="00FA6248" w:rsidRPr="00085A0A">
        <w:t xml:space="preserve">It should therefore </w:t>
      </w:r>
      <w:r w:rsidR="00FA6248" w:rsidRPr="00866D7B">
        <w:rPr>
          <w:noProof/>
        </w:rPr>
        <w:t>be highlighted</w:t>
      </w:r>
      <w:r w:rsidR="00FA6248" w:rsidRPr="00085A0A">
        <w:t xml:space="preserve"> that p</w:t>
      </w:r>
      <w:r w:rsidR="007308C2" w:rsidRPr="00085A0A">
        <w:t>rimary endpoint results provide the greatest weig</w:t>
      </w:r>
      <w:r w:rsidR="00983A11">
        <w:t>ht of evidence in clinical studie</w:t>
      </w:r>
      <w:r w:rsidR="007308C2" w:rsidRPr="00085A0A">
        <w:t>s</w:t>
      </w:r>
      <w:r w:rsidR="00A11D38">
        <w:t>,</w:t>
      </w:r>
      <w:r w:rsidR="007308C2" w:rsidRPr="00085A0A">
        <w:t xml:space="preserve"> whereas subgroup analyses, particularly when undertaken post</w:t>
      </w:r>
      <w:r w:rsidR="00B43ACA" w:rsidRPr="00085A0A">
        <w:t xml:space="preserve"> </w:t>
      </w:r>
      <w:r w:rsidR="007308C2" w:rsidRPr="00085A0A">
        <w:t>hoc,</w:t>
      </w:r>
      <w:r w:rsidR="005F6E85">
        <w:t xml:space="preserve"> </w:t>
      </w:r>
      <w:r w:rsidR="007308C2" w:rsidRPr="00085A0A">
        <w:t xml:space="preserve">can provide useful information, </w:t>
      </w:r>
      <w:r w:rsidR="005F6E85">
        <w:t xml:space="preserve">but </w:t>
      </w:r>
      <w:r w:rsidR="007308C2" w:rsidRPr="00085A0A">
        <w:t xml:space="preserve">are </w:t>
      </w:r>
      <w:r w:rsidR="00BC3A62" w:rsidRPr="00085A0A">
        <w:t>lowe</w:t>
      </w:r>
      <w:r w:rsidR="00BC3A62">
        <w:t>r</w:t>
      </w:r>
      <w:r w:rsidR="00BC3A62" w:rsidRPr="00085A0A">
        <w:t xml:space="preserve"> </w:t>
      </w:r>
      <w:r w:rsidR="007308C2" w:rsidRPr="00085A0A">
        <w:t>in the hierarchy of evidence grades.</w:t>
      </w:r>
    </w:p>
    <w:p w14:paraId="6CBA1CB5" w14:textId="05EB0DBA" w:rsidR="00796235" w:rsidRPr="00085A0A" w:rsidRDefault="00A038D6" w:rsidP="005F7375">
      <w:pPr>
        <w:spacing w:after="120"/>
        <w:ind w:firstLine="720"/>
      </w:pPr>
      <w:r w:rsidRPr="00085A0A">
        <w:t xml:space="preserve">Some of the pitfalls of subgroup analyses can be avoided by assessing the efficacy of a treatment as a </w:t>
      </w:r>
      <w:r w:rsidR="0050559D">
        <w:t xml:space="preserve">continuous </w:t>
      </w:r>
      <w:r w:rsidRPr="00085A0A">
        <w:t>function of fracture</w:t>
      </w:r>
      <w:r w:rsidR="00F62106">
        <w:t xml:space="preserve"> </w:t>
      </w:r>
      <w:r w:rsidR="00BC3A62">
        <w:t>risk</w:t>
      </w:r>
      <w:r w:rsidR="00441D95" w:rsidRPr="00085A0A">
        <w:t xml:space="preserve"> using BMD </w:t>
      </w:r>
      <w:r w:rsidR="00983A11">
        <w:t>or</w:t>
      </w:r>
      <w:r w:rsidR="00441D95" w:rsidRPr="00085A0A">
        <w:t xml:space="preserve"> FRAX</w:t>
      </w:r>
      <w:r w:rsidR="00E16D1F">
        <w:t xml:space="preserve"> </w:t>
      </w:r>
      <w:r w:rsidR="00027379">
        <w:fldChar w:fldCharType="begin"/>
      </w:r>
      <w:r w:rsidR="00A96FEC">
        <w:instrText xml:space="preserve"> ADDIN EN.CITE &lt;EndNote&gt;&lt;Cite&gt;&lt;Author&gt;Brookes&lt;/Author&gt;&lt;Year&gt;2001&lt;/Year&gt;&lt;RecNum&gt;130&lt;/RecNum&gt;&lt;DisplayText&gt;[46]&lt;/DisplayText&gt;&lt;record&gt;&lt;rec-number&gt;130&lt;/rec-number&gt;&lt;foreign-keys&gt;&lt;key app="EN" db-id="z9xtfvpzlretemeftxz50e5jd0eds02zrtrs" timestamp="1480602221"&gt;130&lt;/key&gt;&lt;/foreign-keys&gt;&lt;ref-type name="Journal Article"&gt;17&lt;/ref-type&gt;&lt;contributors&gt;&lt;authors&gt;&lt;author&gt;Brookes, S. T.&lt;/author&gt;&lt;author&gt;Whitley, E.&lt;/author&gt;&lt;author&gt;Peters, T. J.&lt;/author&gt;&lt;author&gt;Mulheran, P. A.&lt;/author&gt;&lt;author&gt;Egger, M.&lt;/author&gt;&lt;author&gt;Davey Smith, G.&lt;/author&gt;&lt;/authors&gt;&lt;/contributors&gt;&lt;auth-address&gt;Department of Social Medicine, University of Bristol, UK.&lt;/auth-address&gt;&lt;titles&gt;&lt;title&gt;Subgroup analyses in randomised controlled trials: quantifying the risks of false-positives and false-negatives&lt;/title&gt;&lt;secondary-title&gt;Health Technol Assess&lt;/secondary-title&gt;&lt;alt-title&gt;Health technology assessment&lt;/alt-title&gt;&lt;/titles&gt;&lt;periodical&gt;&lt;full-title&gt;Health Technol Assess&lt;/full-title&gt;&lt;abbr-1&gt;Health technology assessment&lt;/abbr-1&gt;&lt;/periodical&gt;&lt;alt-periodical&gt;&lt;full-title&gt;Health Technol Assess&lt;/full-title&gt;&lt;abbr-1&gt;Health technology assessment&lt;/abbr-1&gt;&lt;/alt-periodical&gt;&lt;pages&gt;1-56&lt;/pages&gt;&lt;volume&gt;5&lt;/volume&gt;&lt;number&gt;33&lt;/number&gt;&lt;keywords&gt;&lt;keyword&gt;Data Interpretation, Statistical&lt;/keyword&gt;&lt;keyword&gt;Humans&lt;/keyword&gt;&lt;keyword&gt;Models, Statistical&lt;/keyword&gt;&lt;keyword&gt;Randomized Controlled Trials as Topic/*statistics &amp;amp; numerical data&lt;/keyword&gt;&lt;keyword&gt;Reproducibility of Results&lt;/keyword&gt;&lt;keyword&gt;Research Design&lt;/keyword&gt;&lt;keyword&gt;Sample Size&lt;/keyword&gt;&lt;keyword&gt;Sensitivity and Specificity&lt;/keyword&gt;&lt;/keywords&gt;&lt;dates&gt;&lt;year&gt;2001&lt;/year&gt;&lt;/dates&gt;&lt;isbn&gt;1366-5278 (Print)&amp;#xD;1366-5278 (Linking)&lt;/isbn&gt;&lt;accession-num&gt;11701102&lt;/accession-num&gt;&lt;urls&gt;&lt;related-urls&gt;&lt;url&gt;http://www.ncbi.nlm.nih.gov/pubmed/11701102&lt;/url&gt;&lt;/related-urls&gt;&lt;/urls&gt;&lt;/record&gt;&lt;/Cite&gt;&lt;/EndNote&gt;</w:instrText>
      </w:r>
      <w:r w:rsidR="00027379">
        <w:fldChar w:fldCharType="separate"/>
      </w:r>
      <w:r w:rsidR="00A96FEC">
        <w:rPr>
          <w:noProof/>
        </w:rPr>
        <w:t>[</w:t>
      </w:r>
      <w:hyperlink w:anchor="_ENREF_46" w:tooltip="Brookes, 2001 #130" w:history="1">
        <w:r w:rsidR="00AB1A24">
          <w:rPr>
            <w:noProof/>
          </w:rPr>
          <w:t>46</w:t>
        </w:r>
      </w:hyperlink>
      <w:r w:rsidR="00A96FEC">
        <w:rPr>
          <w:noProof/>
        </w:rPr>
        <w:t>]</w:t>
      </w:r>
      <w:r w:rsidR="00027379">
        <w:fldChar w:fldCharType="end"/>
      </w:r>
      <w:r w:rsidR="0015488A" w:rsidRPr="00085A0A">
        <w:t>.</w:t>
      </w:r>
      <w:r w:rsidR="007308C2" w:rsidRPr="00085A0A">
        <w:t xml:space="preserve"> To date, </w:t>
      </w:r>
      <w:r w:rsidR="00A667D4" w:rsidRPr="00085A0A">
        <w:t xml:space="preserve">results </w:t>
      </w:r>
      <w:r w:rsidR="004D24CC" w:rsidRPr="00085A0A">
        <w:t>from p</w:t>
      </w:r>
      <w:r w:rsidR="00E314D3" w:rsidRPr="00085A0A">
        <w:t>ost hoc a</w:t>
      </w:r>
      <w:r w:rsidR="0015488A" w:rsidRPr="00085A0A">
        <w:t xml:space="preserve">nalyses </w:t>
      </w:r>
      <w:r w:rsidR="00A667D4" w:rsidRPr="00085A0A">
        <w:t xml:space="preserve">exploring the relationship between </w:t>
      </w:r>
      <w:r w:rsidR="004F580E">
        <w:t xml:space="preserve">the </w:t>
      </w:r>
      <w:r w:rsidR="00A667D4" w:rsidRPr="00085A0A">
        <w:t xml:space="preserve">efficacy </w:t>
      </w:r>
      <w:r w:rsidR="00441D95" w:rsidRPr="00085A0A">
        <w:t xml:space="preserve">of </w:t>
      </w:r>
      <w:r w:rsidR="00AA4173" w:rsidRPr="00085A0A">
        <w:t>osteoporosis medication</w:t>
      </w:r>
      <w:r w:rsidR="00441D95" w:rsidRPr="00085A0A">
        <w:t xml:space="preserve"> </w:t>
      </w:r>
      <w:r w:rsidR="00A667D4" w:rsidRPr="00085A0A">
        <w:t>and baseline fracture probabilities</w:t>
      </w:r>
      <w:r w:rsidR="00BD5FB7">
        <w:t xml:space="preserve"> assessed with FRAX</w:t>
      </w:r>
      <w:r w:rsidR="007308C2" w:rsidRPr="00085A0A">
        <w:t xml:space="preserve"> have </w:t>
      </w:r>
      <w:r w:rsidR="00375BF2">
        <w:t>shown differences</w:t>
      </w:r>
      <w:r w:rsidR="007308C2" w:rsidRPr="00085A0A">
        <w:t xml:space="preserve"> </w:t>
      </w:r>
      <w:r w:rsidR="00375BF2">
        <w:t>between interventions</w:t>
      </w:r>
      <w:r w:rsidR="007308C2" w:rsidRPr="00085A0A">
        <w:t>.</w:t>
      </w:r>
      <w:r w:rsidR="00AF7D87" w:rsidRPr="00085A0A">
        <w:t xml:space="preserve"> </w:t>
      </w:r>
      <w:r w:rsidR="00AA4173" w:rsidRPr="00085A0A">
        <w:t xml:space="preserve">Studies of treatment with </w:t>
      </w:r>
      <w:r w:rsidR="00375BF2">
        <w:t>clodronate</w:t>
      </w:r>
      <w:r w:rsidR="00E16D1F">
        <w:t xml:space="preserve"> </w:t>
      </w:r>
      <w:r w:rsidR="00027379">
        <w:fldChar w:fldCharType="begin"/>
      </w:r>
      <w:r w:rsidR="00A96FEC">
        <w:instrText xml:space="preserve"> ADDIN EN.CITE &lt;EndNote&gt;&lt;Cite&gt;&lt;Author&gt;McCloskey&lt;/Author&gt;&lt;Year&gt;2009&lt;/Year&gt;&lt;RecNum&gt;135&lt;/RecNum&gt;&lt;DisplayText&gt;[47]&lt;/DisplayText&gt;&lt;record&gt;&lt;rec-number&gt;135&lt;/rec-number&gt;&lt;foreign-keys&gt;&lt;key app="EN" db-id="z9xtfvpzlretemeftxz50e5jd0eds02zrtrs" timestamp="1480602224"&gt;135&lt;/key&gt;&lt;/foreign-keys&gt;&lt;ref-type name="Journal Article"&gt;17&lt;/ref-type&gt;&lt;contributors&gt;&lt;authors&gt;&lt;author&gt;McCloskey, E. V.&lt;/author&gt;&lt;author&gt;Johansson, H.&lt;/author&gt;&lt;author&gt;Oden, A.&lt;/author&gt;&lt;author&gt;Vasireddy, S.&lt;/author&gt;&lt;author&gt;Kayan, K.&lt;/author&gt;&lt;author&gt;Pande, K.&lt;/author&gt;&lt;author&gt;Jalava, T.&lt;/author&gt;&lt;author&gt;Kanis, J. A.&lt;/author&gt;&lt;/authors&gt;&lt;/contributors&gt;&lt;titles&gt;&lt;title&gt;Ten-year fracture probability identifies women who will benefit from clodronate therapy—additional results from a double-blind, placebo-controlled randomised study&lt;/title&gt;&lt;secondary-title&gt;Osteoporosis International&lt;/secondary-title&gt;&lt;/titles&gt;&lt;periodical&gt;&lt;full-title&gt;Osteoporosis International&lt;/full-title&gt;&lt;/periodical&gt;&lt;pages&gt;811-817&lt;/pages&gt;&lt;volume&gt;20&lt;/volume&gt;&lt;number&gt;5&lt;/number&gt;&lt;dates&gt;&lt;year&gt;2009&lt;/year&gt;&lt;/dates&gt;&lt;isbn&gt;1433-2965&lt;/isbn&gt;&lt;label&gt;McCloskey2009&lt;/label&gt;&lt;work-type&gt;journal article&lt;/work-type&gt;&lt;urls&gt;&lt;related-urls&gt;&lt;url&gt;http://dx.doi.org/10.1007/s00198-008-0786-9&lt;/url&gt;&lt;/related-urls&gt;&lt;/urls&gt;&lt;electronic-resource-num&gt;10.1007/s00198-008-0786-9&lt;/electronic-resource-num&gt;&lt;/record&gt;&lt;/Cite&gt;&lt;/EndNote&gt;</w:instrText>
      </w:r>
      <w:r w:rsidR="00027379">
        <w:fldChar w:fldCharType="separate"/>
      </w:r>
      <w:r w:rsidR="00A96FEC">
        <w:rPr>
          <w:noProof/>
        </w:rPr>
        <w:t>[</w:t>
      </w:r>
      <w:hyperlink w:anchor="_ENREF_47" w:tooltip="McCloskey, 2009 #135" w:history="1">
        <w:r w:rsidR="00AB1A24">
          <w:rPr>
            <w:noProof/>
          </w:rPr>
          <w:t>47</w:t>
        </w:r>
      </w:hyperlink>
      <w:r w:rsidR="00A96FEC">
        <w:rPr>
          <w:noProof/>
        </w:rPr>
        <w:t>]</w:t>
      </w:r>
      <w:r w:rsidR="00027379">
        <w:fldChar w:fldCharType="end"/>
      </w:r>
      <w:r w:rsidR="00375BF2">
        <w:t xml:space="preserve">, </w:t>
      </w:r>
      <w:r w:rsidR="00C148D1" w:rsidRPr="00085A0A">
        <w:t xml:space="preserve">bazedoxifene </w:t>
      </w:r>
      <w:r w:rsidR="00027379">
        <w:fldChar w:fldCharType="begin"/>
      </w:r>
      <w:r w:rsidR="00A96FEC">
        <w:instrText xml:space="preserve"> ADDIN EN.CITE &lt;EndNote&gt;&lt;Cite&gt;&lt;Author&gt;Kanis&lt;/Author&gt;&lt;Year&gt;2009&lt;/Year&gt;&lt;RecNum&gt;30&lt;/RecNum&gt;&lt;DisplayText&gt;[48]&lt;/DisplayText&gt;&lt;record&gt;&lt;rec-number&gt;30&lt;/rec-number&gt;&lt;foreign-keys&gt;&lt;key app="EN" db-id="z9xtfvpzlretemeftxz50e5jd0eds02zrtrs" timestamp="1475852954"&gt;30&lt;/key&gt;&lt;/foreign-keys&gt;&lt;ref-type name="Journal Article"&gt;17&lt;/ref-type&gt;&lt;contributors&gt;&lt;authors&gt;&lt;author&gt;Kanis, J. A.&lt;/author&gt;&lt;author&gt;Johansson, H.&lt;/author&gt;&lt;author&gt;Oden, A.&lt;/author&gt;&lt;author&gt;McCloskey, E. V.&lt;/author&gt;&lt;/authors&gt;&lt;/contributors&gt;&lt;auth-address&gt;WHO Collaborating Centre for Metabolic Bone Diseases, University of Sheffield, Beech Hill Road, Sheffield S10 2RX, UK. w.j.Pontefract@shef.ac.uk&lt;/auth-address&gt;&lt;titles&gt;&lt;title&gt;Bazedoxifene reduces vertebral and clinical fractures in postmenopausal women at high risk assessed with FRAX&lt;/title&gt;&lt;secondary-title&gt;Bone&lt;/secondary-title&gt;&lt;/titles&gt;&lt;periodical&gt;&lt;full-title&gt;Bone&lt;/full-title&gt;&lt;/periodical&gt;&lt;pages&gt;1049-54&lt;/pages&gt;&lt;volume&gt;44&lt;/volume&gt;&lt;number&gt;6&lt;/number&gt;&lt;keywords&gt;&lt;keyword&gt;Aged&lt;/keyword&gt;&lt;keyword&gt;*Algorithms&lt;/keyword&gt;&lt;keyword&gt;Bone Density Conservation Agents/therapeutic use&lt;/keyword&gt;&lt;keyword&gt;Double-Blind Method&lt;/keyword&gt;&lt;keyword&gt;Female&lt;/keyword&gt;&lt;keyword&gt;Fractures, Bone/*prevention &amp;amp; control&lt;/keyword&gt;&lt;keyword&gt;Humans&lt;/keyword&gt;&lt;keyword&gt;Indoles/*therapeutic use&lt;/keyword&gt;&lt;keyword&gt;Middle Aged&lt;/keyword&gt;&lt;keyword&gt;Osteoporosis, Postmenopausal/*drug therapy&lt;/keyword&gt;&lt;keyword&gt;*Postmenopause&lt;/keyword&gt;&lt;keyword&gt;Risk Factors&lt;/keyword&gt;&lt;keyword&gt;Spinal Fractures/*prevention &amp;amp; control&lt;/keyword&gt;&lt;/keywords&gt;&lt;dates&gt;&lt;year&gt;2009&lt;/year&gt;&lt;pub-dates&gt;&lt;date&gt;Jun&lt;/date&gt;&lt;/pub-dates&gt;&lt;/dates&gt;&lt;isbn&gt;1873-2763 (Electronic)&amp;#xD;1873-2763 (Linking)&lt;/isbn&gt;&lt;accession-num&gt;19254788&lt;/accession-num&gt;&lt;urls&gt;&lt;related-urls&gt;&lt;url&gt;http://www.ncbi.nlm.nih.gov/pubmed/19254788&lt;/url&gt;&lt;/related-urls&gt;&lt;/urls&gt;&lt;electronic-resource-num&gt;10.1016/j.bone.2009.02.014&lt;/electronic-resource-num&gt;&lt;/record&gt;&lt;/Cite&gt;&lt;/EndNote&gt;</w:instrText>
      </w:r>
      <w:r w:rsidR="00027379">
        <w:fldChar w:fldCharType="separate"/>
      </w:r>
      <w:r w:rsidR="00A96FEC">
        <w:rPr>
          <w:noProof/>
        </w:rPr>
        <w:t>[</w:t>
      </w:r>
      <w:hyperlink w:anchor="_ENREF_48" w:tooltip="Kanis, 2009 #30" w:history="1">
        <w:r w:rsidR="00AB1A24">
          <w:rPr>
            <w:noProof/>
          </w:rPr>
          <w:t>48</w:t>
        </w:r>
      </w:hyperlink>
      <w:r w:rsidR="00A96FEC">
        <w:rPr>
          <w:noProof/>
        </w:rPr>
        <w:t>]</w:t>
      </w:r>
      <w:r w:rsidR="00027379">
        <w:fldChar w:fldCharType="end"/>
      </w:r>
      <w:r w:rsidR="00C148D1" w:rsidRPr="00085A0A">
        <w:t xml:space="preserve"> and</w:t>
      </w:r>
      <w:r w:rsidR="003F0729" w:rsidRPr="00085A0A">
        <w:t xml:space="preserve"> </w:t>
      </w:r>
      <w:r w:rsidR="00C148D1" w:rsidRPr="00085A0A">
        <w:t xml:space="preserve">denosumab </w:t>
      </w:r>
      <w:r w:rsidR="00027379">
        <w:fldChar w:fldCharType="begin">
          <w:fldData xml:space="preserve">PEVuZE5vdGU+PENpdGU+PEF1dGhvcj5NY0Nsb3NrZXk8L0F1dGhvcj48WWVhcj4yMDEyPC9ZZWFy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</w:fldData>
        </w:fldChar>
      </w:r>
      <w:r w:rsidR="00A96FEC">
        <w:instrText xml:space="preserve"> ADDIN EN.CITE </w:instrText>
      </w:r>
      <w:r w:rsidR="00A96FEC">
        <w:fldChar w:fldCharType="begin">
          <w:fldData xml:space="preserve">PEVuZE5vdGU+PENpdGU+PEF1dGhvcj5NY0Nsb3NrZXk8L0F1dGhvcj48WWVhcj4yMDEyPC9ZZWFy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</w:fldData>
        </w:fldChar>
      </w:r>
      <w:r w:rsidR="00A96FEC">
        <w:instrText xml:space="preserve"> ADDIN EN.CITE.DATA </w:instrText>
      </w:r>
      <w:r w:rsidR="00A96FEC">
        <w:fldChar w:fldCharType="end"/>
      </w:r>
      <w:r w:rsidR="00027379">
        <w:fldChar w:fldCharType="separate"/>
      </w:r>
      <w:r w:rsidR="00A96FEC">
        <w:rPr>
          <w:noProof/>
        </w:rPr>
        <w:t>[</w:t>
      </w:r>
      <w:hyperlink w:anchor="_ENREF_49" w:tooltip="McCloskey, 2012 #31" w:history="1">
        <w:r w:rsidR="00AB1A24">
          <w:rPr>
            <w:noProof/>
          </w:rPr>
          <w:t>49</w:t>
        </w:r>
      </w:hyperlink>
      <w:r w:rsidR="00A96FEC">
        <w:rPr>
          <w:noProof/>
        </w:rPr>
        <w:t>]</w:t>
      </w:r>
      <w:r w:rsidR="00027379">
        <w:fldChar w:fldCharType="end"/>
      </w:r>
      <w:r w:rsidR="00A21D96" w:rsidRPr="00085A0A">
        <w:t xml:space="preserve"> </w:t>
      </w:r>
      <w:r w:rsidR="00AA4173" w:rsidRPr="00085A0A">
        <w:t>have shown larger reductions in fracture incidence with increasing baseline FRAX fracture probability in postmenopausal women</w:t>
      </w:r>
      <w:r w:rsidR="00872A4F">
        <w:t>.</w:t>
      </w:r>
      <w:r w:rsidR="003F0729" w:rsidRPr="00085A0A">
        <w:t xml:space="preserve"> </w:t>
      </w:r>
      <w:r w:rsidR="00815D06">
        <w:t>T</w:t>
      </w:r>
      <w:r w:rsidR="00815D06" w:rsidRPr="00815D06">
        <w:t xml:space="preserve">he finding of greater efficacy </w:t>
      </w:r>
      <w:r w:rsidR="009A516B">
        <w:rPr>
          <w:noProof/>
        </w:rPr>
        <w:t>at</w:t>
      </w:r>
      <w:r w:rsidR="008C10EF">
        <w:rPr>
          <w:noProof/>
        </w:rPr>
        <w:t xml:space="preserve"> </w:t>
      </w:r>
      <w:r w:rsidR="009A516B">
        <w:rPr>
          <w:noProof/>
        </w:rPr>
        <w:t>higher</w:t>
      </w:r>
      <w:r w:rsidR="00FC5B6E">
        <w:t xml:space="preserve"> fracture probabilities</w:t>
      </w:r>
      <w:r w:rsidR="00815D06" w:rsidRPr="00815D06">
        <w:t xml:space="preserve"> has important implications for health</w:t>
      </w:r>
      <w:r w:rsidR="00581806">
        <w:t xml:space="preserve"> </w:t>
      </w:r>
      <w:r w:rsidR="00730A2A">
        <w:t>technology assessments</w:t>
      </w:r>
      <w:r w:rsidR="000C7501">
        <w:t>,</w:t>
      </w:r>
      <w:r w:rsidR="00815D06" w:rsidRPr="00815D06">
        <w:t xml:space="preserve"> </w:t>
      </w:r>
      <w:r w:rsidR="000C7501">
        <w:t>as</w:t>
      </w:r>
      <w:r w:rsidR="000C7501" w:rsidRPr="00815D06">
        <w:t xml:space="preserve"> </w:t>
      </w:r>
      <w:r w:rsidR="00815D06" w:rsidRPr="00815D06">
        <w:t xml:space="preserve">treatments </w:t>
      </w:r>
      <w:r w:rsidR="00581806">
        <w:t xml:space="preserve">should </w:t>
      </w:r>
      <w:r w:rsidR="00D750C4">
        <w:t xml:space="preserve">ideally </w:t>
      </w:r>
      <w:r w:rsidR="00581806" w:rsidRPr="007A7196">
        <w:rPr>
          <w:noProof/>
        </w:rPr>
        <w:t>be targeted</w:t>
      </w:r>
      <w:r w:rsidR="00581806">
        <w:t xml:space="preserve"> </w:t>
      </w:r>
      <w:r w:rsidR="00815D06" w:rsidRPr="00815D06">
        <w:t>to</w:t>
      </w:r>
      <w:r w:rsidR="009A516B">
        <w:t xml:space="preserve"> high-</w:t>
      </w:r>
      <w:r w:rsidR="00815D06" w:rsidRPr="00815D06">
        <w:t xml:space="preserve">risk </w:t>
      </w:r>
      <w:r w:rsidR="00581806">
        <w:t>patients</w:t>
      </w:r>
      <w:r w:rsidR="00815D06" w:rsidRPr="00815D06">
        <w:t xml:space="preserve"> </w:t>
      </w:r>
      <w:r w:rsidR="00E83285">
        <w:t xml:space="preserve">so </w:t>
      </w:r>
      <w:r w:rsidR="00815D06" w:rsidRPr="00815D06">
        <w:t xml:space="preserve">greater efficacy in </w:t>
      </w:r>
      <w:r w:rsidR="009A516B">
        <w:t xml:space="preserve">the </w:t>
      </w:r>
      <w:r w:rsidR="000969BC">
        <w:t>higher-</w:t>
      </w:r>
      <w:r w:rsidR="00815D06" w:rsidRPr="00815D06">
        <w:t>risk groups</w:t>
      </w:r>
      <w:r w:rsidR="00581806">
        <w:t xml:space="preserve"> </w:t>
      </w:r>
      <w:r w:rsidR="007A7196">
        <w:t>could</w:t>
      </w:r>
      <w:r w:rsidR="007A7196" w:rsidRPr="00815D06">
        <w:t xml:space="preserve"> </w:t>
      </w:r>
      <w:r w:rsidR="00815D06" w:rsidRPr="00815D06">
        <w:t>improve the budget impact and the cost-effectiveness</w:t>
      </w:r>
      <w:r w:rsidR="000969BC">
        <w:t xml:space="preserve"> </w:t>
      </w:r>
      <w:r w:rsidR="00815D06" w:rsidRPr="00815D06">
        <w:t>of intervention</w:t>
      </w:r>
      <w:r w:rsidR="008C10EF">
        <w:t>s</w:t>
      </w:r>
      <w:r w:rsidR="00815D06" w:rsidRPr="00815D06">
        <w:t>.</w:t>
      </w:r>
      <w:r w:rsidR="00581806">
        <w:t xml:space="preserve"> In contrast</w:t>
      </w:r>
      <w:r w:rsidR="003F0729" w:rsidRPr="00085A0A">
        <w:t xml:space="preserve">, </w:t>
      </w:r>
      <w:r w:rsidR="00E56013" w:rsidRPr="00085A0A">
        <w:t xml:space="preserve">other studies </w:t>
      </w:r>
      <w:r w:rsidR="00AA4173" w:rsidRPr="00085A0A">
        <w:t xml:space="preserve">assessing treatment with raloxifene </w:t>
      </w:r>
      <w:r w:rsidR="00027379">
        <w:fldChar w:fldCharType="begin">
          <w:fldData xml:space="preserve">PEVuZE5vdGU+PENpdGU+PEF1dGhvcj5LYW5pczwvQXV0aG9yPjxZZWFyPjIwMTA8L1llYXI+PFJl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</w:fldData>
        </w:fldChar>
      </w:r>
      <w:r w:rsidR="00A96FEC">
        <w:instrText xml:space="preserve"> ADDIN EN.CITE </w:instrText>
      </w:r>
      <w:r w:rsidR="00A96FEC">
        <w:fldChar w:fldCharType="begin">
          <w:fldData xml:space="preserve">PEVuZE5vdGU+PENpdGU+PEF1dGhvcj5LYW5pczwvQXV0aG9yPjxZZWFyPjIwMTA8L1llYXI+PFJl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</w:fldData>
        </w:fldChar>
      </w:r>
      <w:r w:rsidR="00A96FEC">
        <w:instrText xml:space="preserve"> ADDIN EN.CITE.DATA </w:instrText>
      </w:r>
      <w:r w:rsidR="00A96FEC">
        <w:fldChar w:fldCharType="end"/>
      </w:r>
      <w:r w:rsidR="00027379">
        <w:fldChar w:fldCharType="separate"/>
      </w:r>
      <w:r w:rsidR="00A96FEC">
        <w:rPr>
          <w:noProof/>
        </w:rPr>
        <w:t>[</w:t>
      </w:r>
      <w:hyperlink w:anchor="_ENREF_48" w:tooltip="Kanis, 2009 #30" w:history="1">
        <w:r w:rsidR="00AB1A24">
          <w:rPr>
            <w:noProof/>
          </w:rPr>
          <w:t>48</w:t>
        </w:r>
      </w:hyperlink>
      <w:r w:rsidR="00A96FEC">
        <w:rPr>
          <w:noProof/>
        </w:rPr>
        <w:t xml:space="preserve">, </w:t>
      </w:r>
      <w:hyperlink w:anchor="_ENREF_50" w:tooltip="Kanis, 2010 #32" w:history="1">
        <w:r w:rsidR="00AB1A24">
          <w:rPr>
            <w:noProof/>
          </w:rPr>
          <w:t>50</w:t>
        </w:r>
      </w:hyperlink>
      <w:r w:rsidR="00A96FEC">
        <w:rPr>
          <w:noProof/>
        </w:rPr>
        <w:t>]</w:t>
      </w:r>
      <w:r w:rsidR="00027379">
        <w:fldChar w:fldCharType="end"/>
      </w:r>
      <w:r w:rsidR="00AA4173" w:rsidRPr="00085A0A">
        <w:t xml:space="preserve">, strontium ranelate </w:t>
      </w:r>
      <w:r w:rsidR="00027379">
        <w:fldChar w:fldCharType="begin">
          <w:fldData xml:space="preserve">PEVuZE5vdGU+PENpdGU+PEF1dGhvcj5LYW5pczwvQXV0aG9yPjxZZWFyPjIwMTE8L1llYXI+PFJl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</w:fldData>
        </w:fldChar>
      </w:r>
      <w:r w:rsidR="00A96FEC">
        <w:instrText xml:space="preserve"> ADDIN EN.CITE </w:instrText>
      </w:r>
      <w:r w:rsidR="00A96FEC">
        <w:fldChar w:fldCharType="begin">
          <w:fldData xml:space="preserve">PEVuZE5vdGU+PENpdGU+PEF1dGhvcj5LYW5pczwvQXV0aG9yPjxZZWFyPjIwMTE8L1llYXI+PFJl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</w:fldData>
        </w:fldChar>
      </w:r>
      <w:r w:rsidR="00A96FEC">
        <w:instrText xml:space="preserve"> ADDIN EN.CITE.DATA </w:instrText>
      </w:r>
      <w:r w:rsidR="00A96FEC">
        <w:fldChar w:fldCharType="end"/>
      </w:r>
      <w:r w:rsidR="00027379">
        <w:fldChar w:fldCharType="separate"/>
      </w:r>
      <w:r w:rsidR="00A96FEC">
        <w:rPr>
          <w:noProof/>
        </w:rPr>
        <w:t>[</w:t>
      </w:r>
      <w:hyperlink w:anchor="_ENREF_51" w:tooltip="Kanis, 2011 #96" w:history="1">
        <w:r w:rsidR="00AB1A24">
          <w:rPr>
            <w:noProof/>
          </w:rPr>
          <w:t>51</w:t>
        </w:r>
      </w:hyperlink>
      <w:r w:rsidR="00A96FEC">
        <w:rPr>
          <w:noProof/>
        </w:rPr>
        <w:t>]</w:t>
      </w:r>
      <w:r w:rsidR="00027379">
        <w:fldChar w:fldCharType="end"/>
      </w:r>
      <w:r w:rsidR="000A2FD0">
        <w:t xml:space="preserve">, abaloparatide </w:t>
      </w:r>
      <w:r w:rsidR="00027379">
        <w:fldChar w:fldCharType="begin"/>
      </w:r>
      <w:r w:rsidR="00A96FEC">
        <w:instrText xml:space="preserve"> ADDIN EN.CITE &lt;EndNote&gt;&lt;Cite&gt;&lt;Author&gt;McCloskey&lt;/Author&gt;&lt;Year&gt;2016&lt;/Year&gt;&lt;RecNum&gt;131&lt;/RecNum&gt;&lt;DisplayText&gt;[52]&lt;/DisplayText&gt;&lt;record&gt;&lt;rec-number&gt;131&lt;/rec-number&gt;&lt;foreign-keys&gt;&lt;key app="EN" db-id="z9xtfvpzlretemeftxz50e5jd0eds02zrtrs" timestamp="1480602222"&gt;131&lt;/key&gt;&lt;/foreign-keys&gt;&lt;ref-type name="Journal Article"&gt;17&lt;/ref-type&gt;&lt;contributors&gt;&lt;authors&gt;&lt;author&gt;McCloskey, E.V.&lt;/author&gt;&lt;author&gt;Johansson, H. &lt;/author&gt;&lt;author&gt;Harvey, N.C. &lt;/author&gt;&lt;author&gt;Oden, A. &lt;/author&gt;&lt;author&gt;Jiang, H. &lt;/author&gt;&lt;author&gt;Modin, S. &lt;/author&gt;&lt;author&gt;Fitzpatrick, L. &lt;/author&gt;&lt;author&gt;Kanis, J.A.&lt;/author&gt;&lt;/authors&gt;&lt;/contributors&gt;&lt;titles&gt;&lt;title&gt;Effect of investigational treatment abaloparatide-SC for prevention of major osteoporotic fracture or any fracture is independent of baseline fracture probability&lt;/title&gt;&lt;secondary-title&gt;Journal of Bone and Mineral Metabolism &lt;/secondary-title&gt;&lt;/titles&gt;&lt;periodical&gt;&lt;full-title&gt;Journal of Bone and Mineral Metabolism&lt;/full-title&gt;&lt;/periodical&gt;&lt;pages&gt;S381&lt;/pages&gt;&lt;volume&gt;31&lt;/volume&gt;&lt;number&gt;Suppl s1&lt;/number&gt;&lt;dates&gt;&lt;year&gt;2016&lt;/year&gt;&lt;/dates&gt;&lt;urls&gt;&lt;/urls&gt;&lt;/record&gt;&lt;/Cite&gt;&lt;/EndNote&gt;</w:instrText>
      </w:r>
      <w:r w:rsidR="00027379">
        <w:fldChar w:fldCharType="separate"/>
      </w:r>
      <w:r w:rsidR="00A96FEC">
        <w:rPr>
          <w:noProof/>
        </w:rPr>
        <w:t>[</w:t>
      </w:r>
      <w:hyperlink w:anchor="_ENREF_52" w:tooltip="McCloskey, 2016 #131" w:history="1">
        <w:r w:rsidR="00AB1A24">
          <w:rPr>
            <w:noProof/>
          </w:rPr>
          <w:t>52</w:t>
        </w:r>
      </w:hyperlink>
      <w:r w:rsidR="00A96FEC">
        <w:rPr>
          <w:noProof/>
        </w:rPr>
        <w:t>]</w:t>
      </w:r>
      <w:r w:rsidR="00027379">
        <w:fldChar w:fldCharType="end"/>
      </w:r>
      <w:r w:rsidR="00AA4173" w:rsidRPr="00085A0A">
        <w:t xml:space="preserve"> </w:t>
      </w:r>
      <w:r w:rsidR="000C7501">
        <w:t>and</w:t>
      </w:r>
      <w:r w:rsidR="000C7501" w:rsidRPr="00085A0A">
        <w:t xml:space="preserve"> </w:t>
      </w:r>
      <w:r w:rsidR="00AA4173" w:rsidRPr="00085A0A">
        <w:t xml:space="preserve">teriparatide </w:t>
      </w:r>
      <w:r w:rsidR="00027379">
        <w:fldChar w:fldCharType="begin">
          <w:fldData xml:space="preserve">PEVuZE5vdGU+PENpdGU+PEF1dGhvcj5IYXJ2ZXk8L0F1dGhvcj48WWVhcj4yMDE1PC9ZZWFyPjxS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</w:fldData>
        </w:fldChar>
      </w:r>
      <w:r w:rsidR="00A96FEC">
        <w:instrText xml:space="preserve"> ADDIN EN.CITE </w:instrText>
      </w:r>
      <w:r w:rsidR="00A96FEC">
        <w:fldChar w:fldCharType="begin">
          <w:fldData xml:space="preserve">PEVuZE5vdGU+PENpdGU+PEF1dGhvcj5IYXJ2ZXk8L0F1dGhvcj48WWVhcj4yMDE1PC9ZZWFyPjxS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</w:fldData>
        </w:fldChar>
      </w:r>
      <w:r w:rsidR="00A96FEC">
        <w:instrText xml:space="preserve"> ADDIN EN.CITE.DATA </w:instrText>
      </w:r>
      <w:r w:rsidR="00A96FEC">
        <w:fldChar w:fldCharType="end"/>
      </w:r>
      <w:r w:rsidR="00027379">
        <w:fldChar w:fldCharType="separate"/>
      </w:r>
      <w:r w:rsidR="00A96FEC">
        <w:rPr>
          <w:noProof/>
        </w:rPr>
        <w:t>[</w:t>
      </w:r>
      <w:hyperlink w:anchor="_ENREF_53" w:tooltip="Harvey, 2015 #97" w:history="1">
        <w:r w:rsidR="00AB1A24">
          <w:rPr>
            <w:noProof/>
          </w:rPr>
          <w:t>53</w:t>
        </w:r>
      </w:hyperlink>
      <w:r w:rsidR="00A96FEC">
        <w:rPr>
          <w:noProof/>
        </w:rPr>
        <w:t xml:space="preserve">, </w:t>
      </w:r>
      <w:hyperlink w:anchor="_ENREF_54" w:tooltip="Harvey, 2015 #136" w:history="1">
        <w:r w:rsidR="00AB1A24">
          <w:rPr>
            <w:noProof/>
          </w:rPr>
          <w:t>54</w:t>
        </w:r>
      </w:hyperlink>
      <w:r w:rsidR="00A96FEC">
        <w:rPr>
          <w:noProof/>
        </w:rPr>
        <w:t>]</w:t>
      </w:r>
      <w:r w:rsidR="00027379">
        <w:fldChar w:fldCharType="end"/>
      </w:r>
      <w:r w:rsidR="00AA4173" w:rsidRPr="00085A0A">
        <w:t xml:space="preserve"> </w:t>
      </w:r>
      <w:r w:rsidR="00E56013" w:rsidRPr="00085A0A">
        <w:t xml:space="preserve">have shown </w:t>
      </w:r>
      <w:r w:rsidR="003F0729" w:rsidRPr="00085A0A">
        <w:t>n</w:t>
      </w:r>
      <w:r w:rsidR="00E56013" w:rsidRPr="00085A0A">
        <w:t>o significant interaction</w:t>
      </w:r>
      <w:r w:rsidR="00EF0244" w:rsidRPr="00085A0A">
        <w:t xml:space="preserve"> between </w:t>
      </w:r>
      <w:r w:rsidR="004E42B7">
        <w:t xml:space="preserve">treatment efficacy and </w:t>
      </w:r>
      <w:r w:rsidR="00EF1CB8" w:rsidRPr="00085A0A">
        <w:t>baseline</w:t>
      </w:r>
      <w:r w:rsidR="00EF0244" w:rsidRPr="00085A0A">
        <w:t xml:space="preserve"> fracture probability </w:t>
      </w:r>
      <w:r w:rsidR="00EF1CB8" w:rsidRPr="00085A0A">
        <w:t>a</w:t>
      </w:r>
      <w:r w:rsidR="00F7462F" w:rsidRPr="00085A0A">
        <w:t>ssessed using FRAX</w:t>
      </w:r>
      <w:r w:rsidR="00AA4173" w:rsidRPr="00085A0A">
        <w:t>.</w:t>
      </w:r>
      <w:r w:rsidR="007A7196">
        <w:t xml:space="preserve"> </w:t>
      </w:r>
    </w:p>
    <w:p w14:paraId="3AEC4D15" w14:textId="2CD92C12" w:rsidR="00026645" w:rsidRPr="00085A0A" w:rsidRDefault="000610D2" w:rsidP="005F7375">
      <w:pPr>
        <w:spacing w:after="120"/>
        <w:ind w:firstLine="720"/>
      </w:pPr>
      <w:r w:rsidRPr="007A7196">
        <w:rPr>
          <w:noProof/>
        </w:rPr>
        <w:t xml:space="preserve">In terms </w:t>
      </w:r>
      <w:r w:rsidR="00D023BE" w:rsidRPr="007A7196">
        <w:rPr>
          <w:noProof/>
        </w:rPr>
        <w:t>o</w:t>
      </w:r>
      <w:r w:rsidRPr="007A7196">
        <w:rPr>
          <w:noProof/>
        </w:rPr>
        <w:t>f</w:t>
      </w:r>
      <w:r w:rsidRPr="00085A0A">
        <w:t xml:space="preserve"> future research, f</w:t>
      </w:r>
      <w:r w:rsidR="00F61D82" w:rsidRPr="00085A0A">
        <w:t xml:space="preserve">urther </w:t>
      </w:r>
      <w:r w:rsidR="00506574" w:rsidRPr="00085A0A">
        <w:t xml:space="preserve">clinical </w:t>
      </w:r>
      <w:r w:rsidR="00F61D82" w:rsidRPr="00085A0A">
        <w:t>efficacy data supported by health ec</w:t>
      </w:r>
      <w:r w:rsidR="00435A89">
        <w:t xml:space="preserve">onomic assessments </w:t>
      </w:r>
      <w:r w:rsidR="00435A89" w:rsidRPr="007A7196">
        <w:rPr>
          <w:noProof/>
        </w:rPr>
        <w:t xml:space="preserve">are </w:t>
      </w:r>
      <w:r w:rsidR="00F61D82" w:rsidRPr="007A7196">
        <w:rPr>
          <w:noProof/>
        </w:rPr>
        <w:t>needed</w:t>
      </w:r>
      <w:r w:rsidR="00F61D82" w:rsidRPr="00085A0A">
        <w:t xml:space="preserve"> so that </w:t>
      </w:r>
      <w:r w:rsidR="003104D9" w:rsidRPr="00085A0A">
        <w:t xml:space="preserve">clinicians, </w:t>
      </w:r>
      <w:r w:rsidR="00F61D82" w:rsidRPr="00085A0A">
        <w:t xml:space="preserve">regulatory bodies and payers can identify </w:t>
      </w:r>
      <w:r w:rsidR="005C5B8F">
        <w:t xml:space="preserve">which treatments are most effective </w:t>
      </w:r>
      <w:r w:rsidR="005C5B8F" w:rsidRPr="007A7196">
        <w:rPr>
          <w:noProof/>
        </w:rPr>
        <w:t>in terms of</w:t>
      </w:r>
      <w:r w:rsidR="005C5B8F">
        <w:t xml:space="preserve"> clinical efficacy, safety and cost for those patients at increased risk of fracture</w:t>
      </w:r>
      <w:r w:rsidR="008B5865">
        <w:t xml:space="preserve"> </w:t>
      </w:r>
      <w:r w:rsidR="008B5865">
        <w:fldChar w:fldCharType="begin">
          <w:fldData xml:space="preserve">PEVuZE5vdGU+PENpdGU+PEF1dGhvcj5IaWxpZ3NtYW5uPC9BdXRob3I+PFllYXI+MjAxNTwvWWVh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</w:fldData>
        </w:fldChar>
      </w:r>
      <w:r w:rsidR="00AB1A24">
        <w:instrText xml:space="preserve"> ADDIN EN.CITE </w:instrText>
      </w:r>
      <w:r w:rsidR="00AB1A24">
        <w:fldChar w:fldCharType="begin">
          <w:fldData xml:space="preserve">PEVuZE5vdGU+PENpdGU+PEF1dGhvcj5IaWxpZ3NtYW5uPC9BdXRob3I+PFllYXI+MjAxNTwvWWVh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</w:fldData>
        </w:fldChar>
      </w:r>
      <w:r w:rsidR="00AB1A24">
        <w:instrText xml:space="preserve"> ADDIN EN.CITE.DATA </w:instrText>
      </w:r>
      <w:r w:rsidR="00AB1A24">
        <w:fldChar w:fldCharType="end"/>
      </w:r>
      <w:r w:rsidR="008B5865">
        <w:fldChar w:fldCharType="separate"/>
      </w:r>
      <w:r w:rsidR="00AB1A24">
        <w:rPr>
          <w:noProof/>
        </w:rPr>
        <w:t>[</w:t>
      </w:r>
      <w:hyperlink w:anchor="_ENREF_55" w:tooltip="Hiligsmann, 2015 #156" w:history="1">
        <w:r w:rsidR="00AB1A24">
          <w:rPr>
            <w:noProof/>
          </w:rPr>
          <w:t>55</w:t>
        </w:r>
      </w:hyperlink>
      <w:r w:rsidR="00AB1A24">
        <w:rPr>
          <w:noProof/>
        </w:rPr>
        <w:t xml:space="preserve">, </w:t>
      </w:r>
      <w:hyperlink w:anchor="_ENREF_56" w:tooltip="Hiligsmann, 2013 #161" w:history="1">
        <w:r w:rsidR="00AB1A24">
          <w:rPr>
            <w:noProof/>
          </w:rPr>
          <w:t>56</w:t>
        </w:r>
      </w:hyperlink>
      <w:r w:rsidR="00AB1A24">
        <w:rPr>
          <w:noProof/>
        </w:rPr>
        <w:t>]</w:t>
      </w:r>
      <w:r w:rsidR="008B5865">
        <w:fldChar w:fldCharType="end"/>
      </w:r>
      <w:r w:rsidR="00F61D82" w:rsidRPr="00085A0A">
        <w:t>. To date, f</w:t>
      </w:r>
      <w:r w:rsidR="005D17E3" w:rsidRPr="00085A0A">
        <w:t xml:space="preserve">ew studies have evaluated the effect of treatment in patients with an increased risk of fracture </w:t>
      </w:r>
      <w:r w:rsidR="00301BED" w:rsidRPr="00085A0A">
        <w:t xml:space="preserve">immediately </w:t>
      </w:r>
      <w:r w:rsidR="005D17E3" w:rsidRPr="00085A0A">
        <w:t>following a first event of fracture</w:t>
      </w:r>
      <w:r w:rsidR="00871348">
        <w:t xml:space="preserve">, a period during which </w:t>
      </w:r>
      <w:r w:rsidR="00506574" w:rsidRPr="00085A0A">
        <w:t>they</w:t>
      </w:r>
      <w:r w:rsidR="00F61D82" w:rsidRPr="00085A0A">
        <w:t xml:space="preserve"> are at high</w:t>
      </w:r>
      <w:r w:rsidRPr="00085A0A">
        <w:t>est</w:t>
      </w:r>
      <w:r w:rsidR="00F61D82" w:rsidRPr="00085A0A">
        <w:t xml:space="preserve"> risk</w:t>
      </w:r>
      <w:r w:rsidR="005D17E3" w:rsidRPr="00085A0A">
        <w:t>.</w:t>
      </w:r>
      <w:r w:rsidRPr="00085A0A">
        <w:t xml:space="preserve"> </w:t>
      </w:r>
      <w:r w:rsidR="00940900">
        <w:t xml:space="preserve">Importantly, </w:t>
      </w:r>
      <w:r w:rsidR="005C5B8F" w:rsidRPr="00085A0A">
        <w:t xml:space="preserve">the HORIZON study demonstrated </w:t>
      </w:r>
      <w:r w:rsidR="00FB3FAB">
        <w:t xml:space="preserve">that </w:t>
      </w:r>
      <w:r w:rsidR="00D764FE">
        <w:t xml:space="preserve">infusion of </w:t>
      </w:r>
      <w:r w:rsidR="00D764FE" w:rsidRPr="00085A0A">
        <w:t xml:space="preserve">zoledronic acid </w:t>
      </w:r>
      <w:r w:rsidR="00871348">
        <w:t xml:space="preserve">≥2 weeks </w:t>
      </w:r>
      <w:r w:rsidR="00D764FE">
        <w:t>after</w:t>
      </w:r>
      <w:r w:rsidR="00D764FE" w:rsidRPr="00D764FE">
        <w:t xml:space="preserve"> </w:t>
      </w:r>
      <w:r w:rsidR="00D764FE" w:rsidRPr="00085A0A">
        <w:t>hip fracture repair</w:t>
      </w:r>
      <w:r w:rsidR="00D764FE">
        <w:t xml:space="preserve"> resulted in hip BMD increases</w:t>
      </w:r>
      <w:r w:rsidR="00FB3FAB">
        <w:t xml:space="preserve">, </w:t>
      </w:r>
      <w:r w:rsidR="00D764FE">
        <w:t xml:space="preserve">significant </w:t>
      </w:r>
      <w:r w:rsidR="00D764FE">
        <w:lastRenderedPageBreak/>
        <w:t>reductions in subsequent vertebral, non</w:t>
      </w:r>
      <w:r w:rsidR="00A46C25">
        <w:t>-</w:t>
      </w:r>
      <w:r w:rsidR="00D764FE">
        <w:t>vertebral and hip fracture risk</w:t>
      </w:r>
      <w:r w:rsidR="000C7501">
        <w:t>,</w:t>
      </w:r>
      <w:r w:rsidR="00D764FE">
        <w:t xml:space="preserve"> and reduced mortality </w:t>
      </w:r>
      <w:r w:rsidR="00027379">
        <w:fldChar w:fldCharType="begin">
          <w:fldData xml:space="preserve">PEVuZE5vdGU+PENpdGU+PEF1dGhvcj5Fcmlrc2VuPC9BdXRob3I+PFllYXI+MjAwOTwvWWVhcj48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</w:fldData>
        </w:fldChar>
      </w:r>
      <w:r w:rsidR="00AB1A24">
        <w:instrText xml:space="preserve"> ADDIN EN.CITE </w:instrText>
      </w:r>
      <w:r w:rsidR="00AB1A24">
        <w:fldChar w:fldCharType="begin">
          <w:fldData xml:space="preserve">PEVuZE5vdGU+PENpdGU+PEF1dGhvcj5Fcmlrc2VuPC9BdXRob3I+PFllYXI+MjAwOTwvWWVhcj48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</w:fldData>
        </w:fldChar>
      </w:r>
      <w:r w:rsidR="00AB1A24">
        <w:instrText xml:space="preserve"> ADDIN EN.CITE.DATA </w:instrText>
      </w:r>
      <w:r w:rsidR="00AB1A24">
        <w:fldChar w:fldCharType="end"/>
      </w:r>
      <w:r w:rsidR="00027379">
        <w:fldChar w:fldCharType="separate"/>
      </w:r>
      <w:r w:rsidR="00AB1A24">
        <w:rPr>
          <w:noProof/>
        </w:rPr>
        <w:t>[</w:t>
      </w:r>
      <w:hyperlink w:anchor="_ENREF_57" w:tooltip="Eriksen, 2009 #98" w:history="1">
        <w:r w:rsidR="00AB1A24">
          <w:rPr>
            <w:noProof/>
          </w:rPr>
          <w:t>57</w:t>
        </w:r>
      </w:hyperlink>
      <w:r w:rsidR="00AB1A24">
        <w:rPr>
          <w:noProof/>
        </w:rPr>
        <w:t>]</w:t>
      </w:r>
      <w:r w:rsidR="00027379">
        <w:fldChar w:fldCharType="end"/>
      </w:r>
      <w:r w:rsidR="005C5B8F" w:rsidRPr="00085A0A">
        <w:t xml:space="preserve">. Further studies are </w:t>
      </w:r>
      <w:r w:rsidR="003C337D">
        <w:t xml:space="preserve">also </w:t>
      </w:r>
      <w:r w:rsidR="005C5B8F" w:rsidRPr="00085A0A">
        <w:t xml:space="preserve">needed to assess the cost-effectiveness of early secondary prevention strategies in addition to the clinical outcomes. </w:t>
      </w:r>
      <w:r w:rsidR="00246B11" w:rsidRPr="00085A0A">
        <w:t xml:space="preserve">Similarly, </w:t>
      </w:r>
      <w:r w:rsidR="0050559D">
        <w:t>few</w:t>
      </w:r>
      <w:r w:rsidR="0050559D" w:rsidRPr="00085A0A">
        <w:t xml:space="preserve"> </w:t>
      </w:r>
      <w:r w:rsidR="00246B11" w:rsidRPr="00085A0A">
        <w:t xml:space="preserve">studies have yet demonstrated the efficacy of treatment in patients with an increased risk of fracture related to a high risk of falls. </w:t>
      </w:r>
    </w:p>
    <w:p w14:paraId="1655E5E3" w14:textId="3945A51F" w:rsidR="003C510E" w:rsidRPr="00085A0A" w:rsidRDefault="00B21DF4" w:rsidP="005F7375">
      <w:pPr>
        <w:spacing w:after="120"/>
        <w:ind w:firstLine="720"/>
      </w:pPr>
      <w:r w:rsidRPr="00085A0A">
        <w:t xml:space="preserve">Given the </w:t>
      </w:r>
      <w:r w:rsidR="003C510E" w:rsidRPr="00085A0A">
        <w:t xml:space="preserve">current </w:t>
      </w:r>
      <w:r w:rsidRPr="00085A0A">
        <w:t>la</w:t>
      </w:r>
      <w:r w:rsidR="003C510E" w:rsidRPr="00085A0A">
        <w:t xml:space="preserve">ck of clear evidence and </w:t>
      </w:r>
      <w:r w:rsidR="000E3474" w:rsidRPr="00085A0A">
        <w:t>the difficulties</w:t>
      </w:r>
      <w:r w:rsidR="003C510E" w:rsidRPr="00085A0A">
        <w:t xml:space="preserve"> in identifying treatments that </w:t>
      </w:r>
      <w:r w:rsidR="00E24915" w:rsidRPr="00085A0A">
        <w:t xml:space="preserve">have </w:t>
      </w:r>
      <w:r w:rsidR="0072372C">
        <w:t>the best</w:t>
      </w:r>
      <w:r w:rsidR="00E24915" w:rsidRPr="00085A0A">
        <w:t xml:space="preserve"> outcomes </w:t>
      </w:r>
      <w:r w:rsidR="00A21D96" w:rsidRPr="00085A0A">
        <w:t>in patients at increased fracture risk</w:t>
      </w:r>
      <w:r w:rsidR="003C510E" w:rsidRPr="00085A0A">
        <w:t xml:space="preserve">, it </w:t>
      </w:r>
      <w:r w:rsidR="003C510E" w:rsidRPr="00A77865">
        <w:rPr>
          <w:noProof/>
        </w:rPr>
        <w:t>is recommended</w:t>
      </w:r>
      <w:r w:rsidR="003C510E" w:rsidRPr="00085A0A">
        <w:t xml:space="preserve"> that </w:t>
      </w:r>
      <w:r w:rsidR="000E3474" w:rsidRPr="00085A0A">
        <w:t xml:space="preserve">current </w:t>
      </w:r>
      <w:r w:rsidR="003C510E" w:rsidRPr="00085A0A">
        <w:t xml:space="preserve">treatments </w:t>
      </w:r>
      <w:r w:rsidR="000E3474" w:rsidRPr="00085A0A">
        <w:t xml:space="preserve">for osteoporosis </w:t>
      </w:r>
      <w:r w:rsidR="003C510E" w:rsidRPr="00085A0A">
        <w:t xml:space="preserve">should </w:t>
      </w:r>
      <w:r w:rsidR="000E3474" w:rsidRPr="00085A0A">
        <w:t>demonstrate efficacy in reducing the risk of both</w:t>
      </w:r>
      <w:r w:rsidR="003C510E" w:rsidRPr="00085A0A">
        <w:t xml:space="preserve"> vertebral and non-vertebral fractures.</w:t>
      </w:r>
    </w:p>
    <w:p w14:paraId="78610556" w14:textId="77777777" w:rsidR="00ED7400" w:rsidRPr="00085A0A" w:rsidRDefault="00ED7400" w:rsidP="00A23FE7">
      <w:pPr>
        <w:pStyle w:val="Heading2"/>
      </w:pPr>
      <w:r w:rsidRPr="003417A1">
        <w:t>What can we expect from emerging agents for the management of patients at increased risk of fracture?</w:t>
      </w:r>
    </w:p>
    <w:p w14:paraId="3D16A635" w14:textId="54377F36" w:rsidR="00834D75" w:rsidRPr="00085A0A" w:rsidRDefault="005D79E5" w:rsidP="005D79E5">
      <w:pPr>
        <w:spacing w:after="120"/>
      </w:pPr>
      <w:r w:rsidRPr="00085A0A">
        <w:t xml:space="preserve">Although there </w:t>
      </w:r>
      <w:r w:rsidR="008F0197" w:rsidRPr="00085A0A">
        <w:t>are</w:t>
      </w:r>
      <w:r w:rsidRPr="00085A0A">
        <w:t xml:space="preserve"> a range of osteoporosis treatments available, </w:t>
      </w:r>
      <w:r w:rsidR="009F5C12">
        <w:t>as previously noted</w:t>
      </w:r>
      <w:r w:rsidR="00C765F0">
        <w:t>,</w:t>
      </w:r>
      <w:r w:rsidR="009F5C12">
        <w:t xml:space="preserve"> </w:t>
      </w:r>
      <w:r w:rsidR="000C7501">
        <w:t xml:space="preserve">some have </w:t>
      </w:r>
      <w:r w:rsidR="00D464E0">
        <w:t xml:space="preserve">only </w:t>
      </w:r>
      <w:r w:rsidR="009F5C12">
        <w:t>moderate efficacy,</w:t>
      </w:r>
      <w:r w:rsidR="006E0992" w:rsidRPr="00085A0A">
        <w:t xml:space="preserve"> are associated with significant side effects </w:t>
      </w:r>
      <w:r w:rsidR="009F5C12" w:rsidRPr="00A77865">
        <w:rPr>
          <w:noProof/>
        </w:rPr>
        <w:t>and/or</w:t>
      </w:r>
      <w:r w:rsidR="009F5C12">
        <w:t xml:space="preserve"> </w:t>
      </w:r>
      <w:r w:rsidR="009F5C12" w:rsidRPr="00085A0A">
        <w:t>require regular and somewhat complex dosing regimens</w:t>
      </w:r>
      <w:r w:rsidR="009F5C12">
        <w:t xml:space="preserve"> </w:t>
      </w:r>
      <w:r w:rsidR="00027379">
        <w:fldChar w:fldCharType="begin">
          <w:fldData xml:space="preserve">PEVuZE5vdGU+PENpdGU+PEF1dGhvcj5LYW5pczwvQXV0aG9yPjxZZWFyPjIwMTM8L1llYXI+PFJl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</w:fldData>
        </w:fldChar>
      </w:r>
      <w:r w:rsidR="00AB1A24">
        <w:instrText xml:space="preserve"> ADDIN EN.CITE </w:instrText>
      </w:r>
      <w:r w:rsidR="00AB1A24">
        <w:fldChar w:fldCharType="begin">
          <w:fldData xml:space="preserve">PEVuZE5vdGU+PENpdGU+PEF1dGhvcj5LYW5pczwvQXV0aG9yPjxZZWFyPjIwMTM8L1llYXI+PFJl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</w:fldData>
        </w:fldChar>
      </w:r>
      <w:r w:rsidR="00AB1A24">
        <w:instrText xml:space="preserve"> ADDIN EN.CITE.DATA </w:instrText>
      </w:r>
      <w:r w:rsidR="00AB1A24">
        <w:fldChar w:fldCharType="end"/>
      </w:r>
      <w:r w:rsidR="00027379">
        <w:fldChar w:fldCharType="separate"/>
      </w:r>
      <w:r w:rsidR="00AB1A24">
        <w:rPr>
          <w:noProof/>
        </w:rPr>
        <w:t>[</w:t>
      </w:r>
      <w:hyperlink w:anchor="_ENREF_26" w:tooltip="Kanis, 2013 #43" w:history="1">
        <w:r w:rsidR="00AB1A24">
          <w:rPr>
            <w:noProof/>
          </w:rPr>
          <w:t>26</w:t>
        </w:r>
      </w:hyperlink>
      <w:r w:rsidR="00AB1A24">
        <w:rPr>
          <w:noProof/>
        </w:rPr>
        <w:t xml:space="preserve">, </w:t>
      </w:r>
      <w:hyperlink w:anchor="_ENREF_58" w:tooltip="Ferrari, 2016 #146" w:history="1">
        <w:r w:rsidR="00AB1A24">
          <w:rPr>
            <w:noProof/>
          </w:rPr>
          <w:t>58</w:t>
        </w:r>
      </w:hyperlink>
      <w:r w:rsidR="00AB1A24">
        <w:rPr>
          <w:noProof/>
        </w:rPr>
        <w:t>]</w:t>
      </w:r>
      <w:r w:rsidR="00027379">
        <w:fldChar w:fldCharType="end"/>
      </w:r>
      <w:r w:rsidR="006E0992" w:rsidRPr="00085A0A">
        <w:t xml:space="preserve">. </w:t>
      </w:r>
      <w:r w:rsidR="008D5685" w:rsidRPr="00085A0A">
        <w:t>Thus</w:t>
      </w:r>
      <w:r w:rsidR="006E0992" w:rsidRPr="00085A0A">
        <w:t xml:space="preserve">, there </w:t>
      </w:r>
      <w:r w:rsidRPr="00085A0A">
        <w:t xml:space="preserve">is still an unmet need for </w:t>
      </w:r>
      <w:r w:rsidR="006E0992" w:rsidRPr="00085A0A">
        <w:t xml:space="preserve">new </w:t>
      </w:r>
      <w:r w:rsidR="00610DCD" w:rsidRPr="00085A0A">
        <w:t xml:space="preserve">agents that provide </w:t>
      </w:r>
      <w:r w:rsidR="00E463F3" w:rsidRPr="00085A0A">
        <w:t xml:space="preserve">more effective </w:t>
      </w:r>
      <w:r w:rsidR="00610DCD" w:rsidRPr="00085A0A">
        <w:t xml:space="preserve">fracture </w:t>
      </w:r>
      <w:r w:rsidR="00E53586" w:rsidRPr="00085A0A">
        <w:t>prevention</w:t>
      </w:r>
      <w:r w:rsidR="006E0992" w:rsidRPr="00085A0A">
        <w:t xml:space="preserve"> and are well tolerated</w:t>
      </w:r>
      <w:r w:rsidR="00610DCD" w:rsidRPr="00085A0A">
        <w:t xml:space="preserve">, particularly in those patients who have had a prior fracture </w:t>
      </w:r>
      <w:r w:rsidR="00085A0A" w:rsidRPr="00085A0A">
        <w:t xml:space="preserve">and </w:t>
      </w:r>
      <w:r w:rsidR="00610DCD" w:rsidRPr="00085A0A">
        <w:t>are at increased risk of a subsequent fracture during the first year.</w:t>
      </w:r>
      <w:r w:rsidR="00730638" w:rsidRPr="00085A0A">
        <w:t xml:space="preserve"> </w:t>
      </w:r>
      <w:r w:rsidR="00271D57">
        <w:t>A</w:t>
      </w:r>
      <w:r w:rsidR="00D821F0">
        <w:t>s noted in a recent review o</w:t>
      </w:r>
      <w:r w:rsidR="00271D57">
        <w:t xml:space="preserve">f </w:t>
      </w:r>
      <w:r w:rsidR="00D821F0">
        <w:t xml:space="preserve">future approaches for </w:t>
      </w:r>
      <w:r w:rsidR="00271D57">
        <w:t>patients at high risk of hip fracture</w:t>
      </w:r>
      <w:r w:rsidR="00D821F0">
        <w:t xml:space="preserve">, any new </w:t>
      </w:r>
      <w:r w:rsidR="00D750C4">
        <w:t>pharmacotherapy</w:t>
      </w:r>
      <w:r w:rsidR="009C1581">
        <w:t xml:space="preserve"> should ideally aim to restore both trabecular and cortical bone strength </w:t>
      </w:r>
      <w:r w:rsidR="00D750C4">
        <w:t xml:space="preserve">and be used </w:t>
      </w:r>
      <w:r w:rsidR="00D821F0">
        <w:t xml:space="preserve">in addition to </w:t>
      </w:r>
      <w:r w:rsidR="009C1581">
        <w:t>lifestyle interventions, fall prevention and potentially surgical intervention</w:t>
      </w:r>
      <w:r w:rsidR="00A77865">
        <w:t xml:space="preserve"> </w:t>
      </w:r>
      <w:r w:rsidR="00A77865">
        <w:fldChar w:fldCharType="begin">
          <w:fldData xml:space="preserve">PEVuZE5vdGU+PENpdGU+PEF1dGhvcj5GZXJyYXJpPC9BdXRob3I+PFllYXI+MjAxNjwvWWVhcj48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</w:fldData>
        </w:fldChar>
      </w:r>
      <w:r w:rsidR="00AB1A24">
        <w:instrText xml:space="preserve"> ADDIN EN.CITE </w:instrText>
      </w:r>
      <w:r w:rsidR="00AB1A24">
        <w:fldChar w:fldCharType="begin">
          <w:fldData xml:space="preserve">PEVuZE5vdGU+PENpdGU+PEF1dGhvcj5GZXJyYXJpPC9BdXRob3I+PFllYXI+MjAxNjwvWWVhcj48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</w:fldData>
        </w:fldChar>
      </w:r>
      <w:r w:rsidR="00AB1A24">
        <w:instrText xml:space="preserve"> ADDIN EN.CITE.DATA </w:instrText>
      </w:r>
      <w:r w:rsidR="00AB1A24">
        <w:fldChar w:fldCharType="end"/>
      </w:r>
      <w:r w:rsidR="00A77865">
        <w:fldChar w:fldCharType="separate"/>
      </w:r>
      <w:r w:rsidR="00AB1A24">
        <w:rPr>
          <w:noProof/>
        </w:rPr>
        <w:t>[</w:t>
      </w:r>
      <w:hyperlink w:anchor="_ENREF_58" w:tooltip="Ferrari, 2016 #146" w:history="1">
        <w:r w:rsidR="00AB1A24">
          <w:rPr>
            <w:noProof/>
          </w:rPr>
          <w:t>58-60</w:t>
        </w:r>
      </w:hyperlink>
      <w:r w:rsidR="00AB1A24">
        <w:rPr>
          <w:noProof/>
        </w:rPr>
        <w:t>]</w:t>
      </w:r>
      <w:r w:rsidR="00A77865">
        <w:fldChar w:fldCharType="end"/>
      </w:r>
      <w:r w:rsidR="009C1581">
        <w:t>.</w:t>
      </w:r>
    </w:p>
    <w:p w14:paraId="28F323BC" w14:textId="2317B5F6" w:rsidR="00D750C4" w:rsidRDefault="00722AE5" w:rsidP="005F7375">
      <w:pPr>
        <w:spacing w:after="120"/>
        <w:ind w:firstLine="720"/>
      </w:pPr>
      <w:r>
        <w:t xml:space="preserve">One </w:t>
      </w:r>
      <w:r w:rsidR="00A76BC7">
        <w:t>drug</w:t>
      </w:r>
      <w:r w:rsidR="00F14514">
        <w:t xml:space="preserve"> currently under regulatory review</w:t>
      </w:r>
      <w:r w:rsidR="00A76BC7">
        <w:t xml:space="preserve"> is</w:t>
      </w:r>
      <w:r w:rsidR="0016427F">
        <w:t xml:space="preserve"> a</w:t>
      </w:r>
      <w:r w:rsidR="001B1FD2" w:rsidRPr="00085A0A">
        <w:t>baloparatide</w:t>
      </w:r>
      <w:r w:rsidR="0016427F">
        <w:t>,</w:t>
      </w:r>
      <w:r w:rsidR="001B1FD2" w:rsidRPr="00085A0A">
        <w:t xml:space="preserve"> a </w:t>
      </w:r>
      <w:r w:rsidR="0016427F" w:rsidRPr="00085A0A">
        <w:t xml:space="preserve">synthetic analogue of human PTH-related protein </w:t>
      </w:r>
      <w:r w:rsidR="0016427F">
        <w:t>(</w:t>
      </w:r>
      <w:r w:rsidR="0016427F" w:rsidRPr="00085A0A">
        <w:t>PTHrP</w:t>
      </w:r>
      <w:r w:rsidR="00E57F52">
        <w:t>), which</w:t>
      </w:r>
      <w:r w:rsidR="00A0395E">
        <w:t xml:space="preserve"> acts as</w:t>
      </w:r>
      <w:r w:rsidR="0016427F">
        <w:t xml:space="preserve"> a</w:t>
      </w:r>
      <w:r w:rsidR="0016427F" w:rsidRPr="00085A0A">
        <w:t xml:space="preserve"> </w:t>
      </w:r>
      <w:r w:rsidR="003B4853">
        <w:t xml:space="preserve">selective activator of the </w:t>
      </w:r>
      <w:r w:rsidR="000C7501">
        <w:t>PTH</w:t>
      </w:r>
      <w:r w:rsidR="003B4853">
        <w:t xml:space="preserve"> type 1 </w:t>
      </w:r>
      <w:r w:rsidR="00D905DE">
        <w:t xml:space="preserve">receptor </w:t>
      </w:r>
      <w:r w:rsidR="003B4853">
        <w:t>(PTHR1) signalling pathway</w:t>
      </w:r>
      <w:r w:rsidR="0016427F">
        <w:t xml:space="preserve"> </w:t>
      </w:r>
      <w:r w:rsidR="00027379">
        <w:fldChar w:fldCharType="begin">
          <w:fldData xml:space="preserve">PEVuZE5vdGU+PENpdGU+PEF1dGhvcj5IYXR0ZXJzbGV5PC9BdXRob3I+PFllYXI+MjAxNjwvWWVh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</w:fldData>
        </w:fldChar>
      </w:r>
      <w:r w:rsidR="00AB1A24">
        <w:instrText xml:space="preserve"> ADDIN EN.CITE </w:instrText>
      </w:r>
      <w:r w:rsidR="00AB1A24">
        <w:fldChar w:fldCharType="begin">
          <w:fldData xml:space="preserve">PEVuZE5vdGU+PENpdGU+PEF1dGhvcj5IYXR0ZXJzbGV5PC9BdXRob3I+PFllYXI+MjAxNjwvWWVh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</w:fldData>
        </w:fldChar>
      </w:r>
      <w:r w:rsidR="00AB1A24">
        <w:instrText xml:space="preserve"> ADDIN EN.CITE.DATA </w:instrText>
      </w:r>
      <w:r w:rsidR="00AB1A24">
        <w:fldChar w:fldCharType="end"/>
      </w:r>
      <w:r w:rsidR="00027379">
        <w:fldChar w:fldCharType="separate"/>
      </w:r>
      <w:r w:rsidR="00AB1A24">
        <w:rPr>
          <w:noProof/>
        </w:rPr>
        <w:t>[</w:t>
      </w:r>
      <w:hyperlink w:anchor="_ENREF_61" w:tooltip="Hattersley, 2016 #100" w:history="1">
        <w:r w:rsidR="00AB1A24">
          <w:rPr>
            <w:noProof/>
          </w:rPr>
          <w:t>61</w:t>
        </w:r>
      </w:hyperlink>
      <w:r w:rsidR="00AB1A24">
        <w:rPr>
          <w:noProof/>
        </w:rPr>
        <w:t>]</w:t>
      </w:r>
      <w:r w:rsidR="00027379">
        <w:fldChar w:fldCharType="end"/>
      </w:r>
      <w:r w:rsidR="0016427F" w:rsidRPr="00085A0A">
        <w:t>.</w:t>
      </w:r>
      <w:r w:rsidR="00D905DE">
        <w:t xml:space="preserve"> </w:t>
      </w:r>
      <w:r w:rsidR="007A7196">
        <w:t>A</w:t>
      </w:r>
      <w:r w:rsidR="00C23027" w:rsidRPr="00085A0A">
        <w:t xml:space="preserve">baloparatide </w:t>
      </w:r>
      <w:r w:rsidR="00940900" w:rsidRPr="00085A0A">
        <w:t>h</w:t>
      </w:r>
      <w:r w:rsidR="00940900">
        <w:t>as</w:t>
      </w:r>
      <w:r w:rsidR="00940900" w:rsidRPr="00085A0A">
        <w:t xml:space="preserve"> </w:t>
      </w:r>
      <w:r w:rsidR="00C23027" w:rsidRPr="00A77865">
        <w:rPr>
          <w:noProof/>
        </w:rPr>
        <w:t>been investigated</w:t>
      </w:r>
      <w:r w:rsidR="00C23027" w:rsidRPr="00085A0A">
        <w:t xml:space="preserve"> in the </w:t>
      </w:r>
      <w:r w:rsidR="00C66484" w:rsidRPr="00085A0A">
        <w:t>randomised, double-blind,</w:t>
      </w:r>
      <w:r w:rsidR="00C66484">
        <w:t xml:space="preserve"> placebo-controlled,</w:t>
      </w:r>
      <w:r w:rsidR="00C66484" w:rsidRPr="00085A0A">
        <w:t xml:space="preserve"> Phase 3</w:t>
      </w:r>
      <w:r w:rsidR="00C66484">
        <w:t xml:space="preserve"> </w:t>
      </w:r>
      <w:r w:rsidR="009762CC" w:rsidRPr="00085A0A">
        <w:t>ACTIVE study</w:t>
      </w:r>
      <w:r w:rsidR="001E270E">
        <w:t>, which included an open-label teriparatide</w:t>
      </w:r>
      <w:r w:rsidR="00872A4F">
        <w:t xml:space="preserve"> comparator</w:t>
      </w:r>
      <w:r w:rsidR="001E270E">
        <w:t xml:space="preserve"> arm</w:t>
      </w:r>
      <w:r w:rsidR="00C23027" w:rsidRPr="00085A0A">
        <w:t xml:space="preserve"> </w:t>
      </w:r>
      <w:r w:rsidR="00027379">
        <w:fldChar w:fldCharType="begin">
          <w:fldData xml:space="preserve">PEVuZE5vdGU+PENpdGU+PEF1dGhvcj5NaWxsZXI8L0F1dGhvcj48WWVhcj4yMDE2PC9ZZWFyPjxS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</w:fldData>
        </w:fldChar>
      </w:r>
      <w:r w:rsidR="00A96FEC">
        <w:instrText xml:space="preserve"> ADDIN EN.CITE </w:instrText>
      </w:r>
      <w:r w:rsidR="00A96FEC">
        <w:fldChar w:fldCharType="begin">
          <w:fldData xml:space="preserve">PEVuZE5vdGU+PENpdGU+PEF1dGhvcj5NaWxsZXI8L0F1dGhvcj48WWVhcj4yMDE2PC9ZZWFyPjxS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</w:fldData>
        </w:fldChar>
      </w:r>
      <w:r w:rsidR="00A96FEC">
        <w:instrText xml:space="preserve"> ADDIN EN.CITE.DATA </w:instrText>
      </w:r>
      <w:r w:rsidR="00A96FEC">
        <w:fldChar w:fldCharType="end"/>
      </w:r>
      <w:r w:rsidR="00027379">
        <w:fldChar w:fldCharType="separate"/>
      </w:r>
      <w:r w:rsidR="00A96FEC">
        <w:rPr>
          <w:noProof/>
        </w:rPr>
        <w:t>[</w:t>
      </w:r>
      <w:hyperlink w:anchor="_ENREF_38" w:tooltip="Miller, 2016 #20" w:history="1">
        <w:r w:rsidR="00AB1A24">
          <w:rPr>
            <w:noProof/>
          </w:rPr>
          <w:t>38</w:t>
        </w:r>
      </w:hyperlink>
      <w:r w:rsidR="00A96FEC">
        <w:rPr>
          <w:noProof/>
        </w:rPr>
        <w:t>]</w:t>
      </w:r>
      <w:r w:rsidR="00027379">
        <w:fldChar w:fldCharType="end"/>
      </w:r>
      <w:r w:rsidR="00327401" w:rsidRPr="00085A0A">
        <w:t>.</w:t>
      </w:r>
      <w:r w:rsidR="001E270E">
        <w:t xml:space="preserve"> In a population of postmenopausal osteoporotic women, a</w:t>
      </w:r>
      <w:r w:rsidR="002F37B9" w:rsidRPr="00085A0A">
        <w:t>baloparatide</w:t>
      </w:r>
      <w:r w:rsidR="00BA1EA5">
        <w:t xml:space="preserve"> given for 18 </w:t>
      </w:r>
      <w:r w:rsidR="00BA1EA5">
        <w:lastRenderedPageBreak/>
        <w:t>months</w:t>
      </w:r>
      <w:r w:rsidR="00C518EC">
        <w:t xml:space="preserve"> significantly reduced the risk of new vertebral fractures </w:t>
      </w:r>
      <w:r w:rsidR="00834FC5">
        <w:t xml:space="preserve">(primary endpoint) </w:t>
      </w:r>
      <w:r w:rsidR="00C518EC">
        <w:t>by 86</w:t>
      </w:r>
      <w:r w:rsidR="00CB2A9D">
        <w:t> </w:t>
      </w:r>
      <w:r w:rsidR="00C518EC">
        <w:t xml:space="preserve">% compared with placebo </w:t>
      </w:r>
      <w:r w:rsidR="00D31F9E">
        <w:t>(Fig. 6a)</w:t>
      </w:r>
      <w:r w:rsidR="00872A4F">
        <w:t>,</w:t>
      </w:r>
      <w:r w:rsidR="00D31F9E">
        <w:t xml:space="preserve"> </w:t>
      </w:r>
      <w:r w:rsidR="00BA1EA5">
        <w:t>and</w:t>
      </w:r>
      <w:r w:rsidR="00C518EC">
        <w:t xml:space="preserve"> significantly reduced the risk of non</w:t>
      </w:r>
      <w:r w:rsidR="00A46C25">
        <w:t>-</w:t>
      </w:r>
      <w:r w:rsidR="00C518EC">
        <w:t xml:space="preserve">vertebral fractures, </w:t>
      </w:r>
      <w:r w:rsidR="00766771">
        <w:t>MOFs</w:t>
      </w:r>
      <w:r w:rsidR="00BA1EA5">
        <w:t xml:space="preserve"> </w:t>
      </w:r>
      <w:r w:rsidR="00C518EC">
        <w:t>and clinical fractures by 43</w:t>
      </w:r>
      <w:r w:rsidR="00CB2A9D">
        <w:t> </w:t>
      </w:r>
      <w:r w:rsidR="00C518EC">
        <w:t>%, 70</w:t>
      </w:r>
      <w:r w:rsidR="00CB2A9D">
        <w:t> </w:t>
      </w:r>
      <w:r w:rsidR="00C518EC">
        <w:t>% and 43</w:t>
      </w:r>
      <w:r w:rsidR="00CB2A9D">
        <w:t> </w:t>
      </w:r>
      <w:r w:rsidR="00C518EC">
        <w:t>%, resp</w:t>
      </w:r>
      <w:r w:rsidR="00D31F9E">
        <w:t>ectively</w:t>
      </w:r>
      <w:r w:rsidR="007B568C">
        <w:t xml:space="preserve">. </w:t>
      </w:r>
      <w:r w:rsidR="00832259">
        <w:t>A</w:t>
      </w:r>
      <w:r w:rsidR="00FE6232">
        <w:t>baloparatide was also associated with modestly higher BMD gains, particularly</w:t>
      </w:r>
      <w:r w:rsidR="00E570E8">
        <w:t xml:space="preserve"> at </w:t>
      </w:r>
      <w:r w:rsidR="00FE6232">
        <w:t xml:space="preserve">cortical </w:t>
      </w:r>
      <w:r w:rsidR="000006A9">
        <w:t>bone-</w:t>
      </w:r>
      <w:r w:rsidR="00E570E8">
        <w:t>rich sites</w:t>
      </w:r>
      <w:r w:rsidR="00FE6232">
        <w:t>, compared with teriparatide</w:t>
      </w:r>
      <w:r w:rsidR="00DF7E3C">
        <w:t xml:space="preserve">. The incidence of hypercalcaemia was lower with abaloparatide </w:t>
      </w:r>
      <w:r w:rsidR="00A46C25">
        <w:t>than</w:t>
      </w:r>
      <w:r w:rsidR="00DF7E3C">
        <w:t xml:space="preserve"> teriparatide</w:t>
      </w:r>
      <w:r w:rsidR="008E6702">
        <w:t>,</w:t>
      </w:r>
      <w:r w:rsidR="00E674BF">
        <w:t xml:space="preserve"> </w:t>
      </w:r>
      <w:r w:rsidR="00DF7E3C">
        <w:t>consistent with the postulated lower bone resorption with abaloparatide</w:t>
      </w:r>
      <w:r w:rsidR="008E6702">
        <w:t>,</w:t>
      </w:r>
      <w:r w:rsidR="00DF7E3C">
        <w:t xml:space="preserve"> and</w:t>
      </w:r>
      <w:r w:rsidR="004B610A" w:rsidRPr="00085A0A">
        <w:t xml:space="preserve"> no differences</w:t>
      </w:r>
      <w:r w:rsidR="00DF7E3C">
        <w:t xml:space="preserve"> in adverse events</w:t>
      </w:r>
      <w:r w:rsidR="004B610A" w:rsidRPr="00085A0A">
        <w:t xml:space="preserve"> </w:t>
      </w:r>
      <w:r w:rsidR="004B610A" w:rsidRPr="00A77865">
        <w:rPr>
          <w:noProof/>
        </w:rPr>
        <w:t>were observed</w:t>
      </w:r>
      <w:r w:rsidR="004B610A" w:rsidRPr="00085A0A">
        <w:t xml:space="preserve"> between </w:t>
      </w:r>
      <w:r w:rsidR="00DF7E3C">
        <w:t xml:space="preserve">the </w:t>
      </w:r>
      <w:r w:rsidR="004B610A" w:rsidRPr="00085A0A">
        <w:t>treatment group</w:t>
      </w:r>
      <w:r w:rsidR="00661D38" w:rsidRPr="00085A0A">
        <w:t>s.</w:t>
      </w:r>
    </w:p>
    <w:p w14:paraId="12AEAD08" w14:textId="2C9F1F44" w:rsidR="00382FDB" w:rsidRDefault="00E26CE5" w:rsidP="005F7375">
      <w:pPr>
        <w:spacing w:after="120"/>
        <w:ind w:firstLine="720"/>
      </w:pPr>
      <w:r w:rsidRPr="00085A0A">
        <w:t>Romosozumab is another osteo</w:t>
      </w:r>
      <w:r w:rsidR="00101DF3">
        <w:t>-</w:t>
      </w:r>
      <w:r w:rsidRPr="00085A0A">
        <w:t xml:space="preserve">anabolic compound under investigation for the management of osteoporosis. It is a monoclonal antibody that binds to and inhibits sclerostin, a glycoprotein </w:t>
      </w:r>
      <w:r w:rsidR="00301BC3" w:rsidRPr="00085A0A">
        <w:t>p</w:t>
      </w:r>
      <w:r w:rsidR="008156DA" w:rsidRPr="00085A0A">
        <w:t xml:space="preserve">roduced by osteocytes </w:t>
      </w:r>
      <w:r w:rsidRPr="00085A0A">
        <w:t>that has an important role as a regulator of bone formation due to its inhibitory actions on the Wnt signal</w:t>
      </w:r>
      <w:r w:rsidR="00085A0A" w:rsidRPr="00085A0A">
        <w:t>l</w:t>
      </w:r>
      <w:r w:rsidRPr="00085A0A">
        <w:t xml:space="preserve">ing pathway </w:t>
      </w:r>
      <w:r w:rsidR="001E1B03">
        <w:fldChar w:fldCharType="begin"/>
      </w:r>
      <w:r w:rsidR="00AB1A24">
        <w:instrText xml:space="preserve"> ADDIN EN.CITE &lt;EndNote&gt;&lt;Cite&gt;&lt;Author&gt;Ominsky&lt;/Author&gt;&lt;Year&gt;2016&lt;/Year&gt;&lt;RecNum&gt;125&lt;/RecNum&gt;&lt;DisplayText&gt;[62]&lt;/DisplayText&gt;&lt;record&gt;&lt;rec-number&gt;125&lt;/rec-number&gt;&lt;foreign-keys&gt;&lt;key app="EN" db-id="z9xtfvpzlretemeftxz50e5jd0eds02zrtrs" timestamp="1480322250"&gt;125&lt;/key&gt;&lt;/foreign-keys&gt;&lt;ref-type name="Journal Article"&gt;17&lt;/ref-type&gt;&lt;contributors&gt;&lt;authors&gt;&lt;author&gt;Ominsky, M. S.&lt;/author&gt;&lt;author&gt;Boyce, R. W.&lt;/author&gt;&lt;author&gt;Li, X.&lt;/author&gt;&lt;author&gt;Ke, H. Z.&lt;/author&gt;&lt;/authors&gt;&lt;/contributors&gt;&lt;auth-address&gt;Amgen Inc., One Amgen Center Drive, Thousand Oaks, CA 91320-1799, USA. Electronic address: ominsky@umich.edu.&amp;#xD;Amgen Inc., One Amgen Center Drive, Thousand Oaks, CA 91320-1799, USA. Electronic address: rboyce@amgen.com.&amp;#xD;Amgen Inc., One Amgen Center Drive, Thousand Oaks, CA 91320-1799, USA. Electronic address: xli@amgen.com.&amp;#xD;UCB Pharma, 208 Bath Road, Slough, Berkshire SL1 3WE, UK. Electronic address: huazhu.ke@ucb.com.&lt;/auth-address&gt;&lt;titles&gt;&lt;title&gt;Effects of sclerostin antibodies in animal models of osteoporosis&lt;/title&gt;&lt;secondary-title&gt;Bone&lt;/secondary-title&gt;&lt;/titles&gt;&lt;periodical&gt;&lt;full-title&gt;Bone&lt;/full-title&gt;&lt;/periodical&gt;&lt;volume&gt;Oct 24 [Epub ahead of print]&lt;/volume&gt;&lt;keywords&gt;&lt;keyword&gt;Animal models&lt;/keyword&gt;&lt;keyword&gt;Bone formation&lt;/keyword&gt;&lt;keyword&gt;Bone quality&lt;/keyword&gt;&lt;keyword&gt;Osteoporosis&lt;/keyword&gt;&lt;keyword&gt;Romosozumab&lt;/keyword&gt;&lt;keyword&gt;Sclerostin antibody&lt;/keyword&gt;&lt;/keywords&gt;&lt;dates&gt;&lt;year&gt;2016&lt;/year&gt;&lt;pub-dates&gt;&lt;date&gt;Oct 24&lt;/date&gt;&lt;/pub-dates&gt;&lt;/dates&gt;&lt;isbn&gt;1873-2763 (Electronic)&amp;#xD;1873-2763 (Linking)&lt;/isbn&gt;&lt;accession-num&gt;27789417&lt;/accession-num&gt;&lt;urls&gt;&lt;related-urls&gt;&lt;url&gt;https://www.ncbi.nlm.nih.gov/pubmed/27789417&lt;/url&gt;&lt;/related-urls&gt;&lt;/urls&gt;&lt;electronic-resource-num&gt;10.1016/j.bone.2016.10.019&lt;/electronic-resource-num&gt;&lt;/record&gt;&lt;/Cite&gt;&lt;/EndNote&gt;</w:instrText>
      </w:r>
      <w:r w:rsidR="001E1B03">
        <w:fldChar w:fldCharType="separate"/>
      </w:r>
      <w:r w:rsidR="00AB1A24">
        <w:rPr>
          <w:noProof/>
        </w:rPr>
        <w:t>[</w:t>
      </w:r>
      <w:hyperlink w:anchor="_ENREF_62" w:tooltip="Ominsky, 2016 #125" w:history="1">
        <w:r w:rsidR="00AB1A24">
          <w:rPr>
            <w:noProof/>
          </w:rPr>
          <w:t>62</w:t>
        </w:r>
      </w:hyperlink>
      <w:r w:rsidR="00AB1A24">
        <w:rPr>
          <w:noProof/>
        </w:rPr>
        <w:t>]</w:t>
      </w:r>
      <w:r w:rsidR="001E1B03">
        <w:fldChar w:fldCharType="end"/>
      </w:r>
      <w:r w:rsidR="001E1B03">
        <w:t>.</w:t>
      </w:r>
      <w:r w:rsidR="00D750C4">
        <w:t xml:space="preserve"> </w:t>
      </w:r>
      <w:r w:rsidR="00B36329">
        <w:t>T</w:t>
      </w:r>
      <w:r w:rsidR="00301BC3" w:rsidRPr="00085A0A">
        <w:t>he Phase 3, randomi</w:t>
      </w:r>
      <w:r w:rsidR="00085A0A">
        <w:t>s</w:t>
      </w:r>
      <w:r w:rsidR="00301BC3" w:rsidRPr="00085A0A">
        <w:t xml:space="preserve">ed, </w:t>
      </w:r>
      <w:r w:rsidR="00E70FEB">
        <w:t>double-blind, placebo-</w:t>
      </w:r>
      <w:r w:rsidR="00301BC3" w:rsidRPr="00085A0A">
        <w:t xml:space="preserve">controlled FRAME study evaluated treatment with romosozumab in postmenopausal </w:t>
      </w:r>
      <w:r w:rsidR="001E270E">
        <w:t xml:space="preserve">osteoporotic </w:t>
      </w:r>
      <w:r w:rsidR="00301BC3" w:rsidRPr="00085A0A">
        <w:t xml:space="preserve">women </w:t>
      </w:r>
      <w:r w:rsidR="00027379">
        <w:fldChar w:fldCharType="begin">
          <w:fldData xml:space="preserve">PEVuZE5vdGU+PENpdGU+PEF1dGhvcj5Db3NtYW48L0F1dGhvcj48WWVhcj4yMDE2PC9ZZWFyPjxS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</w:fldData>
        </w:fldChar>
      </w:r>
      <w:r w:rsidR="00AB1A24">
        <w:instrText xml:space="preserve"> ADDIN EN.CITE </w:instrText>
      </w:r>
      <w:r w:rsidR="00AB1A24">
        <w:fldChar w:fldCharType="begin">
          <w:fldData xml:space="preserve">PEVuZE5vdGU+PENpdGU+PEF1dGhvcj5Db3NtYW48L0F1dGhvcj48WWVhcj4yMDE2PC9ZZWFyPjxS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</w:fldData>
        </w:fldChar>
      </w:r>
      <w:r w:rsidR="00AB1A24">
        <w:instrText xml:space="preserve"> ADDIN EN.CITE.DATA </w:instrText>
      </w:r>
      <w:r w:rsidR="00AB1A24">
        <w:fldChar w:fldCharType="end"/>
      </w:r>
      <w:r w:rsidR="00027379">
        <w:fldChar w:fldCharType="separate"/>
      </w:r>
      <w:r w:rsidR="00AB1A24">
        <w:rPr>
          <w:noProof/>
        </w:rPr>
        <w:t>[</w:t>
      </w:r>
      <w:hyperlink w:anchor="_ENREF_63" w:tooltip="Cosman, 2016 #120" w:history="1">
        <w:r w:rsidR="00AB1A24">
          <w:rPr>
            <w:noProof/>
          </w:rPr>
          <w:t>63</w:t>
        </w:r>
      </w:hyperlink>
      <w:r w:rsidR="00AB1A24">
        <w:rPr>
          <w:noProof/>
        </w:rPr>
        <w:t>]</w:t>
      </w:r>
      <w:r w:rsidR="00027379">
        <w:fldChar w:fldCharType="end"/>
      </w:r>
      <w:r w:rsidR="00301BC3" w:rsidRPr="00085A0A">
        <w:t>.</w:t>
      </w:r>
      <w:r w:rsidR="00940900">
        <w:t xml:space="preserve"> </w:t>
      </w:r>
      <w:r w:rsidR="00E70FEB">
        <w:t xml:space="preserve">Patients were randomised to romosozumab or placebo </w:t>
      </w:r>
      <w:r w:rsidR="00F179EC">
        <w:t>for 12 months</w:t>
      </w:r>
      <w:r w:rsidR="00E70FEB">
        <w:t xml:space="preserve">; thereafter all patients received open-label denosumab for a further 12 months. </w:t>
      </w:r>
      <w:r w:rsidR="00632889" w:rsidRPr="00085A0A">
        <w:t xml:space="preserve">Monthly subcutaneous injections of romosozumab </w:t>
      </w:r>
      <w:r w:rsidR="00240234" w:rsidRPr="00085A0A">
        <w:t>w</w:t>
      </w:r>
      <w:r w:rsidR="00382FDB">
        <w:t xml:space="preserve">ere found to </w:t>
      </w:r>
      <w:r w:rsidR="00240234" w:rsidRPr="00085A0A">
        <w:t>reduce</w:t>
      </w:r>
      <w:r w:rsidR="00632889" w:rsidRPr="00085A0A">
        <w:t xml:space="preserve"> the incidence of new vertebral fractures at 12 and 24 months</w:t>
      </w:r>
      <w:r w:rsidR="00240234" w:rsidRPr="00085A0A">
        <w:t xml:space="preserve"> c</w:t>
      </w:r>
      <w:r w:rsidR="00B36329">
        <w:t>ompared with placebo</w:t>
      </w:r>
      <w:r w:rsidR="00085A0A">
        <w:t>.</w:t>
      </w:r>
      <w:r w:rsidR="007F3935" w:rsidRPr="00085A0A">
        <w:t xml:space="preserve"> </w:t>
      </w:r>
      <w:r w:rsidR="00632889" w:rsidRPr="00085A0A">
        <w:t xml:space="preserve">At 12 months, </w:t>
      </w:r>
      <w:r w:rsidR="00382FDB" w:rsidRPr="00085A0A">
        <w:t>romosozumab</w:t>
      </w:r>
      <w:r w:rsidR="00382FDB">
        <w:t xml:space="preserve"> significantly reduced the risk of new vertebral fractures and clinical fractures by 73</w:t>
      </w:r>
      <w:r w:rsidR="00CB2A9D">
        <w:t> </w:t>
      </w:r>
      <w:r w:rsidR="00382FDB">
        <w:t>% and 36</w:t>
      </w:r>
      <w:r w:rsidR="00CB2A9D">
        <w:t> </w:t>
      </w:r>
      <w:r w:rsidR="00382FDB">
        <w:t>%, respectivel</w:t>
      </w:r>
      <w:r w:rsidR="00BC6819">
        <w:t>y, compared with placebo</w:t>
      </w:r>
      <w:r w:rsidR="006E346B">
        <w:t xml:space="preserve"> (Fig. 6b). </w:t>
      </w:r>
      <w:r w:rsidR="0059070E">
        <w:t>Romosozumab also reduced t</w:t>
      </w:r>
      <w:r w:rsidR="006E346B">
        <w:t>he risk of non-vertebral fractures by 25 %,</w:t>
      </w:r>
      <w:r w:rsidR="00BC6819">
        <w:t xml:space="preserve"> although</w:t>
      </w:r>
      <w:r w:rsidR="00382FDB">
        <w:t xml:space="preserve"> </w:t>
      </w:r>
      <w:r w:rsidR="006E346B">
        <w:t>this</w:t>
      </w:r>
      <w:r w:rsidR="00382FDB">
        <w:t xml:space="preserve"> was not significantly different </w:t>
      </w:r>
      <w:r w:rsidR="0059070E">
        <w:t>versus placebo</w:t>
      </w:r>
      <w:r w:rsidR="00382FDB">
        <w:t>.</w:t>
      </w:r>
      <w:r w:rsidR="00382FDB" w:rsidRPr="00382FDB">
        <w:t xml:space="preserve"> </w:t>
      </w:r>
      <w:r w:rsidR="00B87D8A" w:rsidRPr="00B87D8A">
        <w:t>When patients from low-risk countries were excluded, significant effects on non-vertebral fractures were observed, suggesting that there may be a significant interaction between fracture probability and efficacy</w:t>
      </w:r>
      <w:r w:rsidR="00B87D8A">
        <w:t xml:space="preserve">. </w:t>
      </w:r>
      <w:r w:rsidR="00382FDB">
        <w:t xml:space="preserve">The cumulative 24-month incidence of new vertebral fracture was </w:t>
      </w:r>
      <w:r w:rsidR="004D7684" w:rsidRPr="00085A0A">
        <w:t xml:space="preserve">significantly lower in the group previously treated with romosozumab than </w:t>
      </w:r>
      <w:r w:rsidR="00101DF3">
        <w:t xml:space="preserve">in </w:t>
      </w:r>
      <w:r w:rsidR="004D7684" w:rsidRPr="00085A0A">
        <w:t>those treated with placebo</w:t>
      </w:r>
      <w:r w:rsidR="00BC6819">
        <w:t>,</w:t>
      </w:r>
      <w:r w:rsidR="004D7684">
        <w:t xml:space="preserve"> although no significant difference in non</w:t>
      </w:r>
      <w:r w:rsidR="00A46C25">
        <w:t>-</w:t>
      </w:r>
      <w:r w:rsidR="004D7684">
        <w:t xml:space="preserve">vertebral fracture </w:t>
      </w:r>
      <w:r w:rsidR="004D7684" w:rsidRPr="007A7196">
        <w:rPr>
          <w:noProof/>
        </w:rPr>
        <w:t>was observed</w:t>
      </w:r>
      <w:r w:rsidR="004D7684">
        <w:t xml:space="preserve">. Romosozumab </w:t>
      </w:r>
      <w:r w:rsidR="004D7684" w:rsidRPr="007A7196">
        <w:rPr>
          <w:noProof/>
        </w:rPr>
        <w:t>was also associated</w:t>
      </w:r>
      <w:r w:rsidR="004D7684">
        <w:t xml:space="preserve"> with increases in BMD at the </w:t>
      </w:r>
      <w:r w:rsidR="004D7684">
        <w:lastRenderedPageBreak/>
        <w:t xml:space="preserve">lumbar spine, total hip and femoral neck compared with placebo at 12 months and these gains </w:t>
      </w:r>
      <w:r w:rsidR="004D7684" w:rsidRPr="00A77865">
        <w:rPr>
          <w:noProof/>
        </w:rPr>
        <w:t>were further increased</w:t>
      </w:r>
      <w:r w:rsidR="004D7684">
        <w:t xml:space="preserve"> after transition to denosumab. Adverse events </w:t>
      </w:r>
      <w:r w:rsidR="004D7684" w:rsidRPr="007A7196">
        <w:rPr>
          <w:noProof/>
        </w:rPr>
        <w:t>were balanced</w:t>
      </w:r>
      <w:r w:rsidR="004D7684">
        <w:t xml:space="preserve"> across the treatment groups and </w:t>
      </w:r>
      <w:r w:rsidR="00BC6819">
        <w:t xml:space="preserve">although </w:t>
      </w:r>
      <w:r w:rsidR="004D7684">
        <w:t xml:space="preserve">serious </w:t>
      </w:r>
      <w:r w:rsidR="0064374A">
        <w:t xml:space="preserve">hypersensitivity reactions </w:t>
      </w:r>
      <w:r w:rsidR="0064374A" w:rsidRPr="007A7196">
        <w:rPr>
          <w:noProof/>
        </w:rPr>
        <w:t>were observed</w:t>
      </w:r>
      <w:r w:rsidR="0064374A">
        <w:t xml:space="preserve"> with </w:t>
      </w:r>
      <w:r w:rsidR="0064374A" w:rsidRPr="00085A0A">
        <w:t>romosozumab</w:t>
      </w:r>
      <w:r w:rsidR="00BC6819">
        <w:t xml:space="preserve">, </w:t>
      </w:r>
      <w:r w:rsidR="0064374A">
        <w:t>these were uncommon. Rare cases of osteonecrosis of the jaw and atypical femoral fracture were obser</w:t>
      </w:r>
      <w:r w:rsidR="00A319CD">
        <w:t>ved</w:t>
      </w:r>
      <w:r w:rsidR="00101DF3">
        <w:t>,</w:t>
      </w:r>
      <w:r w:rsidR="00A319CD">
        <w:t xml:space="preserve"> although they had</w:t>
      </w:r>
      <w:r w:rsidR="0064374A">
        <w:t xml:space="preserve"> confounding factors </w:t>
      </w:r>
      <w:r w:rsidR="001E60B5">
        <w:t xml:space="preserve">that may have contributed </w:t>
      </w:r>
      <w:r w:rsidR="0064374A">
        <w:t>to the event</w:t>
      </w:r>
      <w:r w:rsidR="00940900">
        <w:t>s</w:t>
      </w:r>
      <w:r w:rsidR="0064374A">
        <w:t xml:space="preserve">. </w:t>
      </w:r>
      <w:r w:rsidR="005A2525">
        <w:t xml:space="preserve">The development of </w:t>
      </w:r>
      <w:r w:rsidR="005A2525" w:rsidRPr="00085A0A">
        <w:t>romosozumab</w:t>
      </w:r>
      <w:r w:rsidR="005A2525">
        <w:t xml:space="preserve"> therefore constitutes another </w:t>
      </w:r>
      <w:r w:rsidR="005A2525" w:rsidRPr="00085A0A">
        <w:t>promising option for the management of osteoporosis</w:t>
      </w:r>
      <w:r w:rsidR="007A7196">
        <w:t xml:space="preserve"> in high</w:t>
      </w:r>
      <w:r w:rsidR="00D96B11">
        <w:t>-</w:t>
      </w:r>
      <w:r w:rsidR="007A7196">
        <w:t>risk patients</w:t>
      </w:r>
      <w:r w:rsidR="005A2525">
        <w:t>.</w:t>
      </w:r>
    </w:p>
    <w:p w14:paraId="6F7F32B7" w14:textId="43A78B44" w:rsidR="00315EEC" w:rsidRDefault="00315EEC" w:rsidP="005F7375">
      <w:pPr>
        <w:spacing w:after="120"/>
        <w:ind w:firstLine="720"/>
      </w:pPr>
      <w:r w:rsidRPr="00315EEC">
        <w:rPr>
          <w:noProof/>
          <w:lang w:eastAsia="en-GB"/>
        </w:rPr>
        <w:drawing>
          <wp:inline distT="0" distB="0" distL="0" distR="0" wp14:anchorId="20F1ED78" wp14:editId="0B53A7B7">
            <wp:extent cx="4572000"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21777" b="11556"/>
                    <a:stretch/>
                  </pic:blipFill>
                  <pic:spPr bwMode="auto">
                    <a:xfrm>
                      <a:off x="0" y="0"/>
                      <a:ext cx="4572396" cy="2286198"/>
                    </a:xfrm>
                    <a:prstGeom prst="rect">
                      <a:avLst/>
                    </a:prstGeom>
                    <a:ln>
                      <a:noFill/>
                    </a:ln>
                    <a:extLst>
                      <a:ext uri="{53640926-AAD7-44D8-BBD7-CCE9431645EC}">
                        <a14:shadowObscured xmlns:a14="http://schemas.microsoft.com/office/drawing/2010/main"/>
                      </a:ext>
                    </a:extLst>
                  </pic:spPr>
                </pic:pic>
              </a:graphicData>
            </a:graphic>
          </wp:inline>
        </w:drawing>
      </w:r>
    </w:p>
    <w:p w14:paraId="0208A68C" w14:textId="77777777" w:rsidR="00D17779" w:rsidRPr="00D17779" w:rsidRDefault="00D17779" w:rsidP="00D17779">
      <w:pPr>
        <w:spacing w:after="120"/>
        <w:ind w:left="567"/>
      </w:pPr>
      <w:r w:rsidRPr="00D17779">
        <w:rPr>
          <w:b/>
        </w:rPr>
        <w:t>Fig. 6a</w:t>
      </w:r>
      <w:r w:rsidRPr="00D17779">
        <w:t xml:space="preserve"> Number of fractures at the sites shown in patients given placebo (</w:t>
      </w:r>
      <w:r w:rsidRPr="00D17779">
        <w:rPr>
          <w:i/>
        </w:rPr>
        <w:t>n</w:t>
      </w:r>
      <w:r w:rsidRPr="00D17779">
        <w:t>=825), teriparatide (</w:t>
      </w:r>
      <w:r w:rsidRPr="00D17779">
        <w:rPr>
          <w:i/>
        </w:rPr>
        <w:t>n</w:t>
      </w:r>
      <w:r w:rsidRPr="00D17779">
        <w:t>=818) or abaloparatide (</w:t>
      </w:r>
      <w:r w:rsidRPr="00D17779">
        <w:rPr>
          <w:i/>
        </w:rPr>
        <w:t>n</w:t>
      </w:r>
      <w:r w:rsidRPr="00D17779">
        <w:t xml:space="preserve">=824) after 18 months of treatment </w:t>
      </w:r>
      <w:r w:rsidRPr="00D17779">
        <w:fldChar w:fldCharType="begin">
          <w:fldData xml:space="preserve">PEVuZE5vdGU+PENpdGU+PEF1dGhvcj5NaWxsZXI8L0F1dGhvcj48WWVhcj4yMDE2PC9ZZWFyPjxS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</w:fldData>
        </w:fldChar>
      </w:r>
      <w:r w:rsidRPr="00D17779">
        <w:instrText xml:space="preserve"> ADDIN EN.CITE </w:instrText>
      </w:r>
      <w:r w:rsidRPr="00D17779">
        <w:fldChar w:fldCharType="begin">
          <w:fldData xml:space="preserve">PEVuZE5vdGU+PENpdGU+PEF1dGhvcj5NaWxsZXI8L0F1dGhvcj48WWVhcj4yMDE2PC9ZZWFyPjxS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</w:fldData>
        </w:fldChar>
      </w:r>
      <w:r w:rsidRPr="00D17779">
        <w:instrText xml:space="preserve"> ADDIN EN.CITE.DATA </w:instrText>
      </w:r>
      <w:r w:rsidRPr="00D17779">
        <w:fldChar w:fldCharType="end"/>
      </w:r>
      <w:r w:rsidRPr="00D17779">
        <w:fldChar w:fldCharType="separate"/>
      </w:r>
      <w:r w:rsidRPr="00D17779">
        <w:t>[</w:t>
      </w:r>
      <w:hyperlink w:anchor="_ENREF_38" w:tooltip="Miller, 2016 #20" w:history="1">
        <w:r w:rsidRPr="00D17779">
          <w:rPr>
            <w:rStyle w:val="Hyperlink"/>
          </w:rPr>
          <w:t>38</w:t>
        </w:r>
      </w:hyperlink>
      <w:r w:rsidRPr="00D17779">
        <w:t>]</w:t>
      </w:r>
      <w:r w:rsidRPr="00D17779">
        <w:fldChar w:fldCharType="end"/>
      </w:r>
    </w:p>
    <w:p w14:paraId="20EA02B5" w14:textId="77777777" w:rsidR="00D17779" w:rsidRPr="00D17779" w:rsidRDefault="00D17779" w:rsidP="00D17779">
      <w:pPr>
        <w:spacing w:after="120"/>
        <w:ind w:left="567"/>
      </w:pPr>
      <w:r w:rsidRPr="00D17779">
        <w:rPr>
          <w:vertAlign w:val="superscript"/>
        </w:rPr>
        <w:t xml:space="preserve">a </w:t>
      </w:r>
      <w:r w:rsidRPr="00D17779">
        <w:t>Abaloparatide significantly different from placebo</w:t>
      </w:r>
    </w:p>
    <w:p w14:paraId="4C7695EC" w14:textId="77777777" w:rsidR="00D17779" w:rsidRPr="00D17779" w:rsidRDefault="00D17779" w:rsidP="00D17779">
      <w:pPr>
        <w:spacing w:after="120"/>
        <w:ind w:left="567"/>
      </w:pPr>
      <w:r w:rsidRPr="00D17779">
        <w:rPr>
          <w:vertAlign w:val="superscript"/>
        </w:rPr>
        <w:t>b</w:t>
      </w:r>
      <w:r w:rsidRPr="00D17779">
        <w:t xml:space="preserve"> Abaloparatide significantly different from teriparatide</w:t>
      </w:r>
    </w:p>
    <w:p w14:paraId="0D96917D" w14:textId="5D8C254F" w:rsidR="00D17779" w:rsidRDefault="00D17779" w:rsidP="005F7375">
      <w:pPr>
        <w:spacing w:after="120"/>
        <w:ind w:firstLine="720"/>
      </w:pPr>
    </w:p>
    <w:p w14:paraId="64802210" w14:textId="77777777" w:rsidR="00D17779" w:rsidRDefault="00D17779" w:rsidP="005F7375">
      <w:pPr>
        <w:spacing w:after="120"/>
        <w:ind w:firstLine="720"/>
      </w:pPr>
    </w:p>
    <w:p w14:paraId="1B33206D" w14:textId="35924D10" w:rsidR="00315EEC" w:rsidRDefault="00315EEC" w:rsidP="00D17779">
      <w:pPr>
        <w:pStyle w:val="Heading2"/>
        <w:jc w:val="center"/>
      </w:pPr>
      <w:r w:rsidRPr="00315EEC">
        <w:rPr>
          <w:noProof/>
          <w:lang w:eastAsia="en-GB"/>
        </w:rPr>
        <w:lastRenderedPageBreak/>
        <w:drawing>
          <wp:inline distT="0" distB="0" distL="0" distR="0" wp14:anchorId="48A3294B" wp14:editId="5B445432">
            <wp:extent cx="4572000" cy="22783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8889" b="14667"/>
                    <a:stretch/>
                  </pic:blipFill>
                  <pic:spPr bwMode="auto">
                    <a:xfrm>
                      <a:off x="0" y="0"/>
                      <a:ext cx="4572396" cy="2278577"/>
                    </a:xfrm>
                    <a:prstGeom prst="rect">
                      <a:avLst/>
                    </a:prstGeom>
                    <a:ln>
                      <a:noFill/>
                    </a:ln>
                    <a:extLst>
                      <a:ext uri="{53640926-AAD7-44D8-BBD7-CCE9431645EC}">
                        <a14:shadowObscured xmlns:a14="http://schemas.microsoft.com/office/drawing/2010/main"/>
                      </a:ext>
                    </a:extLst>
                  </pic:spPr>
                </pic:pic>
              </a:graphicData>
            </a:graphic>
          </wp:inline>
        </w:drawing>
      </w:r>
    </w:p>
    <w:p w14:paraId="6C41CC8E" w14:textId="77777777" w:rsidR="00CB17EB" w:rsidRDefault="00CB17EB" w:rsidP="00CB17EB">
      <w:pPr>
        <w:spacing w:after="120"/>
        <w:rPr>
          <w:noProof/>
          <w:lang w:eastAsia="en-GB"/>
        </w:rPr>
      </w:pPr>
      <w:r w:rsidRPr="00085A0A">
        <w:rPr>
          <w:b/>
          <w:noProof/>
          <w:lang w:eastAsia="en-GB"/>
        </w:rPr>
        <w:t xml:space="preserve">Fig. </w:t>
      </w:r>
      <w:r>
        <w:rPr>
          <w:b/>
          <w:noProof/>
          <w:lang w:eastAsia="en-GB"/>
        </w:rPr>
        <w:t>6b</w:t>
      </w:r>
      <w:r w:rsidRPr="00085A0A">
        <w:rPr>
          <w:noProof/>
          <w:lang w:eastAsia="en-GB"/>
        </w:rPr>
        <w:t xml:space="preserve"> Incidence of new vertebral fracture following treatment with romosozumab</w:t>
      </w:r>
      <w:r>
        <w:rPr>
          <w:noProof/>
          <w:lang w:eastAsia="en-GB"/>
        </w:rPr>
        <w:t xml:space="preserve"> </w:t>
      </w:r>
      <w:r>
        <w:rPr>
          <w:noProof/>
          <w:lang w:eastAsia="en-GB"/>
        </w:rPr>
        <w:fldChar w:fldCharType="begin">
          <w:fldData xml:space="preserve">PEVuZE5vdGU+PENpdGU+PEF1dGhvcj5Db3NtYW48L0F1dGhvcj48WWVhcj4yMDE2PC9ZZWFyPjxS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</w:fldData>
        </w:fldChar>
      </w:r>
      <w:r>
        <w:rPr>
          <w:noProof/>
          <w:lang w:eastAsia="en-GB"/>
        </w:rPr>
        <w:instrText xml:space="preserve"> ADDIN EN.CITE </w:instrText>
      </w:r>
      <w:r>
        <w:rPr>
          <w:noProof/>
          <w:lang w:eastAsia="en-GB"/>
        </w:rPr>
        <w:fldChar w:fldCharType="begin">
          <w:fldData xml:space="preserve">PEVuZE5vdGU+PENpdGU+PEF1dGhvcj5Db3NtYW48L0F1dGhvcj48WWVhcj4yMDE2PC9ZZWFyPjxS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</w:fldData>
        </w:fldChar>
      </w:r>
      <w:r>
        <w:rPr>
          <w:noProof/>
          <w:lang w:eastAsia="en-GB"/>
        </w:rPr>
        <w:instrText xml:space="preserve"> ADDIN EN.CITE.DATA </w:instrText>
      </w:r>
      <w:r>
        <w:rPr>
          <w:noProof/>
          <w:lang w:eastAsia="en-GB"/>
        </w:rPr>
      </w:r>
      <w:r>
        <w:rPr>
          <w:noProof/>
          <w:lang w:eastAsia="en-GB"/>
        </w:rPr>
        <w:fldChar w:fldCharType="end"/>
      </w:r>
      <w:r>
        <w:rPr>
          <w:noProof/>
          <w:lang w:eastAsia="en-GB"/>
        </w:rPr>
      </w:r>
      <w:r>
        <w:rPr>
          <w:noProof/>
          <w:lang w:eastAsia="en-GB"/>
        </w:rPr>
        <w:fldChar w:fldCharType="separate"/>
      </w:r>
      <w:r>
        <w:rPr>
          <w:noProof/>
          <w:lang w:eastAsia="en-GB"/>
        </w:rPr>
        <w:t>[</w:t>
      </w:r>
      <w:hyperlink w:anchor="_ENREF_63" w:tooltip="Cosman, 2016 #120" w:history="1">
        <w:r>
          <w:rPr>
            <w:noProof/>
            <w:lang w:eastAsia="en-GB"/>
          </w:rPr>
          <w:t>63</w:t>
        </w:r>
      </w:hyperlink>
      <w:r>
        <w:rPr>
          <w:noProof/>
          <w:lang w:eastAsia="en-GB"/>
        </w:rPr>
        <w:t>]</w:t>
      </w:r>
      <w:r>
        <w:rPr>
          <w:noProof/>
          <w:lang w:eastAsia="en-GB"/>
        </w:rPr>
        <w:fldChar w:fldCharType="end"/>
      </w:r>
      <w:r w:rsidRPr="00436B18">
        <w:rPr>
          <w:noProof/>
          <w:lang w:eastAsia="en-GB"/>
        </w:rPr>
        <w:t>. The risk</w:t>
      </w:r>
      <w:r>
        <w:rPr>
          <w:noProof/>
          <w:lang w:eastAsia="en-GB"/>
        </w:rPr>
        <w:t xml:space="preserve"> </w:t>
      </w:r>
      <w:r w:rsidRPr="00436B18">
        <w:rPr>
          <w:noProof/>
          <w:lang w:eastAsia="en-GB"/>
        </w:rPr>
        <w:t xml:space="preserve">ratio </w:t>
      </w:r>
      <w:r w:rsidRPr="007A7196">
        <w:rPr>
          <w:noProof/>
          <w:lang w:eastAsia="en-GB"/>
        </w:rPr>
        <w:t>was assessed</w:t>
      </w:r>
      <w:r w:rsidRPr="00436B18">
        <w:rPr>
          <w:noProof/>
          <w:lang w:eastAsia="en-GB"/>
        </w:rPr>
        <w:t xml:space="preserve"> among patients in the romosozumab group compared with those in the placebo group at 12 months (end of the</w:t>
      </w:r>
      <w:r>
        <w:rPr>
          <w:noProof/>
          <w:lang w:eastAsia="en-GB"/>
        </w:rPr>
        <w:t xml:space="preserve"> </w:t>
      </w:r>
      <w:r w:rsidRPr="00436B18">
        <w:rPr>
          <w:noProof/>
          <w:lang w:eastAsia="en-GB"/>
        </w:rPr>
        <w:t>double-blind period) and at 24 months (by which time patients in both groups had received open-label denosumab for 12 months)</w:t>
      </w:r>
    </w:p>
    <w:p w14:paraId="335143B8" w14:textId="77777777" w:rsidR="00CB17EB" w:rsidRPr="007E34D8" w:rsidRDefault="00CB17EB" w:rsidP="00CB17EB">
      <w:pPr>
        <w:spacing w:after="120"/>
        <w:rPr>
          <w:noProof/>
          <w:lang w:eastAsia="en-GB"/>
        </w:rPr>
      </w:pPr>
      <w:r w:rsidRPr="007E34D8">
        <w:rPr>
          <w:noProof/>
          <w:vertAlign w:val="superscript"/>
          <w:lang w:eastAsia="en-GB"/>
        </w:rPr>
        <w:t xml:space="preserve">a </w:t>
      </w:r>
      <w:r>
        <w:rPr>
          <w:noProof/>
          <w:lang w:eastAsia="en-GB"/>
        </w:rPr>
        <w:t>R</w:t>
      </w:r>
      <w:r w:rsidRPr="007E34D8">
        <w:rPr>
          <w:noProof/>
          <w:lang w:eastAsia="en-GB"/>
        </w:rPr>
        <w:t>omosozumab significantly different from placebo</w:t>
      </w:r>
      <w:r>
        <w:rPr>
          <w:noProof/>
          <w:lang w:eastAsia="en-GB"/>
        </w:rPr>
        <w:t xml:space="preserve">. Risk ratio 0.27; </w:t>
      </w:r>
      <w:r>
        <w:rPr>
          <w:i/>
          <w:noProof/>
          <w:lang w:eastAsia="en-GB"/>
        </w:rPr>
        <w:t>P</w:t>
      </w:r>
      <w:r>
        <w:rPr>
          <w:noProof/>
          <w:lang w:eastAsia="en-GB"/>
        </w:rPr>
        <w:t>&lt;0.001</w:t>
      </w:r>
    </w:p>
    <w:p w14:paraId="4F9FC57B" w14:textId="77777777" w:rsidR="00CB17EB" w:rsidRPr="007E34D8" w:rsidRDefault="00CB17EB" w:rsidP="00CB17EB">
      <w:pPr>
        <w:spacing w:after="120"/>
        <w:rPr>
          <w:noProof/>
          <w:lang w:eastAsia="en-GB"/>
        </w:rPr>
      </w:pPr>
      <w:r w:rsidRPr="007E34D8">
        <w:rPr>
          <w:noProof/>
          <w:vertAlign w:val="superscript"/>
          <w:lang w:eastAsia="en-GB"/>
        </w:rPr>
        <w:t>b</w:t>
      </w:r>
      <w:r w:rsidRPr="007E34D8">
        <w:rPr>
          <w:noProof/>
          <w:lang w:eastAsia="en-GB"/>
        </w:rPr>
        <w:t xml:space="preserve"> Romosozumab significantly different from teriparatide. Risk ratio 0.2</w:t>
      </w:r>
      <w:r>
        <w:rPr>
          <w:noProof/>
          <w:lang w:eastAsia="en-GB"/>
        </w:rPr>
        <w:t>5</w:t>
      </w:r>
      <w:r w:rsidRPr="007E34D8">
        <w:rPr>
          <w:noProof/>
          <w:lang w:eastAsia="en-GB"/>
        </w:rPr>
        <w:t xml:space="preserve">; </w:t>
      </w:r>
      <w:r>
        <w:rPr>
          <w:i/>
          <w:noProof/>
          <w:lang w:eastAsia="en-GB"/>
        </w:rPr>
        <w:t>P</w:t>
      </w:r>
      <w:r w:rsidRPr="007E34D8">
        <w:rPr>
          <w:noProof/>
          <w:lang w:eastAsia="en-GB"/>
        </w:rPr>
        <w:t>&lt;0.001</w:t>
      </w:r>
    </w:p>
    <w:p w14:paraId="456DC28C" w14:textId="77777777" w:rsidR="00CB17EB" w:rsidRDefault="00CB17EB" w:rsidP="00A23FE7">
      <w:pPr>
        <w:pStyle w:val="Heading2"/>
      </w:pPr>
    </w:p>
    <w:p w14:paraId="5230B531" w14:textId="7763A995" w:rsidR="002C7A6B" w:rsidRPr="00085A0A" w:rsidRDefault="002C7A6B" w:rsidP="00A23FE7">
      <w:pPr>
        <w:pStyle w:val="Heading2"/>
      </w:pPr>
      <w:r w:rsidRPr="00085A0A">
        <w:t>Conclusion</w:t>
      </w:r>
      <w:r w:rsidR="00195520" w:rsidRPr="00085A0A">
        <w:t>s</w:t>
      </w:r>
    </w:p>
    <w:p w14:paraId="31A3F5DD" w14:textId="2823E08B" w:rsidR="007038BD" w:rsidRPr="00085A0A" w:rsidRDefault="009143C4" w:rsidP="007038BD">
      <w:pPr>
        <w:spacing w:after="120"/>
      </w:pPr>
      <w:r w:rsidRPr="00085A0A">
        <w:t>Osteoporosis represent</w:t>
      </w:r>
      <w:r w:rsidR="00330DC9" w:rsidRPr="00085A0A">
        <w:t>s</w:t>
      </w:r>
      <w:r w:rsidRPr="00085A0A">
        <w:t xml:space="preserve"> a signifi</w:t>
      </w:r>
      <w:r w:rsidR="00330DC9" w:rsidRPr="00085A0A">
        <w:t>cant healthcare burden in Europe</w:t>
      </w:r>
      <w:r w:rsidR="00313F90" w:rsidRPr="00085A0A">
        <w:t>an countries</w:t>
      </w:r>
      <w:r w:rsidRPr="00085A0A">
        <w:t xml:space="preserve"> which, due to the </w:t>
      </w:r>
      <w:r w:rsidR="003D5844" w:rsidRPr="00085A0A">
        <w:t xml:space="preserve">increasing </w:t>
      </w:r>
      <w:r w:rsidR="00A20C2F">
        <w:t>number</w:t>
      </w:r>
      <w:r w:rsidR="00A20C2F" w:rsidRPr="00085A0A">
        <w:t xml:space="preserve"> </w:t>
      </w:r>
      <w:r w:rsidR="003D5844" w:rsidRPr="00085A0A">
        <w:t xml:space="preserve">of </w:t>
      </w:r>
      <w:r w:rsidR="003D5844" w:rsidRPr="007A7196">
        <w:rPr>
          <w:noProof/>
        </w:rPr>
        <w:t>elderly people</w:t>
      </w:r>
      <w:r w:rsidRPr="00085A0A">
        <w:t xml:space="preserve">, is predicted </w:t>
      </w:r>
      <w:r w:rsidR="00330DC9" w:rsidRPr="00085A0A">
        <w:t xml:space="preserve">to </w:t>
      </w:r>
      <w:r w:rsidR="003D5844" w:rsidRPr="00085A0A">
        <w:t>rise further</w:t>
      </w:r>
      <w:r w:rsidR="00330DC9" w:rsidRPr="00085A0A">
        <w:t xml:space="preserve"> in the future</w:t>
      </w:r>
      <w:r w:rsidRPr="00085A0A">
        <w:t>.</w:t>
      </w:r>
      <w:r w:rsidR="00313F90" w:rsidRPr="00085A0A">
        <w:t xml:space="preserve"> Despite this outlook, </w:t>
      </w:r>
      <w:r w:rsidR="00A20C2F" w:rsidRPr="00085A0A">
        <w:t>most</w:t>
      </w:r>
      <w:r w:rsidR="00313F90" w:rsidRPr="00085A0A">
        <w:t xml:space="preserve"> patients at increased risk of fracture</w:t>
      </w:r>
      <w:r w:rsidR="000A400A" w:rsidRPr="00085A0A">
        <w:t>, such as those with a prior fracture,</w:t>
      </w:r>
      <w:r w:rsidR="00313F90" w:rsidRPr="00085A0A">
        <w:t xml:space="preserve"> </w:t>
      </w:r>
      <w:r w:rsidR="006A00E0" w:rsidRPr="00085A0A">
        <w:t xml:space="preserve">do not receive </w:t>
      </w:r>
      <w:r w:rsidR="00111507" w:rsidRPr="00085A0A">
        <w:t>medication,</w:t>
      </w:r>
      <w:r w:rsidR="00313F90" w:rsidRPr="00085A0A">
        <w:t xml:space="preserve"> resulting in a large treatment gap</w:t>
      </w:r>
      <w:r w:rsidR="00332AAC" w:rsidRPr="00085A0A">
        <w:t xml:space="preserve"> </w:t>
      </w:r>
      <w:r w:rsidR="007E079B">
        <w:t>that</w:t>
      </w:r>
      <w:r w:rsidR="007E079B" w:rsidRPr="00085A0A">
        <w:t xml:space="preserve"> </w:t>
      </w:r>
      <w:r w:rsidR="00332AAC" w:rsidRPr="00085A0A">
        <w:t xml:space="preserve">urgently needs to </w:t>
      </w:r>
      <w:r w:rsidR="00332AAC" w:rsidRPr="007A7196">
        <w:rPr>
          <w:noProof/>
        </w:rPr>
        <w:t xml:space="preserve">be </w:t>
      </w:r>
      <w:r w:rsidR="001D74C8" w:rsidRPr="007A7196">
        <w:rPr>
          <w:noProof/>
        </w:rPr>
        <w:t>addressed</w:t>
      </w:r>
      <w:r w:rsidR="00313F90" w:rsidRPr="00085A0A">
        <w:t xml:space="preserve">. </w:t>
      </w:r>
      <w:r w:rsidR="00B710BF" w:rsidRPr="00085A0A">
        <w:t>I</w:t>
      </w:r>
      <w:r w:rsidRPr="00085A0A">
        <w:t>dentification of</w:t>
      </w:r>
      <w:r w:rsidR="00E56333" w:rsidRPr="00085A0A">
        <w:t xml:space="preserve"> other</w:t>
      </w:r>
      <w:r w:rsidRPr="00085A0A">
        <w:t xml:space="preserve"> potential </w:t>
      </w:r>
      <w:r w:rsidR="00313F90" w:rsidRPr="00085A0A">
        <w:t xml:space="preserve">fracture </w:t>
      </w:r>
      <w:r w:rsidRPr="00085A0A">
        <w:t>risk factors and</w:t>
      </w:r>
      <w:r w:rsidR="00565591">
        <w:t xml:space="preserve"> of</w:t>
      </w:r>
      <w:r w:rsidRPr="00085A0A">
        <w:t xml:space="preserve"> patients who are </w:t>
      </w:r>
      <w:r w:rsidR="00996B56">
        <w:t xml:space="preserve">at </w:t>
      </w:r>
      <w:r w:rsidR="00565591">
        <w:t xml:space="preserve">particularly high </w:t>
      </w:r>
      <w:r w:rsidR="00F644F5">
        <w:t>risk of fracture</w:t>
      </w:r>
      <w:r w:rsidR="00565591">
        <w:t xml:space="preserve"> during a certain </w:t>
      </w:r>
      <w:r w:rsidR="00565591" w:rsidRPr="007A7196">
        <w:rPr>
          <w:noProof/>
        </w:rPr>
        <w:t>time period</w:t>
      </w:r>
      <w:r w:rsidR="00565591">
        <w:t xml:space="preserve">, </w:t>
      </w:r>
      <w:r w:rsidR="007E079B">
        <w:t>e.g.</w:t>
      </w:r>
      <w:r w:rsidR="00565591">
        <w:t xml:space="preserve"> in the year after a fracture,</w:t>
      </w:r>
      <w:r w:rsidR="00F644F5">
        <w:t xml:space="preserve"> will</w:t>
      </w:r>
      <w:r w:rsidRPr="00085A0A">
        <w:t xml:space="preserve"> help</w:t>
      </w:r>
      <w:r w:rsidR="00313F90" w:rsidRPr="00085A0A">
        <w:t xml:space="preserve"> clinicians</w:t>
      </w:r>
      <w:r w:rsidRPr="00085A0A">
        <w:t xml:space="preserve"> target appropriate treatment more precisely and </w:t>
      </w:r>
      <w:r w:rsidR="00BA7F08" w:rsidRPr="00085A0A">
        <w:t>cost-effectively</w:t>
      </w:r>
      <w:r w:rsidR="00313F90" w:rsidRPr="00085A0A">
        <w:t>,</w:t>
      </w:r>
      <w:r w:rsidR="00BA7F08" w:rsidRPr="00085A0A">
        <w:t xml:space="preserve"> and </w:t>
      </w:r>
      <w:r w:rsidRPr="00085A0A">
        <w:t>should b</w:t>
      </w:r>
      <w:r w:rsidR="00B710BF" w:rsidRPr="00085A0A">
        <w:t xml:space="preserve">e the focus of </w:t>
      </w:r>
      <w:r w:rsidR="001D74C8" w:rsidRPr="00085A0A">
        <w:t>future</w:t>
      </w:r>
      <w:r w:rsidR="00B710BF" w:rsidRPr="00085A0A">
        <w:t xml:space="preserve"> research</w:t>
      </w:r>
      <w:r w:rsidR="00E17F3F">
        <w:t xml:space="preserve"> and clinical study</w:t>
      </w:r>
      <w:r w:rsidR="003D5844" w:rsidRPr="00085A0A">
        <w:t xml:space="preserve"> endpoints.</w:t>
      </w:r>
      <w:r w:rsidR="00F644F5">
        <w:t xml:space="preserve"> </w:t>
      </w:r>
      <w:r w:rsidR="007038BD">
        <w:t>The n</w:t>
      </w:r>
      <w:r w:rsidR="007038BD" w:rsidRPr="00085A0A">
        <w:t>ew therape</w:t>
      </w:r>
      <w:r w:rsidR="007038BD">
        <w:t>u</w:t>
      </w:r>
      <w:r w:rsidR="007038BD" w:rsidRPr="00085A0A">
        <w:t>tic bone-forming agents</w:t>
      </w:r>
      <w:r w:rsidR="007038BD">
        <w:t xml:space="preserve"> </w:t>
      </w:r>
      <w:r w:rsidR="007E079B">
        <w:t xml:space="preserve">that </w:t>
      </w:r>
      <w:r w:rsidR="007038BD">
        <w:t>are</w:t>
      </w:r>
      <w:r w:rsidR="007038BD" w:rsidRPr="00085A0A">
        <w:t xml:space="preserve"> currently in </w:t>
      </w:r>
      <w:r w:rsidR="007038BD" w:rsidRPr="00085A0A">
        <w:lastRenderedPageBreak/>
        <w:t>development and have shown promising results</w:t>
      </w:r>
      <w:r w:rsidR="00256597">
        <w:t xml:space="preserve"> will hopefully add to the</w:t>
      </w:r>
      <w:r w:rsidR="007038BD">
        <w:t xml:space="preserve"> treatment options available to clinicians</w:t>
      </w:r>
      <w:r w:rsidR="003C66D8">
        <w:t>.</w:t>
      </w:r>
      <w:r w:rsidR="007038BD">
        <w:t xml:space="preserve"> </w:t>
      </w:r>
    </w:p>
    <w:p w14:paraId="7A1BE9B0" w14:textId="2531B9CD" w:rsidR="00DE02C9" w:rsidRPr="00085A0A" w:rsidRDefault="00244E7A" w:rsidP="005F7375">
      <w:pPr>
        <w:spacing w:after="120"/>
        <w:ind w:firstLine="720"/>
      </w:pPr>
      <w:r w:rsidRPr="00085A0A">
        <w:t xml:space="preserve">Early adoption of </w:t>
      </w:r>
      <w:r w:rsidR="005C0F31" w:rsidRPr="00085A0A">
        <w:t xml:space="preserve">effective </w:t>
      </w:r>
      <w:r w:rsidRPr="00085A0A">
        <w:t>fracture-prevention strategies targeted to patients at increa</w:t>
      </w:r>
      <w:r w:rsidR="00F5202A" w:rsidRPr="00085A0A">
        <w:t>sed risk</w:t>
      </w:r>
      <w:r w:rsidR="005C0F31" w:rsidRPr="00085A0A">
        <w:t xml:space="preserve"> </w:t>
      </w:r>
      <w:r w:rsidR="00293296" w:rsidRPr="00085A0A">
        <w:t xml:space="preserve">of fracture </w:t>
      </w:r>
      <w:r w:rsidR="005C0F31" w:rsidRPr="00085A0A">
        <w:t>is critical to reducing the healthcare burden of osteoporosis</w:t>
      </w:r>
      <w:r w:rsidR="00332AAC" w:rsidRPr="00085A0A">
        <w:t xml:space="preserve">. Ongoing </w:t>
      </w:r>
      <w:r w:rsidR="001D74C8" w:rsidRPr="00085A0A">
        <w:t xml:space="preserve">global </w:t>
      </w:r>
      <w:r w:rsidR="00073876" w:rsidRPr="00085A0A">
        <w:t>initiatives</w:t>
      </w:r>
      <w:r w:rsidR="00332AAC" w:rsidRPr="00085A0A">
        <w:t xml:space="preserve">, such as </w:t>
      </w:r>
      <w:r w:rsidR="00E250B9" w:rsidRPr="00085A0A">
        <w:t>t</w:t>
      </w:r>
      <w:r w:rsidR="000543AA" w:rsidRPr="00085A0A">
        <w:t xml:space="preserve">he </w:t>
      </w:r>
      <w:r w:rsidR="00791738" w:rsidRPr="00085A0A">
        <w:t>International Osteoporosis Foundation</w:t>
      </w:r>
      <w:r w:rsidR="00651277">
        <w:t>’s</w:t>
      </w:r>
      <w:r w:rsidR="000543AA" w:rsidRPr="00085A0A">
        <w:t xml:space="preserve"> </w:t>
      </w:r>
      <w:r w:rsidR="00996B56">
        <w:t>‘</w:t>
      </w:r>
      <w:r w:rsidR="000543AA" w:rsidRPr="00085A0A">
        <w:t>Ca</w:t>
      </w:r>
      <w:r w:rsidR="001D74C8" w:rsidRPr="00085A0A">
        <w:t>pture the Fracture</w:t>
      </w:r>
      <w:r w:rsidR="00996B56">
        <w:t>®’</w:t>
      </w:r>
      <w:r w:rsidR="001D74C8" w:rsidRPr="00085A0A">
        <w:t xml:space="preserve"> </w:t>
      </w:r>
      <w:r w:rsidR="00996B56">
        <w:t>c</w:t>
      </w:r>
      <w:r w:rsidR="001D74C8" w:rsidRPr="00085A0A">
        <w:t>ampaign</w:t>
      </w:r>
      <w:r w:rsidR="00E250B9" w:rsidRPr="00085A0A">
        <w:t>,</w:t>
      </w:r>
      <w:r w:rsidR="001D74C8" w:rsidRPr="00085A0A">
        <w:t xml:space="preserve"> aim</w:t>
      </w:r>
      <w:r w:rsidR="000B31A5">
        <w:t xml:space="preserve"> to develop a best practice framework</w:t>
      </w:r>
      <w:r w:rsidR="000543AA" w:rsidRPr="00085A0A">
        <w:t xml:space="preserve"> </w:t>
      </w:r>
      <w:r w:rsidR="001D74C8" w:rsidRPr="00085A0A">
        <w:t xml:space="preserve">that will act as an international benchmark for </w:t>
      </w:r>
      <w:r w:rsidR="00791738" w:rsidRPr="00085A0A">
        <w:rPr>
          <w:rFonts w:cs="Arial"/>
        </w:rPr>
        <w:t xml:space="preserve">fracture liaison services </w:t>
      </w:r>
      <w:r w:rsidR="000543AA" w:rsidRPr="00085A0A">
        <w:t>throughout the world</w:t>
      </w:r>
      <w:r w:rsidR="001D74C8" w:rsidRPr="00085A0A">
        <w:t>, and endeavour to provide support and resources that will facilitate their implementation at a local and national level. Ultimately,</w:t>
      </w:r>
      <w:r w:rsidR="000543AA" w:rsidRPr="00085A0A">
        <w:t xml:space="preserve"> </w:t>
      </w:r>
      <w:r w:rsidR="001D74C8" w:rsidRPr="00085A0A">
        <w:t>such strategies</w:t>
      </w:r>
      <w:r w:rsidR="000543AA" w:rsidRPr="00085A0A">
        <w:t xml:space="preserve"> will help close the current gap in secondary fracture prevention</w:t>
      </w:r>
      <w:r w:rsidR="00073876" w:rsidRPr="00085A0A">
        <w:t xml:space="preserve">. </w:t>
      </w:r>
    </w:p>
    <w:p w14:paraId="1BE0ECF1" w14:textId="041236F8" w:rsidR="00DE02C9" w:rsidRDefault="002D4C3D" w:rsidP="000D47C6">
      <w:pPr>
        <w:autoSpaceDE w:val="0"/>
        <w:autoSpaceDN w:val="0"/>
        <w:adjustRightInd w:val="0"/>
      </w:pPr>
      <w:r w:rsidRPr="00085A0A">
        <w:rPr>
          <w:b/>
        </w:rPr>
        <w:t>Acknowledgements</w:t>
      </w:r>
      <w:r w:rsidR="005F7375">
        <w:rPr>
          <w:b/>
        </w:rPr>
        <w:t xml:space="preserve"> </w:t>
      </w:r>
      <w:r w:rsidR="002B366B" w:rsidRPr="000D47C6">
        <w:rPr>
          <w:rFonts w:cs="GjrghsAdvTT3713a231"/>
          <w:color w:val="131413"/>
          <w:lang w:eastAsia="en-GB"/>
        </w:rPr>
        <w:t xml:space="preserve">The </w:t>
      </w:r>
      <w:r w:rsidR="000F704A">
        <w:rPr>
          <w:rFonts w:cs="GjrghsAdvTT3713a231"/>
          <w:color w:val="131413"/>
          <w:lang w:eastAsia="en-GB"/>
        </w:rPr>
        <w:t>working group</w:t>
      </w:r>
      <w:r w:rsidR="002B366B">
        <w:rPr>
          <w:rFonts w:cs="GjrghsAdvTT3713a231"/>
          <w:color w:val="131413"/>
          <w:lang w:eastAsia="en-GB"/>
        </w:rPr>
        <w:t xml:space="preserve"> </w:t>
      </w:r>
      <w:r w:rsidR="002B366B" w:rsidRPr="000D47C6">
        <w:rPr>
          <w:rFonts w:cs="GjrghsAdvTT3713a231"/>
          <w:color w:val="131413"/>
          <w:lang w:eastAsia="en-GB"/>
        </w:rPr>
        <w:t>and this paper were fully</w:t>
      </w:r>
      <w:r w:rsidR="002B366B" w:rsidRPr="000061F3">
        <w:rPr>
          <w:rFonts w:cs="GjrghsAdvTT3713a231"/>
          <w:color w:val="131413"/>
          <w:lang w:eastAsia="en-GB"/>
        </w:rPr>
        <w:t xml:space="preserve"> </w:t>
      </w:r>
      <w:r w:rsidR="002B366B" w:rsidRPr="000D47C6">
        <w:rPr>
          <w:rFonts w:cs="GjrghsAdvTT3713a231"/>
          <w:color w:val="131413"/>
          <w:lang w:eastAsia="en-GB"/>
        </w:rPr>
        <w:t>funded by the European Society for Clinical and Economic Aspects of</w:t>
      </w:r>
      <w:r w:rsidR="002B366B" w:rsidRPr="000061F3">
        <w:rPr>
          <w:rFonts w:cs="GjrghsAdvTT3713a231"/>
          <w:color w:val="131413"/>
          <w:lang w:eastAsia="en-GB"/>
        </w:rPr>
        <w:t xml:space="preserve"> </w:t>
      </w:r>
      <w:r w:rsidR="002B366B" w:rsidRPr="000D47C6">
        <w:rPr>
          <w:rFonts w:cs="GjrghsAdvTT3713a231"/>
          <w:color w:val="131413"/>
          <w:lang w:eastAsia="en-GB"/>
        </w:rPr>
        <w:t>Osteoporosis, Osteoarthritis and Musculoskeletal Diseases (ESCEO), a</w:t>
      </w:r>
      <w:r w:rsidR="002B366B" w:rsidRPr="000061F3">
        <w:rPr>
          <w:rFonts w:cs="GjrghsAdvTT3713a231"/>
          <w:color w:val="131413"/>
          <w:lang w:eastAsia="en-GB"/>
        </w:rPr>
        <w:t xml:space="preserve"> </w:t>
      </w:r>
      <w:r w:rsidR="002B366B" w:rsidRPr="000D47C6">
        <w:rPr>
          <w:rFonts w:cs="GjrghsAdvTT3713a231"/>
          <w:color w:val="131413"/>
          <w:lang w:eastAsia="en-GB"/>
        </w:rPr>
        <w:t>Belgian not-for-profit organisation. ESCEO was responsible for the selection</w:t>
      </w:r>
      <w:r w:rsidR="002B366B" w:rsidRPr="000061F3">
        <w:rPr>
          <w:rFonts w:cs="GjrghsAdvTT3713a231"/>
          <w:color w:val="131413"/>
          <w:lang w:eastAsia="en-GB"/>
        </w:rPr>
        <w:t xml:space="preserve"> </w:t>
      </w:r>
      <w:r w:rsidR="002B366B" w:rsidRPr="000D47C6">
        <w:rPr>
          <w:rFonts w:cs="GjrghsAdvTT3713a231"/>
          <w:color w:val="131413"/>
          <w:lang w:eastAsia="en-GB"/>
        </w:rPr>
        <w:t xml:space="preserve">of participants </w:t>
      </w:r>
      <w:r w:rsidR="00DB7145">
        <w:rPr>
          <w:rFonts w:cs="GjrghsAdvTT3713a231"/>
          <w:color w:val="131413"/>
          <w:lang w:eastAsia="en-GB"/>
        </w:rPr>
        <w:t>in</w:t>
      </w:r>
      <w:r w:rsidR="00DB7145" w:rsidRPr="000061F3">
        <w:rPr>
          <w:rFonts w:cs="GjrghsAdvTT3713a231"/>
          <w:color w:val="131413"/>
          <w:lang w:eastAsia="en-GB"/>
        </w:rPr>
        <w:t xml:space="preserve"> </w:t>
      </w:r>
      <w:r w:rsidR="002B366B" w:rsidRPr="000061F3">
        <w:rPr>
          <w:rFonts w:cs="GjrghsAdvTT3713a231"/>
          <w:color w:val="131413"/>
          <w:lang w:eastAsia="en-GB"/>
        </w:rPr>
        <w:t xml:space="preserve">the </w:t>
      </w:r>
      <w:r w:rsidR="000F704A">
        <w:rPr>
          <w:rFonts w:cs="GjrghsAdvTT3713a231"/>
          <w:color w:val="131413"/>
          <w:lang w:eastAsia="en-GB"/>
        </w:rPr>
        <w:t>preliminary</w:t>
      </w:r>
      <w:r w:rsidR="002B366B" w:rsidRPr="002B366B">
        <w:rPr>
          <w:rFonts w:cs="GjrghsAdvTT3713a231"/>
          <w:color w:val="131413"/>
          <w:lang w:eastAsia="en-GB"/>
        </w:rPr>
        <w:t xml:space="preserve"> </w:t>
      </w:r>
      <w:r w:rsidR="002B366B">
        <w:rPr>
          <w:rFonts w:cs="GjrghsAdvTT3713a231"/>
          <w:color w:val="131413"/>
          <w:lang w:eastAsia="en-GB"/>
        </w:rPr>
        <w:t>m</w:t>
      </w:r>
      <w:r w:rsidR="002B366B" w:rsidRPr="002B366B">
        <w:rPr>
          <w:rFonts w:cs="GjrghsAdvTT3713a231"/>
          <w:color w:val="131413"/>
          <w:lang w:eastAsia="en-GB"/>
        </w:rPr>
        <w:t>eeting</w:t>
      </w:r>
      <w:r w:rsidR="002B366B" w:rsidRPr="000D47C6">
        <w:rPr>
          <w:rFonts w:cs="GjrghsAdvTT3713a231"/>
          <w:color w:val="131413"/>
          <w:lang w:eastAsia="en-GB"/>
        </w:rPr>
        <w:t xml:space="preserve"> </w:t>
      </w:r>
      <w:r w:rsidR="002B366B" w:rsidRPr="00A77865">
        <w:rPr>
          <w:rFonts w:cs="GjrghsAdvTT3713a231"/>
          <w:noProof/>
          <w:color w:val="131413"/>
          <w:lang w:eastAsia="en-GB"/>
        </w:rPr>
        <w:t>and for</w:t>
      </w:r>
      <w:r w:rsidR="002B366B" w:rsidRPr="000D47C6">
        <w:rPr>
          <w:rFonts w:cs="GjrghsAdvTT3713a231"/>
          <w:color w:val="131413"/>
          <w:lang w:eastAsia="en-GB"/>
        </w:rPr>
        <w:t xml:space="preserve"> the choice of the</w:t>
      </w:r>
      <w:r w:rsidR="002B366B" w:rsidRPr="000061F3">
        <w:rPr>
          <w:rFonts w:cs="GjrghsAdvTT3713a231"/>
          <w:color w:val="131413"/>
          <w:lang w:eastAsia="en-GB"/>
        </w:rPr>
        <w:t xml:space="preserve"> </w:t>
      </w:r>
      <w:r w:rsidR="002B366B" w:rsidRPr="000D47C6">
        <w:rPr>
          <w:rFonts w:cs="GjrghsAdvTT3713a231"/>
          <w:color w:val="131413"/>
          <w:lang w:eastAsia="en-GB"/>
        </w:rPr>
        <w:t>authors of the manuscript, covering all expenses related to the organisation</w:t>
      </w:r>
      <w:r w:rsidR="002B366B" w:rsidRPr="000061F3">
        <w:rPr>
          <w:rFonts w:cs="GjrghsAdvTT3713a231"/>
          <w:color w:val="131413"/>
          <w:lang w:eastAsia="en-GB"/>
        </w:rPr>
        <w:t xml:space="preserve"> </w:t>
      </w:r>
      <w:r w:rsidR="002B366B" w:rsidRPr="000D47C6">
        <w:rPr>
          <w:rFonts w:cs="GjrghsAdvTT3713a231"/>
          <w:color w:val="131413"/>
          <w:lang w:eastAsia="en-GB"/>
        </w:rPr>
        <w:t>of the meeting. ESCEO also</w:t>
      </w:r>
      <w:r w:rsidR="002B366B" w:rsidRPr="000061F3">
        <w:rPr>
          <w:rFonts w:cs="GjrghsAdvTT3713a231"/>
          <w:color w:val="131413"/>
          <w:lang w:eastAsia="en-GB"/>
        </w:rPr>
        <w:t xml:space="preserve"> </w:t>
      </w:r>
      <w:r w:rsidR="002B366B" w:rsidRPr="000D47C6">
        <w:rPr>
          <w:rFonts w:cs="GjrghsAdvTT3713a231"/>
          <w:color w:val="131413"/>
          <w:lang w:eastAsia="en-GB"/>
        </w:rPr>
        <w:t xml:space="preserve">covered all expenses </w:t>
      </w:r>
      <w:r w:rsidR="002B366B" w:rsidRPr="007A7196">
        <w:rPr>
          <w:rFonts w:cs="GjrghsAdvTT3713a231"/>
          <w:noProof/>
          <w:color w:val="131413"/>
          <w:lang w:eastAsia="en-GB"/>
        </w:rPr>
        <w:t>pertaining to</w:t>
      </w:r>
      <w:r w:rsidR="002B366B" w:rsidRPr="000D47C6">
        <w:rPr>
          <w:rFonts w:cs="GjrghsAdvTT3713a231"/>
          <w:color w:val="131413"/>
          <w:lang w:eastAsia="en-GB"/>
        </w:rPr>
        <w:t xml:space="preserve"> the preparation, writing and submission</w:t>
      </w:r>
      <w:r w:rsidR="002B366B" w:rsidRPr="000061F3">
        <w:rPr>
          <w:rFonts w:cs="GjrghsAdvTT3713a231"/>
          <w:color w:val="131413"/>
          <w:lang w:eastAsia="en-GB"/>
        </w:rPr>
        <w:t xml:space="preserve"> </w:t>
      </w:r>
      <w:r w:rsidR="002B366B" w:rsidRPr="000D47C6">
        <w:rPr>
          <w:rFonts w:cs="GjrghsAdvTT3713a231"/>
          <w:color w:val="131413"/>
          <w:lang w:eastAsia="en-GB"/>
        </w:rPr>
        <w:t>of the manuscript. ESCEO received unrestricted educational grants</w:t>
      </w:r>
      <w:r w:rsidR="002B366B" w:rsidRPr="000061F3">
        <w:rPr>
          <w:rFonts w:cs="GjrghsAdvTT3713a231"/>
          <w:color w:val="131413"/>
          <w:lang w:eastAsia="en-GB"/>
        </w:rPr>
        <w:t xml:space="preserve"> </w:t>
      </w:r>
      <w:r w:rsidR="002B366B" w:rsidRPr="000D47C6">
        <w:rPr>
          <w:rFonts w:cs="GjrghsAdvTT3713a231"/>
          <w:color w:val="131413"/>
          <w:lang w:eastAsia="en-GB"/>
        </w:rPr>
        <w:t>from different non-governmental organisations, not-for-profit organisations</w:t>
      </w:r>
      <w:r w:rsidR="002B366B" w:rsidRPr="000061F3">
        <w:rPr>
          <w:rFonts w:cs="GjrghsAdvTT3713a231"/>
          <w:color w:val="131413"/>
          <w:lang w:eastAsia="en-GB"/>
        </w:rPr>
        <w:t xml:space="preserve"> </w:t>
      </w:r>
      <w:r w:rsidR="002B366B" w:rsidRPr="000D47C6">
        <w:rPr>
          <w:rFonts w:cs="GjrghsAdvTT3713a231"/>
          <w:color w:val="131413"/>
          <w:lang w:eastAsia="en-GB"/>
        </w:rPr>
        <w:t>and commercial partne</w:t>
      </w:r>
      <w:r w:rsidR="00DA1589">
        <w:rPr>
          <w:rFonts w:cs="GjrghsAdvTT3713a231"/>
          <w:color w:val="131413"/>
          <w:lang w:eastAsia="en-GB"/>
        </w:rPr>
        <w:t xml:space="preserve">rs. </w:t>
      </w:r>
      <w:r w:rsidR="002B366B" w:rsidRPr="000D47C6">
        <w:rPr>
          <w:rFonts w:cs="GjrghsAdvTT3713a231"/>
          <w:color w:val="131413"/>
          <w:lang w:eastAsia="en-GB"/>
        </w:rPr>
        <w:t>Non</w:t>
      </w:r>
      <w:r w:rsidR="00DA1589">
        <w:rPr>
          <w:rFonts w:cs="GjrghsAdvTT3713a231"/>
          <w:color w:val="131413"/>
          <w:lang w:eastAsia="en-GB"/>
        </w:rPr>
        <w:t xml:space="preserve">e of the </w:t>
      </w:r>
      <w:r w:rsidR="002B366B" w:rsidRPr="000061F3">
        <w:rPr>
          <w:rFonts w:cs="GjrghsAdvTT3713a231"/>
          <w:color w:val="131413"/>
          <w:lang w:eastAsia="en-GB"/>
        </w:rPr>
        <w:t>partners were</w:t>
      </w:r>
      <w:r w:rsidR="002B366B" w:rsidRPr="000D47C6">
        <w:rPr>
          <w:rFonts w:cs="GjrghsAdvTT3713a231"/>
          <w:color w:val="131413"/>
          <w:lang w:eastAsia="en-GB"/>
        </w:rPr>
        <w:t xml:space="preserve"> involved in the organisation of</w:t>
      </w:r>
      <w:r w:rsidR="002B366B" w:rsidRPr="000061F3">
        <w:rPr>
          <w:rFonts w:cs="GjrghsAdvTT3713a231"/>
          <w:color w:val="131413"/>
          <w:lang w:eastAsia="en-GB"/>
        </w:rPr>
        <w:t xml:space="preserve"> the</w:t>
      </w:r>
      <w:r w:rsidR="000F704A">
        <w:rPr>
          <w:rFonts w:cs="GjrghsAdvTT3713a231"/>
          <w:color w:val="131413"/>
          <w:lang w:eastAsia="en-GB"/>
        </w:rPr>
        <w:t xml:space="preserve"> ESCEO working group, which prepared this manuscript</w:t>
      </w:r>
      <w:r w:rsidR="00DB7145">
        <w:rPr>
          <w:rFonts w:cs="GjrghsAdvTT3713a231"/>
          <w:color w:val="131413"/>
          <w:lang w:eastAsia="en-GB"/>
        </w:rPr>
        <w:t>,</w:t>
      </w:r>
      <w:r w:rsidR="000F704A">
        <w:rPr>
          <w:rFonts w:cs="GjrghsAdvTT3713a231"/>
          <w:color w:val="131413"/>
          <w:lang w:eastAsia="en-GB"/>
        </w:rPr>
        <w:t xml:space="preserve"> and was not part of the writing or review team of the manuscript.</w:t>
      </w:r>
      <w:r w:rsidR="002B366B" w:rsidRPr="000061F3">
        <w:rPr>
          <w:rFonts w:cs="GjrghsAdvTT3713a231"/>
          <w:color w:val="131413"/>
          <w:lang w:eastAsia="en-GB"/>
        </w:rPr>
        <w:t xml:space="preserve"> </w:t>
      </w:r>
      <w:r w:rsidRPr="00085A0A">
        <w:t>Editorial assistance for the development of this manuscript was provided by Adelphi</w:t>
      </w:r>
      <w:r w:rsidR="002B366B">
        <w:t xml:space="preserve"> </w:t>
      </w:r>
      <w:r w:rsidRPr="00085A0A">
        <w:t>Communications Ltd, UK, and funded by ESCEO.</w:t>
      </w:r>
    </w:p>
    <w:p w14:paraId="1EEE9186" w14:textId="30540382" w:rsidR="00DA1589" w:rsidRPr="005F7375" w:rsidRDefault="007B568C" w:rsidP="00CB2A9D">
      <w:pPr>
        <w:spacing w:after="120"/>
        <w:rPr>
          <w:rFonts w:cs="Myriad Pro"/>
          <w:lang w:eastAsia="en-GB"/>
        </w:rPr>
      </w:pPr>
      <w:r>
        <w:rPr>
          <w:b/>
        </w:rPr>
        <w:t xml:space="preserve">Conflicts of </w:t>
      </w:r>
      <w:r w:rsidR="00256597">
        <w:rPr>
          <w:b/>
        </w:rPr>
        <w:t>i</w:t>
      </w:r>
      <w:r w:rsidR="006B1DA0" w:rsidRPr="00256597">
        <w:rPr>
          <w:b/>
        </w:rPr>
        <w:t>nterest</w:t>
      </w:r>
      <w:r w:rsidR="005F7375">
        <w:rPr>
          <w:b/>
        </w:rPr>
        <w:t xml:space="preserve"> </w:t>
      </w:r>
      <w:r w:rsidR="00AB3F6B">
        <w:rPr>
          <w:rFonts w:cs="Myriad Pro"/>
          <w:lang w:eastAsia="en-GB"/>
        </w:rPr>
        <w:t>JAK</w:t>
      </w:r>
      <w:r w:rsidR="006B1DA0" w:rsidRPr="00256597">
        <w:rPr>
          <w:rFonts w:cs="Myriad Pro"/>
          <w:lang w:eastAsia="en-GB"/>
        </w:rPr>
        <w:t xml:space="preserve"> reports grants from Amgen</w:t>
      </w:r>
      <w:r>
        <w:rPr>
          <w:rFonts w:cs="Myriad Pro"/>
          <w:lang w:eastAsia="en-GB"/>
        </w:rPr>
        <w:t>,</w:t>
      </w:r>
      <w:r w:rsidR="006B1DA0" w:rsidRPr="00256597">
        <w:rPr>
          <w:rFonts w:cs="Myriad Pro"/>
          <w:lang w:eastAsia="en-GB"/>
        </w:rPr>
        <w:t xml:space="preserve"> </w:t>
      </w:r>
      <w:r w:rsidR="004911DF">
        <w:rPr>
          <w:rFonts w:cs="Myriad Pro"/>
          <w:lang w:eastAsia="en-GB"/>
        </w:rPr>
        <w:t xml:space="preserve">Eli </w:t>
      </w:r>
      <w:r w:rsidR="006B1DA0" w:rsidRPr="00256597">
        <w:rPr>
          <w:rFonts w:cs="Myriad Pro"/>
          <w:lang w:eastAsia="en-GB"/>
        </w:rPr>
        <w:t xml:space="preserve">Lilly </w:t>
      </w:r>
      <w:r>
        <w:rPr>
          <w:rFonts w:cs="Myriad Pro"/>
          <w:lang w:eastAsia="en-GB"/>
        </w:rPr>
        <w:t xml:space="preserve">and </w:t>
      </w:r>
      <w:r w:rsidRPr="007B568C">
        <w:rPr>
          <w:rFonts w:cs="Myriad Pro"/>
          <w:lang w:eastAsia="en-GB"/>
        </w:rPr>
        <w:t>Radius Health</w:t>
      </w:r>
      <w:r>
        <w:rPr>
          <w:rFonts w:cs="Myriad Pro"/>
          <w:lang w:eastAsia="en-GB"/>
        </w:rPr>
        <w:t>;</w:t>
      </w:r>
      <w:r w:rsidRPr="007B568C">
        <w:rPr>
          <w:rFonts w:cs="Myriad Pro"/>
          <w:lang w:eastAsia="en-GB"/>
        </w:rPr>
        <w:t xml:space="preserve"> </w:t>
      </w:r>
      <w:r w:rsidR="006B1DA0" w:rsidRPr="00256597">
        <w:rPr>
          <w:rFonts w:cs="Myriad Pro"/>
          <w:lang w:eastAsia="en-GB"/>
        </w:rPr>
        <w:t xml:space="preserve">non-financial support from Medimaps, </w:t>
      </w:r>
      <w:r>
        <w:rPr>
          <w:rFonts w:cs="Myriad Pro"/>
          <w:lang w:eastAsia="en-GB"/>
        </w:rPr>
        <w:t>and</w:t>
      </w:r>
      <w:r w:rsidR="006B1DA0" w:rsidRPr="00256597">
        <w:rPr>
          <w:rFonts w:cs="Myriad Pro"/>
          <w:lang w:eastAsia="en-GB"/>
        </w:rPr>
        <w:t xml:space="preserve"> Asahi</w:t>
      </w:r>
      <w:r>
        <w:rPr>
          <w:rFonts w:cs="Myriad Pro"/>
          <w:lang w:eastAsia="en-GB"/>
        </w:rPr>
        <w:t xml:space="preserve">; and </w:t>
      </w:r>
      <w:r w:rsidR="006B1DA0" w:rsidRPr="00256597">
        <w:rPr>
          <w:rFonts w:cs="Myriad Pro"/>
          <w:lang w:eastAsia="en-GB"/>
        </w:rPr>
        <w:t>other</w:t>
      </w:r>
      <w:r>
        <w:rPr>
          <w:rFonts w:cs="Myriad Pro"/>
          <w:lang w:eastAsia="en-GB"/>
        </w:rPr>
        <w:t xml:space="preserve"> support</w:t>
      </w:r>
      <w:r w:rsidR="006B1DA0" w:rsidRPr="00256597">
        <w:rPr>
          <w:rFonts w:cs="Myriad Pro"/>
          <w:lang w:eastAsia="en-GB"/>
        </w:rPr>
        <w:t xml:space="preserve"> from </w:t>
      </w:r>
      <w:r w:rsidR="00E27833" w:rsidRPr="00747D11">
        <w:rPr>
          <w:rFonts w:cs="Myriad Pro"/>
          <w:lang w:eastAsia="en-GB"/>
        </w:rPr>
        <w:t>AgNovos</w:t>
      </w:r>
      <w:r w:rsidR="00B32DB6">
        <w:rPr>
          <w:rFonts w:cs="Myriad Pro"/>
          <w:lang w:eastAsia="en-GB"/>
        </w:rPr>
        <w:t xml:space="preserve"> outside the submitted work</w:t>
      </w:r>
      <w:r>
        <w:rPr>
          <w:rFonts w:cs="Myriad Pro"/>
          <w:lang w:eastAsia="en-GB"/>
        </w:rPr>
        <w:t xml:space="preserve">. </w:t>
      </w:r>
      <w:r w:rsidR="00AB3F6B">
        <w:rPr>
          <w:rFonts w:cs="Myriad Pro"/>
          <w:lang w:eastAsia="en-GB"/>
        </w:rPr>
        <w:t>JAK</w:t>
      </w:r>
      <w:r w:rsidR="006B1DA0" w:rsidRPr="00256597">
        <w:rPr>
          <w:rFonts w:cs="Myriad Pro"/>
          <w:lang w:eastAsia="en-GB"/>
        </w:rPr>
        <w:t xml:space="preserve"> is the architect of FRAX but has no financial interest.</w:t>
      </w:r>
      <w:r w:rsidR="005F7375">
        <w:rPr>
          <w:rFonts w:ascii="Myriad Pro" w:hAnsi="Myriad Pro" w:cs="Myriad Pro"/>
          <w:sz w:val="20"/>
          <w:szCs w:val="20"/>
          <w:lang w:eastAsia="en-GB"/>
        </w:rPr>
        <w:t xml:space="preserve"> </w:t>
      </w:r>
      <w:r w:rsidR="00CD247E" w:rsidRPr="00BC1E13">
        <w:rPr>
          <w:rFonts w:eastAsia="Calibri"/>
          <w:color w:val="000000"/>
        </w:rPr>
        <w:t>CC has received consultancy, lectu</w:t>
      </w:r>
      <w:r w:rsidR="00CD247E">
        <w:rPr>
          <w:rFonts w:eastAsia="Calibri"/>
          <w:color w:val="000000"/>
        </w:rPr>
        <w:t>re fees and honoraria from Amgen</w:t>
      </w:r>
      <w:r w:rsidR="00CD247E" w:rsidRPr="00BC1E13">
        <w:rPr>
          <w:rFonts w:eastAsia="Calibri"/>
          <w:color w:val="000000"/>
        </w:rPr>
        <w:t>, G</w:t>
      </w:r>
      <w:r w:rsidR="00220890">
        <w:rPr>
          <w:rFonts w:eastAsia="Calibri"/>
          <w:color w:val="000000"/>
        </w:rPr>
        <w:t>laxoSmithKline</w:t>
      </w:r>
      <w:r w:rsidR="00CD247E" w:rsidRPr="00BC1E13">
        <w:rPr>
          <w:rFonts w:eastAsia="Calibri"/>
          <w:color w:val="000000"/>
        </w:rPr>
        <w:t xml:space="preserve">, Alliance for Better Bone Health, </w:t>
      </w:r>
      <w:r w:rsidR="00220890" w:rsidRPr="00220890">
        <w:rPr>
          <w:rFonts w:eastAsia="Calibri"/>
          <w:color w:val="000000"/>
        </w:rPr>
        <w:t>Merck Sharp &amp; Dohme</w:t>
      </w:r>
      <w:r w:rsidR="00CD247E" w:rsidRPr="00BC1E13">
        <w:rPr>
          <w:rFonts w:eastAsia="Calibri"/>
          <w:color w:val="000000"/>
        </w:rPr>
        <w:t xml:space="preserve">, </w:t>
      </w:r>
      <w:r w:rsidR="00CD247E" w:rsidRPr="00BC1E13">
        <w:rPr>
          <w:rFonts w:eastAsia="Calibri"/>
          <w:color w:val="000000"/>
        </w:rPr>
        <w:lastRenderedPageBreak/>
        <w:t>Eli Lilly, Pfizer, Novartis, Servier, Medtronic and Roche.</w:t>
      </w:r>
      <w:r w:rsidR="005F7375">
        <w:rPr>
          <w:rFonts w:eastAsia="Calibri"/>
          <w:color w:val="000000"/>
        </w:rPr>
        <w:t xml:space="preserve"> </w:t>
      </w:r>
      <w:r w:rsidR="00072A94" w:rsidRPr="00072A94">
        <w:rPr>
          <w:rFonts w:cs="Myriad Pro"/>
          <w:lang w:eastAsia="en-GB"/>
        </w:rPr>
        <w:t xml:space="preserve">RR has received </w:t>
      </w:r>
      <w:r w:rsidR="00872A4F">
        <w:rPr>
          <w:rFonts w:cs="Myriad Pro"/>
          <w:lang w:eastAsia="en-GB"/>
        </w:rPr>
        <w:t>c</w:t>
      </w:r>
      <w:r w:rsidR="00072A94" w:rsidRPr="00072A94">
        <w:rPr>
          <w:rFonts w:cs="Myriad Pro"/>
          <w:lang w:eastAsia="en-GB"/>
        </w:rPr>
        <w:t xml:space="preserve">onsulting fees or advisory board </w:t>
      </w:r>
      <w:r w:rsidR="00D13CA1">
        <w:rPr>
          <w:rFonts w:cs="Myriad Pro"/>
          <w:lang w:eastAsia="en-GB"/>
        </w:rPr>
        <w:t xml:space="preserve">fees </w:t>
      </w:r>
      <w:r w:rsidR="00072A94" w:rsidRPr="00072A94">
        <w:rPr>
          <w:rFonts w:cs="Myriad Pro"/>
          <w:lang w:eastAsia="en-GB"/>
        </w:rPr>
        <w:t>from Radius Health, Labatec, Danone,</w:t>
      </w:r>
      <w:r w:rsidR="00072A94">
        <w:rPr>
          <w:rFonts w:cs="Myriad Pro"/>
          <w:lang w:eastAsia="en-GB"/>
        </w:rPr>
        <w:t xml:space="preserve"> and</w:t>
      </w:r>
      <w:r w:rsidR="00072A94" w:rsidRPr="00072A94">
        <w:rPr>
          <w:rFonts w:cs="Myriad Pro"/>
          <w:lang w:eastAsia="en-GB"/>
        </w:rPr>
        <w:t xml:space="preserve"> Nestlé</w:t>
      </w:r>
      <w:r w:rsidR="00072A94">
        <w:rPr>
          <w:rFonts w:cs="Myriad Pro"/>
          <w:lang w:eastAsia="en-GB"/>
        </w:rPr>
        <w:t>.</w:t>
      </w:r>
      <w:r w:rsidR="005F7375">
        <w:rPr>
          <w:rFonts w:cs="Myriad Pro"/>
          <w:lang w:eastAsia="en-GB"/>
        </w:rPr>
        <w:t xml:space="preserve"> </w:t>
      </w:r>
      <w:r w:rsidR="00834FC5" w:rsidRPr="00834FC5">
        <w:rPr>
          <w:rFonts w:cs="Myriad Pro"/>
          <w:lang w:eastAsia="en-GB"/>
        </w:rPr>
        <w:t>BA</w:t>
      </w:r>
      <w:r w:rsidR="00834FC5">
        <w:rPr>
          <w:rFonts w:cs="Myriad Pro"/>
          <w:lang w:eastAsia="en-GB"/>
        </w:rPr>
        <w:t xml:space="preserve"> has i</w:t>
      </w:r>
      <w:r w:rsidR="00834FC5" w:rsidRPr="00834FC5">
        <w:rPr>
          <w:rFonts w:cs="Myriad Pro"/>
          <w:lang w:eastAsia="en-GB"/>
        </w:rPr>
        <w:t xml:space="preserve">nstitutional research contracts with Novartis and UCB outside </w:t>
      </w:r>
      <w:r w:rsidR="00834FC5">
        <w:rPr>
          <w:rFonts w:cs="Myriad Pro"/>
          <w:lang w:eastAsia="en-GB"/>
        </w:rPr>
        <w:t xml:space="preserve">of </w:t>
      </w:r>
      <w:r w:rsidR="00834FC5" w:rsidRPr="00834FC5">
        <w:rPr>
          <w:rFonts w:cs="Myriad Pro"/>
          <w:lang w:eastAsia="en-GB"/>
        </w:rPr>
        <w:t>the submitted work.</w:t>
      </w:r>
      <w:r w:rsidR="005F7375">
        <w:rPr>
          <w:rFonts w:cs="Myriad Pro"/>
          <w:lang w:eastAsia="en-GB"/>
        </w:rPr>
        <w:t xml:space="preserve"> </w:t>
      </w:r>
      <w:r w:rsidR="00A46C25" w:rsidRPr="00A46C25">
        <w:rPr>
          <w:rFonts w:cs="Myriad Pro"/>
          <w:lang w:eastAsia="en-GB"/>
        </w:rPr>
        <w:t>NMA</w:t>
      </w:r>
      <w:r w:rsidR="00220890">
        <w:rPr>
          <w:rFonts w:cs="Myriad Pro"/>
          <w:lang w:eastAsia="en-GB"/>
        </w:rPr>
        <w:t>-D</w:t>
      </w:r>
      <w:r w:rsidR="00A46C25" w:rsidRPr="00A46C25">
        <w:rPr>
          <w:rFonts w:cs="Myriad Pro"/>
          <w:lang w:eastAsia="en-GB"/>
        </w:rPr>
        <w:t xml:space="preserve"> </w:t>
      </w:r>
      <w:r w:rsidR="00A46C25">
        <w:rPr>
          <w:rFonts w:cs="Myriad Pro"/>
          <w:lang w:eastAsia="en-GB"/>
        </w:rPr>
        <w:t xml:space="preserve">has </w:t>
      </w:r>
      <w:r w:rsidR="00A46C25" w:rsidRPr="00A46C25">
        <w:rPr>
          <w:rFonts w:cs="Myriad Pro"/>
          <w:lang w:eastAsia="en-GB"/>
        </w:rPr>
        <w:t>received support from the Prince Mutaib Chair for Biomarkers of Osteoporosis, Deanship of Scientific Research Chairs, King Saud University.</w:t>
      </w:r>
      <w:r w:rsidR="005F7375">
        <w:rPr>
          <w:rFonts w:cs="Myriad Pro"/>
          <w:lang w:eastAsia="en-GB"/>
        </w:rPr>
        <w:t xml:space="preserve"> </w:t>
      </w:r>
      <w:r w:rsidR="00813C50" w:rsidRPr="00813C50">
        <w:rPr>
          <w:rFonts w:cs="Myriad Pro"/>
          <w:lang w:eastAsia="en-GB"/>
        </w:rPr>
        <w:t xml:space="preserve">MLB has received </w:t>
      </w:r>
      <w:r w:rsidR="00813C50" w:rsidRPr="004C3679">
        <w:rPr>
          <w:rFonts w:cs="Myriad Pro"/>
          <w:lang w:eastAsia="en-GB"/>
        </w:rPr>
        <w:t xml:space="preserve">consultancy fees and grants from </w:t>
      </w:r>
      <w:r w:rsidR="00813C50" w:rsidRPr="00E634CE">
        <w:rPr>
          <w:rFonts w:cs="Myriad Pro"/>
          <w:lang w:eastAsia="en-GB"/>
        </w:rPr>
        <w:t>Alexion, Abiogen, Amgen, Eli Lilly and Shire.</w:t>
      </w:r>
      <w:r w:rsidR="005F7375">
        <w:rPr>
          <w:rFonts w:cs="Myriad Pro"/>
          <w:lang w:eastAsia="en-GB"/>
        </w:rPr>
        <w:t xml:space="preserve"> </w:t>
      </w:r>
      <w:r w:rsidR="00813C50" w:rsidRPr="00A77865">
        <w:t>JC</w:t>
      </w:r>
      <w:r w:rsidR="00220890">
        <w:t>-</w:t>
      </w:r>
      <w:r w:rsidR="00813C50" w:rsidRPr="00A77865">
        <w:t xml:space="preserve">A has received grants </w:t>
      </w:r>
      <w:r w:rsidR="00813C50" w:rsidRPr="00A77865">
        <w:rPr>
          <w:noProof/>
        </w:rPr>
        <w:t>and/or</w:t>
      </w:r>
      <w:r w:rsidR="00813C50" w:rsidRPr="00A77865">
        <w:t xml:space="preserve"> advisory board fees from Amgen, Servier, Freseniu</w:t>
      </w:r>
      <w:r w:rsidR="00220890">
        <w:t>s</w:t>
      </w:r>
      <w:r w:rsidR="00813C50" w:rsidRPr="00A77865">
        <w:t>-VIFOR and Shire.</w:t>
      </w:r>
      <w:r w:rsidR="005F7375">
        <w:rPr>
          <w:rFonts w:cs="Myriad Pro"/>
          <w:lang w:eastAsia="en-GB"/>
        </w:rPr>
        <w:t xml:space="preserve"> </w:t>
      </w:r>
      <w:r w:rsidR="002623A1" w:rsidRPr="002623A1">
        <w:rPr>
          <w:rFonts w:cs="Myriad Pro"/>
          <w:lang w:eastAsia="en-GB"/>
        </w:rPr>
        <w:t>BC has received consultancy</w:t>
      </w:r>
      <w:r w:rsidR="00220890">
        <w:rPr>
          <w:rFonts w:cs="Myriad Pro"/>
          <w:lang w:eastAsia="en-GB"/>
        </w:rPr>
        <w:t xml:space="preserve"> fees,</w:t>
      </w:r>
      <w:r w:rsidR="00220890" w:rsidRPr="002623A1">
        <w:rPr>
          <w:rFonts w:cs="Myriad Pro"/>
          <w:lang w:eastAsia="en-GB"/>
        </w:rPr>
        <w:t xml:space="preserve"> </w:t>
      </w:r>
      <w:r w:rsidR="002623A1" w:rsidRPr="002623A1">
        <w:rPr>
          <w:rFonts w:cs="Myriad Pro"/>
          <w:lang w:eastAsia="en-GB"/>
        </w:rPr>
        <w:t xml:space="preserve">lecture fees and honorarium from Amgen, Eli Lilly, Expanscience, Ferring, Medtronic, Novartis, Roche </w:t>
      </w:r>
      <w:r w:rsidR="007A7196">
        <w:rPr>
          <w:rFonts w:cs="Myriad Pro"/>
          <w:noProof/>
          <w:lang w:eastAsia="en-GB"/>
        </w:rPr>
        <w:t>D</w:t>
      </w:r>
      <w:r w:rsidR="002623A1" w:rsidRPr="007A7196">
        <w:rPr>
          <w:rFonts w:cs="Myriad Pro"/>
          <w:noProof/>
          <w:lang w:eastAsia="en-GB"/>
        </w:rPr>
        <w:t>iagnostics</w:t>
      </w:r>
      <w:r w:rsidR="002623A1" w:rsidRPr="002623A1">
        <w:rPr>
          <w:rFonts w:cs="Myriad Pro"/>
          <w:lang w:eastAsia="en-GB"/>
        </w:rPr>
        <w:t xml:space="preserve"> </w:t>
      </w:r>
      <w:r w:rsidR="002623A1">
        <w:rPr>
          <w:rFonts w:cs="Myriad Pro"/>
          <w:lang w:eastAsia="en-GB"/>
        </w:rPr>
        <w:t>and</w:t>
      </w:r>
      <w:r w:rsidR="002623A1" w:rsidRPr="002623A1">
        <w:rPr>
          <w:rFonts w:cs="Myriad Pro"/>
          <w:lang w:eastAsia="en-GB"/>
        </w:rPr>
        <w:t xml:space="preserve"> Servier</w:t>
      </w:r>
      <w:r w:rsidR="002623A1">
        <w:rPr>
          <w:rFonts w:cs="Myriad Pro"/>
          <w:lang w:eastAsia="en-GB"/>
        </w:rPr>
        <w:t>.</w:t>
      </w:r>
      <w:r w:rsidR="005F7375">
        <w:rPr>
          <w:rFonts w:cs="Myriad Pro"/>
          <w:lang w:eastAsia="en-GB"/>
        </w:rPr>
        <w:t xml:space="preserve"> </w:t>
      </w:r>
      <w:r w:rsidR="00330293" w:rsidRPr="00330293">
        <w:rPr>
          <w:rFonts w:cs="Myriad Pro"/>
          <w:lang w:eastAsia="en-GB"/>
        </w:rPr>
        <w:t xml:space="preserve">HPD has received lecture fees, consulting fees </w:t>
      </w:r>
      <w:r w:rsidR="00330293" w:rsidRPr="007A7196">
        <w:rPr>
          <w:rFonts w:cs="Myriad Pro"/>
          <w:noProof/>
          <w:lang w:eastAsia="en-GB"/>
        </w:rPr>
        <w:t>and/or</w:t>
      </w:r>
      <w:r w:rsidR="00330293" w:rsidRPr="00330293">
        <w:rPr>
          <w:rFonts w:cs="Myriad Pro"/>
          <w:lang w:eastAsia="en-GB"/>
        </w:rPr>
        <w:t xml:space="preserve"> advisory board fees from Amgen, Daiichi-Sankyo, Eli Lilly, Genericon, Kyphon, </w:t>
      </w:r>
      <w:r w:rsidR="00220890" w:rsidRPr="00220890">
        <w:rPr>
          <w:rFonts w:cs="Myriad Pro"/>
          <w:lang w:eastAsia="en-GB"/>
        </w:rPr>
        <w:t>Merck Sharp &amp; Dohme</w:t>
      </w:r>
      <w:r w:rsidR="00330293" w:rsidRPr="00330293">
        <w:rPr>
          <w:rFonts w:cs="Myriad Pro"/>
          <w:lang w:eastAsia="en-GB"/>
        </w:rPr>
        <w:t>, Novartis, Nycomed, Servier and Sinapharm.</w:t>
      </w:r>
      <w:r w:rsidR="005F7375">
        <w:rPr>
          <w:rFonts w:cs="Myriad Pro"/>
          <w:lang w:eastAsia="en-GB"/>
        </w:rPr>
        <w:t xml:space="preserve"> </w:t>
      </w:r>
      <w:r w:rsidR="00FC563B">
        <w:t xml:space="preserve">SF has received grants or research support from Amgen and </w:t>
      </w:r>
      <w:r w:rsidR="00220890" w:rsidRPr="00220890">
        <w:t>Merck Sharp &amp; Dohme</w:t>
      </w:r>
      <w:r w:rsidR="00220890" w:rsidRPr="00220890" w:rsidDel="00220890">
        <w:t xml:space="preserve"> </w:t>
      </w:r>
      <w:r w:rsidR="00FC563B">
        <w:t xml:space="preserve">and consultancy fees from Amgen, </w:t>
      </w:r>
      <w:r w:rsidR="00220890" w:rsidRPr="00220890">
        <w:t>Merck Sharp &amp; Dohme</w:t>
      </w:r>
      <w:r w:rsidR="00FC563B">
        <w:t>, G</w:t>
      </w:r>
      <w:r w:rsidR="00220890">
        <w:t>laxo</w:t>
      </w:r>
      <w:r w:rsidR="00FC563B">
        <w:t>S</w:t>
      </w:r>
      <w:r w:rsidR="00220890">
        <w:t>mith</w:t>
      </w:r>
      <w:r w:rsidR="00FC563B">
        <w:t>K</w:t>
      </w:r>
      <w:r w:rsidR="00220890">
        <w:t>line</w:t>
      </w:r>
      <w:r w:rsidR="00FC563B">
        <w:t>, Eli Lilly and UCB.</w:t>
      </w:r>
      <w:r w:rsidR="005F7375">
        <w:rPr>
          <w:rFonts w:cs="Myriad Pro"/>
          <w:lang w:eastAsia="en-GB"/>
        </w:rPr>
        <w:t xml:space="preserve"> </w:t>
      </w:r>
      <w:r w:rsidR="000043CC">
        <w:t>PH</w:t>
      </w:r>
      <w:r w:rsidR="000043CC" w:rsidRPr="000D47C6">
        <w:t xml:space="preserve"> </w:t>
      </w:r>
      <w:r w:rsidR="000043CC">
        <w:t>has r</w:t>
      </w:r>
      <w:r w:rsidR="000043CC" w:rsidRPr="000D47C6">
        <w:t xml:space="preserve">eceived </w:t>
      </w:r>
      <w:r w:rsidR="000043CC">
        <w:t xml:space="preserve">grants, </w:t>
      </w:r>
      <w:r w:rsidR="000043CC" w:rsidRPr="000D47C6">
        <w:t xml:space="preserve">advisory board </w:t>
      </w:r>
      <w:r w:rsidR="000043CC">
        <w:t>or speaker fees from Amgen, AstraZeneca, Eli Lilly,</w:t>
      </w:r>
      <w:r w:rsidR="000043CC" w:rsidRPr="000D47C6">
        <w:t xml:space="preserve"> </w:t>
      </w:r>
      <w:r w:rsidR="000043CC">
        <w:t xml:space="preserve">Exeltis, Daichii-Sankyo, Gedeon Richter, Meda, </w:t>
      </w:r>
      <w:r w:rsidR="00220890" w:rsidRPr="00220890">
        <w:t>Merck Sharp &amp; Dohme</w:t>
      </w:r>
      <w:r w:rsidR="000043CC">
        <w:t xml:space="preserve">, Mylan, </w:t>
      </w:r>
      <w:r w:rsidR="000043CC" w:rsidRPr="000D47C6">
        <w:t>N</w:t>
      </w:r>
      <w:r w:rsidR="000043CC">
        <w:t>ovartis, Pfizer, Roche and UCB</w:t>
      </w:r>
      <w:r w:rsidR="000043CC" w:rsidRPr="000D47C6">
        <w:t>.</w:t>
      </w:r>
      <w:r w:rsidR="005F7375">
        <w:rPr>
          <w:rFonts w:cs="Myriad Pro"/>
          <w:lang w:eastAsia="en-GB"/>
        </w:rPr>
        <w:t xml:space="preserve"> </w:t>
      </w:r>
      <w:r w:rsidR="00565591" w:rsidRPr="00565591">
        <w:t>NCH has received consultancy, lecture fees and honoraria from Alliance for Better Bone Health, A</w:t>
      </w:r>
      <w:r w:rsidR="004911DF">
        <w:t>mgen</w:t>
      </w:r>
      <w:r w:rsidR="00565591" w:rsidRPr="00565591">
        <w:t xml:space="preserve">, </w:t>
      </w:r>
      <w:r w:rsidR="005C1827" w:rsidRPr="00220890">
        <w:t>Merck Sharp &amp; Dohme</w:t>
      </w:r>
      <w:r w:rsidR="00565591" w:rsidRPr="00565591">
        <w:t>, Eli Lilly, Servier, Shire, UCB, Consilient Healthcare and Internis Pharma</w:t>
      </w:r>
      <w:r w:rsidR="00565591">
        <w:t>.</w:t>
      </w:r>
      <w:r w:rsidR="005F7375">
        <w:rPr>
          <w:rFonts w:cs="Myriad Pro"/>
          <w:lang w:eastAsia="en-GB"/>
        </w:rPr>
        <w:t xml:space="preserve"> </w:t>
      </w:r>
      <w:r w:rsidR="00813C50">
        <w:t>MK has no conflicts of interest to declare.</w:t>
      </w:r>
      <w:r w:rsidR="005F7375">
        <w:rPr>
          <w:rFonts w:cs="Myriad Pro"/>
          <w:lang w:eastAsia="en-GB"/>
        </w:rPr>
        <w:t xml:space="preserve"> </w:t>
      </w:r>
      <w:r w:rsidR="00872A4F" w:rsidRPr="00C20EAA">
        <w:rPr>
          <w:rFonts w:cs="Myriad Pro"/>
          <w:lang w:eastAsia="en-GB"/>
        </w:rPr>
        <w:t xml:space="preserve">AK </w:t>
      </w:r>
      <w:r w:rsidR="00872A4F">
        <w:rPr>
          <w:rFonts w:cs="Myriad Pro"/>
          <w:lang w:eastAsia="en-GB"/>
        </w:rPr>
        <w:t xml:space="preserve">has </w:t>
      </w:r>
      <w:r w:rsidR="00872A4F" w:rsidRPr="00C20EAA">
        <w:rPr>
          <w:rFonts w:cs="Myriad Pro"/>
          <w:lang w:eastAsia="en-GB"/>
        </w:rPr>
        <w:t>received consulting and speaker fees from Agnovos, Amgen, Eli</w:t>
      </w:r>
      <w:r w:rsidR="00872A4F">
        <w:rPr>
          <w:rFonts w:cs="Myriad Pro"/>
          <w:lang w:eastAsia="en-GB"/>
        </w:rPr>
        <w:t xml:space="preserve"> </w:t>
      </w:r>
      <w:r w:rsidR="00872A4F" w:rsidRPr="00C20EAA">
        <w:rPr>
          <w:rFonts w:cs="Myriad Pro"/>
          <w:lang w:eastAsia="en-GB"/>
        </w:rPr>
        <w:t>Lilly, Novartis, Novo</w:t>
      </w:r>
      <w:r w:rsidR="005C1827">
        <w:rPr>
          <w:rFonts w:cs="Myriad Pro"/>
          <w:lang w:eastAsia="en-GB"/>
        </w:rPr>
        <w:t xml:space="preserve"> </w:t>
      </w:r>
      <w:r w:rsidR="00872A4F" w:rsidRPr="00C20EAA">
        <w:rPr>
          <w:rFonts w:cs="Myriad Pro"/>
          <w:lang w:eastAsia="en-GB"/>
        </w:rPr>
        <w:t>Nordisk, Roche, Servier, Biomet and Dfine, Inc.</w:t>
      </w:r>
      <w:r w:rsidR="005F7375">
        <w:rPr>
          <w:rFonts w:cs="Myriad Pro"/>
          <w:lang w:eastAsia="en-GB"/>
        </w:rPr>
        <w:t xml:space="preserve"> </w:t>
      </w:r>
      <w:r w:rsidR="00940900" w:rsidRPr="007A7196">
        <w:rPr>
          <w:noProof/>
        </w:rPr>
        <w:t xml:space="preserve">EM is or has acted as a consultant, advisor, speaker and/or received research support from ActiveSignal, Amgen, Arthritis Research UK, AstraZeneca, Consilient Healthcare, EPSRC, </w:t>
      </w:r>
      <w:r w:rsidR="005C1827">
        <w:t>GlaxoSmithKline</w:t>
      </w:r>
      <w:r w:rsidR="00940900" w:rsidRPr="007A7196">
        <w:rPr>
          <w:noProof/>
        </w:rPr>
        <w:t xml:space="preserve">, Hologic, I3 Innovus, Internis, </w:t>
      </w:r>
      <w:r w:rsidR="00E70FEB">
        <w:rPr>
          <w:noProof/>
        </w:rPr>
        <w:t xml:space="preserve">the </w:t>
      </w:r>
      <w:r w:rsidR="00940900" w:rsidRPr="007A7196">
        <w:rPr>
          <w:noProof/>
        </w:rPr>
        <w:t xml:space="preserve">International Osteoporosis Foundation, </w:t>
      </w:r>
      <w:r w:rsidR="004911DF">
        <w:rPr>
          <w:noProof/>
        </w:rPr>
        <w:t xml:space="preserve">Eli </w:t>
      </w:r>
      <w:r w:rsidR="00940900" w:rsidRPr="007A7196">
        <w:rPr>
          <w:noProof/>
        </w:rPr>
        <w:t xml:space="preserve">Lilly, </w:t>
      </w:r>
      <w:r w:rsidR="00E70FEB">
        <w:rPr>
          <w:noProof/>
        </w:rPr>
        <w:t xml:space="preserve">the </w:t>
      </w:r>
      <w:r w:rsidR="00940900" w:rsidRPr="007A7196">
        <w:rPr>
          <w:noProof/>
        </w:rPr>
        <w:t>Medical Research Council, Medtronic, Merck, Novartis, Pfizer, Roche, Sanofi-Aventis, Servier, Synexus, Tethys, UCB, Unilever and Warner Chilcott</w:t>
      </w:r>
      <w:r w:rsidR="009A6008" w:rsidRPr="007A7196">
        <w:rPr>
          <w:noProof/>
        </w:rPr>
        <w:t>.</w:t>
      </w:r>
      <w:r w:rsidR="005F7375">
        <w:rPr>
          <w:rFonts w:cs="Myriad Pro"/>
          <w:lang w:eastAsia="en-GB"/>
        </w:rPr>
        <w:t xml:space="preserve"> </w:t>
      </w:r>
      <w:r w:rsidR="00072A94">
        <w:t xml:space="preserve">SM </w:t>
      </w:r>
      <w:r w:rsidR="00996B56">
        <w:t xml:space="preserve">has </w:t>
      </w:r>
      <w:r w:rsidR="00072A94" w:rsidRPr="00072A94">
        <w:t xml:space="preserve">served as </w:t>
      </w:r>
      <w:r w:rsidR="00996B56">
        <w:t xml:space="preserve">a </w:t>
      </w:r>
      <w:r w:rsidR="00072A94" w:rsidRPr="00072A94">
        <w:t xml:space="preserve">speaker for Abiogen, Amgen, Diasorin, Eli Lilly, Italfarmaco, Fujii, </w:t>
      </w:r>
      <w:r w:rsidR="00BB503D" w:rsidRPr="00220890">
        <w:t>Merck Sharp &amp; Dohme</w:t>
      </w:r>
      <w:r w:rsidR="00841CDE">
        <w:t xml:space="preserve"> and </w:t>
      </w:r>
      <w:r w:rsidR="00072A94" w:rsidRPr="00072A94">
        <w:t>Takeda</w:t>
      </w:r>
      <w:r w:rsidR="00996B56">
        <w:t xml:space="preserve"> and on </w:t>
      </w:r>
      <w:r w:rsidR="00072A94">
        <w:t xml:space="preserve">advisory boards for </w:t>
      </w:r>
      <w:r w:rsidR="00072A94" w:rsidRPr="00072A94">
        <w:t>Amgen and Eli Lilly.</w:t>
      </w:r>
      <w:r w:rsidR="005F7375">
        <w:rPr>
          <w:rFonts w:cs="Myriad Pro"/>
          <w:lang w:eastAsia="en-GB"/>
        </w:rPr>
        <w:t xml:space="preserve"> </w:t>
      </w:r>
      <w:r w:rsidR="001E270E" w:rsidRPr="00A94341">
        <w:t xml:space="preserve">TT has received advisory board or speaker fees </w:t>
      </w:r>
      <w:r w:rsidR="001E270E">
        <w:t xml:space="preserve">from </w:t>
      </w:r>
      <w:r w:rsidR="001E270E" w:rsidRPr="00A94341">
        <w:t xml:space="preserve">Amgen, </w:t>
      </w:r>
      <w:r w:rsidR="005C1827" w:rsidRPr="00A94341">
        <w:t>Chuga</w:t>
      </w:r>
      <w:r w:rsidR="005C1827">
        <w:t>i</w:t>
      </w:r>
      <w:r w:rsidR="001E270E" w:rsidRPr="00A94341">
        <w:t xml:space="preserve">/Roche, Expanscience, Genévrier, </w:t>
      </w:r>
      <w:r w:rsidR="005C1827">
        <w:t>GlaxoSmithKline</w:t>
      </w:r>
      <w:r w:rsidR="001E270E" w:rsidRPr="00A94341">
        <w:t xml:space="preserve">, HAC-Pharma, </w:t>
      </w:r>
      <w:r w:rsidR="00AD2CA6">
        <w:lastRenderedPageBreak/>
        <w:t xml:space="preserve">Eli </w:t>
      </w:r>
      <w:r w:rsidR="001E270E" w:rsidRPr="00A94341">
        <w:t xml:space="preserve">Lilly, Medac, </w:t>
      </w:r>
      <w:r w:rsidR="00BB503D" w:rsidRPr="00220890">
        <w:t>Merck Sharp &amp; Dohme</w:t>
      </w:r>
      <w:r w:rsidR="001E270E" w:rsidRPr="00A94341">
        <w:t>, Novartis, Teva</w:t>
      </w:r>
      <w:r w:rsidR="00996B56">
        <w:t xml:space="preserve"> and</w:t>
      </w:r>
      <w:r w:rsidR="001E270E" w:rsidRPr="00A94341">
        <w:t xml:space="preserve"> UCB</w:t>
      </w:r>
      <w:r w:rsidR="001E270E">
        <w:t xml:space="preserve"> and research grants or investigator fees from </w:t>
      </w:r>
      <w:r w:rsidR="001E270E" w:rsidRPr="00A94341">
        <w:t xml:space="preserve">Amgen, Bone Therapeutics, </w:t>
      </w:r>
      <w:r w:rsidR="005C1827" w:rsidRPr="00A94341">
        <w:t>Chuga</w:t>
      </w:r>
      <w:r w:rsidR="005C1827">
        <w:t>i</w:t>
      </w:r>
      <w:r w:rsidR="001E270E" w:rsidRPr="00A94341">
        <w:t xml:space="preserve">/Roche, LCA, </w:t>
      </w:r>
      <w:r w:rsidR="00BB503D" w:rsidRPr="00220890">
        <w:t>Merck Sharp &amp; Dohme</w:t>
      </w:r>
      <w:r w:rsidR="001E270E" w:rsidRPr="00A94341">
        <w:t>, Novartis, Pfizer</w:t>
      </w:r>
      <w:r w:rsidR="007B21A5">
        <w:t xml:space="preserve"> and</w:t>
      </w:r>
      <w:r w:rsidR="001E270E" w:rsidRPr="00A94341">
        <w:t xml:space="preserve"> UCB</w:t>
      </w:r>
      <w:r w:rsidR="001E270E">
        <w:t>.</w:t>
      </w:r>
      <w:r w:rsidR="005F7375">
        <w:rPr>
          <w:rFonts w:cs="Myriad Pro"/>
          <w:lang w:eastAsia="en-GB"/>
        </w:rPr>
        <w:t xml:space="preserve"> </w:t>
      </w:r>
      <w:r w:rsidR="00DA1589" w:rsidRPr="000D47C6">
        <w:t>J</w:t>
      </w:r>
      <w:r w:rsidR="00363DB7">
        <w:t>-</w:t>
      </w:r>
      <w:r w:rsidR="00DA1589" w:rsidRPr="000D47C6">
        <w:t xml:space="preserve">YR </w:t>
      </w:r>
      <w:r w:rsidR="00DA1589">
        <w:t>has r</w:t>
      </w:r>
      <w:r w:rsidR="00DA1589" w:rsidRPr="000D47C6">
        <w:t xml:space="preserve">eceived advisory board </w:t>
      </w:r>
      <w:r w:rsidR="00DA1589">
        <w:t>or speaker fees from Asahi-Kasei,</w:t>
      </w:r>
      <w:r w:rsidR="00DA1589" w:rsidRPr="000D47C6">
        <w:t xml:space="preserve"> Eli Lilly, </w:t>
      </w:r>
      <w:r w:rsidR="00346AE4">
        <w:t>IBSA-</w:t>
      </w:r>
      <w:r w:rsidR="00363DB7" w:rsidRPr="00363DB7">
        <w:t xml:space="preserve"> </w:t>
      </w:r>
      <w:r w:rsidR="00363DB7" w:rsidRPr="00A94341">
        <w:t>Genévrier</w:t>
      </w:r>
      <w:r w:rsidR="00346AE4">
        <w:t>,</w:t>
      </w:r>
      <w:r w:rsidR="00DA1589" w:rsidRPr="000D47C6">
        <w:t xml:space="preserve"> Nycomed-Takeda, PharmEvo, </w:t>
      </w:r>
      <w:r w:rsidR="00DA1589">
        <w:t xml:space="preserve">Radius Health, Roche, </w:t>
      </w:r>
      <w:r w:rsidR="00DA1589" w:rsidRPr="000D47C6">
        <w:t>Servier,</w:t>
      </w:r>
      <w:r w:rsidR="00DA1589">
        <w:t xml:space="preserve"> UCB, Will Pharma and</w:t>
      </w:r>
      <w:r w:rsidR="00DA1589" w:rsidRPr="000D47C6">
        <w:t xml:space="preserve"> Zodiac.</w:t>
      </w:r>
    </w:p>
    <w:p w14:paraId="41518F75" w14:textId="77777777" w:rsidR="004B1794" w:rsidRDefault="000C2242" w:rsidP="00A23FE7">
      <w:pPr>
        <w:pStyle w:val="Heading2"/>
      </w:pPr>
      <w:r>
        <w:br w:type="page"/>
      </w:r>
      <w:r w:rsidR="003109EB">
        <w:lastRenderedPageBreak/>
        <w:t>References</w:t>
      </w:r>
    </w:p>
    <w:p w14:paraId="1164580D" w14:textId="77777777" w:rsidR="00AB1A24" w:rsidRPr="00AB1A24" w:rsidRDefault="001E1B03" w:rsidP="004A002A">
      <w:pPr>
        <w:pStyle w:val="EndNoteBibliography"/>
        <w:spacing w:line="480" w:lineRule="auto"/>
        <w:ind w:left="720" w:hanging="720"/>
      </w:pPr>
      <w:r>
        <w:rPr>
          <w:bCs/>
        </w:rPr>
        <w:fldChar w:fldCharType="begin"/>
      </w:r>
      <w:r>
        <w:rPr>
          <w:bCs/>
        </w:rPr>
        <w:instrText xml:space="preserve"> ADDIN EN.REFLIST </w:instrText>
      </w:r>
      <w:r>
        <w:rPr>
          <w:bCs/>
        </w:rPr>
        <w:fldChar w:fldCharType="separate"/>
      </w:r>
      <w:bookmarkStart w:id="1" w:name="_ENREF_1"/>
      <w:r w:rsidR="00AB1A24" w:rsidRPr="00AB1A24">
        <w:t>1.</w:t>
      </w:r>
      <w:r w:rsidR="00AB1A24" w:rsidRPr="00AB1A24">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bookmarkEnd w:id="1"/>
    </w:p>
    <w:p w14:paraId="727F8A7B" w14:textId="77777777" w:rsidR="00AB1A24" w:rsidRPr="00AB1A24" w:rsidRDefault="00AB1A24" w:rsidP="004A002A">
      <w:pPr>
        <w:pStyle w:val="EndNoteBibliography"/>
        <w:spacing w:line="480" w:lineRule="auto"/>
        <w:ind w:left="720" w:hanging="720"/>
      </w:pPr>
      <w:bookmarkStart w:id="2" w:name="_ENREF_2"/>
      <w:r w:rsidRPr="00AB1A24">
        <w:t>2.</w:t>
      </w:r>
      <w:r w:rsidRPr="00AB1A24">
        <w:tab/>
        <w:t>Beaudart C, McCloskey E, Bruyere O, et al. (2016) Sarcopenia in daily practice: assessment and management. BMC Geriatr 16:170</w:t>
      </w:r>
      <w:bookmarkEnd w:id="2"/>
    </w:p>
    <w:p w14:paraId="21473BF8" w14:textId="6C6E713D" w:rsidR="00AB1A24" w:rsidRPr="00AB1A24" w:rsidRDefault="00AB1A24" w:rsidP="004A002A">
      <w:pPr>
        <w:pStyle w:val="EndNoteBibliography"/>
        <w:spacing w:line="480" w:lineRule="auto"/>
        <w:ind w:left="720" w:hanging="720"/>
      </w:pPr>
      <w:bookmarkStart w:id="3" w:name="_ENREF_3"/>
      <w:r w:rsidRPr="00AB1A24">
        <w:t>3.</w:t>
      </w:r>
      <w:r w:rsidRPr="00AB1A24">
        <w:tab/>
        <w:t>Freemantle N, Cooper C, Roux C, et al. (2010) Baseline obse</w:t>
      </w:r>
      <w:r w:rsidR="0034309E">
        <w:t>rvations from the POSSIBLE EU®</w:t>
      </w:r>
      <w:r w:rsidRPr="00AB1A24">
        <w:t xml:space="preserve"> study: characteristics of postmenopausal women receiving bone loss medications. Arch Osteoporos 5:61-72</w:t>
      </w:r>
      <w:bookmarkEnd w:id="3"/>
    </w:p>
    <w:p w14:paraId="7A5B1295" w14:textId="355F9D04" w:rsidR="00AB1A24" w:rsidRPr="00AB1A24" w:rsidRDefault="00AB1A24" w:rsidP="004A002A">
      <w:pPr>
        <w:pStyle w:val="EndNoteBibliography"/>
        <w:spacing w:line="480" w:lineRule="auto"/>
        <w:ind w:left="720" w:hanging="720"/>
      </w:pPr>
      <w:bookmarkStart w:id="4" w:name="_ENREF_4"/>
      <w:r w:rsidRPr="00AB1A24">
        <w:t>4.</w:t>
      </w:r>
      <w:r w:rsidRPr="00AB1A24">
        <w:tab/>
        <w:t>Johansson H, Odén A, McCloskey EV, Kanis JA (2014) Mild morphometric vertebral fractures predict vertebral fractures but not non-vertebral fract</w:t>
      </w:r>
      <w:r w:rsidR="0034309E">
        <w:t>ures. Osteoporosis Int</w:t>
      </w:r>
      <w:r w:rsidRPr="00AB1A24">
        <w:t xml:space="preserve"> 25:235-241</w:t>
      </w:r>
      <w:bookmarkEnd w:id="4"/>
    </w:p>
    <w:p w14:paraId="555AB2D4" w14:textId="11302D9A" w:rsidR="00AB1A24" w:rsidRPr="00AB1A24" w:rsidRDefault="00AB1A24" w:rsidP="004A002A">
      <w:pPr>
        <w:pStyle w:val="EndNoteBibliography"/>
        <w:spacing w:line="480" w:lineRule="auto"/>
        <w:ind w:left="720" w:hanging="720"/>
      </w:pPr>
      <w:bookmarkStart w:id="5" w:name="_ENREF_5"/>
      <w:r w:rsidRPr="00AB1A24">
        <w:t>5.</w:t>
      </w:r>
      <w:r w:rsidRPr="00AB1A24">
        <w:tab/>
        <w:t>Kanis JA, Odén A, McCloskey EV, Johansson H, Wahl DA, Cooper C (2012) A systematic review of hip fracture incidence and probability of fracture world</w:t>
      </w:r>
      <w:r w:rsidR="0034309E">
        <w:t>wide. Osteoporosis Int</w:t>
      </w:r>
      <w:r w:rsidRPr="00AB1A24">
        <w:t xml:space="preserve"> 23:2239-2256</w:t>
      </w:r>
      <w:bookmarkEnd w:id="5"/>
    </w:p>
    <w:p w14:paraId="73E15883" w14:textId="77777777" w:rsidR="00AB1A24" w:rsidRPr="00AB1A24" w:rsidRDefault="00AB1A24" w:rsidP="004A002A">
      <w:pPr>
        <w:pStyle w:val="EndNoteBibliography"/>
        <w:spacing w:line="480" w:lineRule="auto"/>
        <w:ind w:left="720" w:hanging="720"/>
      </w:pPr>
      <w:bookmarkStart w:id="6" w:name="_ENREF_6"/>
      <w:r w:rsidRPr="00AB1A24">
        <w:t>6.</w:t>
      </w:r>
      <w:r w:rsidRPr="00AB1A24">
        <w:tab/>
        <w:t>Cooper C, Cole ZA, Holroyd CR, Earl SC, Harvey NC, Dennison EM, Melton LJ, Cummings SR, Kanis JA, Epidemiology ICWGoF (2011) Secular trends in the incidence of hip and other osteoporotic fractures. Osteoporos Int 22:1277-1288</w:t>
      </w:r>
      <w:bookmarkEnd w:id="6"/>
    </w:p>
    <w:p w14:paraId="7695D2A6" w14:textId="77777777" w:rsidR="00AB1A24" w:rsidRPr="00AB1A24" w:rsidRDefault="00AB1A24" w:rsidP="004A002A">
      <w:pPr>
        <w:pStyle w:val="EndNoteBibliography"/>
        <w:spacing w:line="480" w:lineRule="auto"/>
        <w:ind w:left="720" w:hanging="720"/>
      </w:pPr>
      <w:bookmarkStart w:id="7" w:name="_ENREF_7"/>
      <w:r w:rsidRPr="00AB1A24">
        <w:t>7.</w:t>
      </w:r>
      <w:r w:rsidRPr="00AB1A24">
        <w:tab/>
        <w:t>Curtis EM, van der Velde R, Moon RJ, van den Bergh JP, Geusens P, de Vries F, van Staa TP, Cooper C, Harvey NC (2016) Epidemiology of fractures in the United Kingdom 1988-2012: Variation with age, sex, geography, ethnicity and socioeconomic status. Bone 87:19-26</w:t>
      </w:r>
      <w:bookmarkEnd w:id="7"/>
    </w:p>
    <w:p w14:paraId="7CEB4DAD" w14:textId="77777777" w:rsidR="00AB1A24" w:rsidRPr="00AB1A24" w:rsidRDefault="00AB1A24" w:rsidP="004A002A">
      <w:pPr>
        <w:pStyle w:val="EndNoteBibliography"/>
        <w:spacing w:line="480" w:lineRule="auto"/>
        <w:ind w:left="720" w:hanging="720"/>
      </w:pPr>
      <w:bookmarkStart w:id="8" w:name="_ENREF_8"/>
      <w:r w:rsidRPr="00AB1A24">
        <w:lastRenderedPageBreak/>
        <w:t>8.</w:t>
      </w:r>
      <w:r w:rsidRPr="00AB1A24">
        <w:tab/>
        <w:t>Johnell O, Borgstrom F, Jonsson B, Kanis J (2007) Latitude, socioeconomic prosperity, mobile phones and hip fracture risk. Osteoporos Int 18:333-337</w:t>
      </w:r>
      <w:bookmarkEnd w:id="8"/>
    </w:p>
    <w:p w14:paraId="479E547C" w14:textId="77777777" w:rsidR="00AB1A24" w:rsidRPr="00AB1A24" w:rsidRDefault="00AB1A24" w:rsidP="004A002A">
      <w:pPr>
        <w:pStyle w:val="EndNoteBibliography"/>
        <w:spacing w:line="480" w:lineRule="auto"/>
        <w:ind w:left="720" w:hanging="720"/>
      </w:pPr>
      <w:bookmarkStart w:id="9" w:name="_ENREF_9"/>
      <w:r w:rsidRPr="00AB1A24">
        <w:t>9.</w:t>
      </w:r>
      <w:r w:rsidRPr="00AB1A24">
        <w:tab/>
        <w:t xml:space="preserve">Lucas RM, A. Severo, M. Silva, P. Monjardino, T. Gaio, A. R. Cooper, C. Barros, H. (2017) Is there a shared hip fracture epidemic in Europe? Modelling recent time trends in 14 countries. Submitted for publication </w:t>
      </w:r>
      <w:bookmarkEnd w:id="9"/>
    </w:p>
    <w:p w14:paraId="0F7563BC" w14:textId="11545153" w:rsidR="00AB1A24" w:rsidRPr="00AB1A24" w:rsidRDefault="00AB1A24" w:rsidP="004A002A">
      <w:pPr>
        <w:pStyle w:val="EndNoteBibliography"/>
        <w:spacing w:line="480" w:lineRule="auto"/>
        <w:ind w:left="720" w:hanging="720"/>
      </w:pPr>
      <w:bookmarkStart w:id="10" w:name="_ENREF_10"/>
      <w:r w:rsidRPr="00AB1A24">
        <w:t>10.</w:t>
      </w:r>
      <w:r w:rsidRPr="00AB1A24">
        <w:tab/>
        <w:t xml:space="preserve">Rosengren BE, Bjork J, Cooper C, Abrahamsen B (2016) Recent hip fracture trends in Sweden and Denmark with age-period-cohort effects. Osteoporos Int </w:t>
      </w:r>
      <w:bookmarkEnd w:id="10"/>
      <w:r w:rsidR="003F1CA9">
        <w:t>28:139–49</w:t>
      </w:r>
    </w:p>
    <w:p w14:paraId="1525634F" w14:textId="77777777" w:rsidR="00AB1A24" w:rsidRPr="00515059" w:rsidRDefault="00AB1A24" w:rsidP="004A002A">
      <w:pPr>
        <w:pStyle w:val="EndNoteBibliography"/>
        <w:spacing w:line="480" w:lineRule="auto"/>
        <w:ind w:left="720" w:hanging="720"/>
        <w:rPr>
          <w:lang w:val="fr-FR"/>
        </w:rPr>
      </w:pPr>
      <w:bookmarkStart w:id="11" w:name="_ENREF_11"/>
      <w:r w:rsidRPr="00AB1A24">
        <w:t>11.</w:t>
      </w:r>
      <w:r w:rsidRPr="00AB1A24">
        <w:tab/>
        <w:t xml:space="preserve">Johnell O, Kanis JA, Oden A, Sernbo I, Redlund-Johnell I, Petterson C, De Laet C, Jonsson B (2004) Mortality after osteoporotic fractures. </w:t>
      </w:r>
      <w:r w:rsidRPr="00515059">
        <w:rPr>
          <w:lang w:val="fr-FR"/>
        </w:rPr>
        <w:t>Osteoporos Int 15:38-42</w:t>
      </w:r>
      <w:bookmarkEnd w:id="11"/>
    </w:p>
    <w:p w14:paraId="29C30352" w14:textId="77777777" w:rsidR="00AB1A24" w:rsidRPr="00AB1A24" w:rsidRDefault="00AB1A24" w:rsidP="004A002A">
      <w:pPr>
        <w:pStyle w:val="EndNoteBibliography"/>
        <w:spacing w:line="480" w:lineRule="auto"/>
        <w:ind w:left="720" w:hanging="720"/>
      </w:pPr>
      <w:bookmarkStart w:id="12" w:name="_ENREF_12"/>
      <w:r w:rsidRPr="00515059">
        <w:rPr>
          <w:lang w:val="fr-FR"/>
        </w:rPr>
        <w:t>12.</w:t>
      </w:r>
      <w:r w:rsidRPr="00515059">
        <w:rPr>
          <w:lang w:val="fr-FR"/>
        </w:rPr>
        <w:tab/>
        <w:t xml:space="preserve">Ioannidis G, Flahive J, Pickard L, et al. </w:t>
      </w:r>
      <w:r w:rsidRPr="00AB1A24">
        <w:t>(2013) Non-hip, non-spine fractures drive healthcare utilization following a fracture: the Global Longitudinal Study of Osteoporosis in Women (GLOW). Osteoporos Int 24:59-67</w:t>
      </w:r>
      <w:bookmarkEnd w:id="12"/>
    </w:p>
    <w:p w14:paraId="7684F81C" w14:textId="18D727B8" w:rsidR="00AB1A24" w:rsidRPr="00AB1A24" w:rsidRDefault="00AB1A24" w:rsidP="004A002A">
      <w:pPr>
        <w:pStyle w:val="EndNoteBibliography"/>
        <w:spacing w:line="480" w:lineRule="auto"/>
        <w:ind w:left="720" w:hanging="720"/>
      </w:pPr>
      <w:bookmarkStart w:id="13" w:name="_ENREF_13"/>
      <w:r w:rsidRPr="00AB1A24">
        <w:t>13.</w:t>
      </w:r>
      <w:r w:rsidRPr="00AB1A24">
        <w:tab/>
        <w:t>Johansson H, Siggeirsdottir K, Harvey NC, Oden A, Gudnason V, McCloskey E, Sigurdsson G, Kanis JA (2016) Imminent risk of fracture after fracture. Osteoporos Int Dec 27 [Epub ahead of print]</w:t>
      </w:r>
      <w:bookmarkEnd w:id="13"/>
    </w:p>
    <w:p w14:paraId="31BD3234" w14:textId="77777777" w:rsidR="00AB1A24" w:rsidRPr="00AB1A24" w:rsidRDefault="00AB1A24" w:rsidP="004A002A">
      <w:pPr>
        <w:pStyle w:val="EndNoteBibliography"/>
        <w:spacing w:line="480" w:lineRule="auto"/>
        <w:ind w:left="720" w:hanging="720"/>
      </w:pPr>
      <w:bookmarkStart w:id="14" w:name="_ENREF_14"/>
      <w:r w:rsidRPr="00AB1A24">
        <w:t>14.</w:t>
      </w:r>
      <w:r w:rsidRPr="00AB1A24">
        <w:tab/>
        <w:t>Johnell O, Kanis JA, Oden A, Sernbo I, Redlund-Johnell I, Petterson C, De Laet C, Jonsson B (2004) Fracture risk following an osteoporotic fracture. Osteoporos Int 15:175-179</w:t>
      </w:r>
      <w:bookmarkEnd w:id="14"/>
    </w:p>
    <w:p w14:paraId="51D0E81F" w14:textId="77777777" w:rsidR="00AB1A24" w:rsidRPr="00AB1A24" w:rsidRDefault="00AB1A24" w:rsidP="004A002A">
      <w:pPr>
        <w:pStyle w:val="EndNoteBibliography"/>
        <w:spacing w:line="480" w:lineRule="auto"/>
        <w:ind w:left="720" w:hanging="720"/>
      </w:pPr>
      <w:bookmarkStart w:id="15" w:name="_ENREF_15"/>
      <w:r w:rsidRPr="00AB1A24">
        <w:t>15.</w:t>
      </w:r>
      <w:r w:rsidRPr="00AB1A24">
        <w:tab/>
        <w:t>Johnell O, Oden A, Caulin F, Kanis JA (2001) Acute and long-term increase in fracture risk after hospitalization for vertebral fracture. Osteoporos Int 12:207-214</w:t>
      </w:r>
      <w:bookmarkEnd w:id="15"/>
    </w:p>
    <w:p w14:paraId="1CA4BED0" w14:textId="77777777" w:rsidR="00AB1A24" w:rsidRPr="00AB1A24" w:rsidRDefault="00AB1A24" w:rsidP="004A002A">
      <w:pPr>
        <w:pStyle w:val="EndNoteBibliography"/>
        <w:spacing w:line="480" w:lineRule="auto"/>
        <w:ind w:left="720" w:hanging="720"/>
      </w:pPr>
      <w:bookmarkStart w:id="16" w:name="_ENREF_16"/>
      <w:r w:rsidRPr="00AB1A24">
        <w:t>16.</w:t>
      </w:r>
      <w:r w:rsidRPr="00AB1A24">
        <w:tab/>
        <w:t>Ryg J, Rejnmark L, Overgaard S, Brixen K, Vestergaard P (2009) Hip fracture patients at risk of second hip fracture: a nationwide population-based cohort study of 169,145 cases during 1977-2001. J Bone Miner Res 24:1299-1307</w:t>
      </w:r>
      <w:bookmarkEnd w:id="16"/>
    </w:p>
    <w:p w14:paraId="0E4CFCBD" w14:textId="77777777" w:rsidR="00AB1A24" w:rsidRPr="00AB1A24" w:rsidRDefault="00AB1A24" w:rsidP="004A002A">
      <w:pPr>
        <w:pStyle w:val="EndNoteBibliography"/>
        <w:spacing w:line="480" w:lineRule="auto"/>
        <w:ind w:left="720" w:hanging="720"/>
      </w:pPr>
      <w:bookmarkStart w:id="17" w:name="_ENREF_17"/>
      <w:r w:rsidRPr="00AB1A24">
        <w:lastRenderedPageBreak/>
        <w:t>17.</w:t>
      </w:r>
      <w:r w:rsidRPr="00AB1A24">
        <w:tab/>
        <w:t>Greenspan SL, Wyman A, Hooven FH, et al. (2012) Predictors of treatment with osteoporosis medications after recent fragility fractures in a multinational cohort of postmenopausal women. J Am Geriatr Soc 60:455-461</w:t>
      </w:r>
      <w:bookmarkEnd w:id="17"/>
    </w:p>
    <w:p w14:paraId="1EBE40C0" w14:textId="77777777" w:rsidR="00AB1A24" w:rsidRPr="00AB1A24" w:rsidRDefault="00AB1A24" w:rsidP="004A002A">
      <w:pPr>
        <w:pStyle w:val="EndNoteBibliography"/>
        <w:spacing w:line="480" w:lineRule="auto"/>
        <w:ind w:left="720" w:hanging="720"/>
      </w:pPr>
      <w:bookmarkStart w:id="18" w:name="_ENREF_18"/>
      <w:r w:rsidRPr="00AB1A24">
        <w:t>18.</w:t>
      </w:r>
      <w:r w:rsidRPr="00AB1A24">
        <w:tab/>
        <w:t>Solomon DH, Johnston SS, Boytsov NN, McMorrow D, Lane JM, Krohn KD (2014) Osteoporosis medication use after hip fracture in U.S. patients between 2002 and 2011. J Bone Miner Res 29:1929-1937</w:t>
      </w:r>
      <w:bookmarkEnd w:id="18"/>
    </w:p>
    <w:p w14:paraId="7EA64D54" w14:textId="77777777" w:rsidR="00AB1A24" w:rsidRPr="00515059" w:rsidRDefault="00AB1A24" w:rsidP="004A002A">
      <w:pPr>
        <w:pStyle w:val="EndNoteBibliography"/>
        <w:spacing w:line="480" w:lineRule="auto"/>
        <w:ind w:left="720" w:hanging="720"/>
        <w:rPr>
          <w:lang w:val="fr-FR"/>
        </w:rPr>
      </w:pPr>
      <w:bookmarkStart w:id="19" w:name="_ENREF_19"/>
      <w:r w:rsidRPr="00AB1A24">
        <w:t>19.</w:t>
      </w:r>
      <w:r w:rsidRPr="00AB1A24">
        <w:tab/>
        <w:t xml:space="preserve">Carnevale V, Nieddu L, Romagnoli E, Bona E, Piemonte S, Scillitani A, Minisola S (2006) Osteoporosis intervention in ambulatory patients with previous hip fracture: a multicentric, nationwide Italian survey. </w:t>
      </w:r>
      <w:r w:rsidRPr="00515059">
        <w:rPr>
          <w:lang w:val="fr-FR"/>
        </w:rPr>
        <w:t>Osteoporos Int 17:478-483</w:t>
      </w:r>
      <w:bookmarkEnd w:id="19"/>
    </w:p>
    <w:p w14:paraId="2DE39097" w14:textId="77777777" w:rsidR="00AB1A24" w:rsidRPr="00AB1A24" w:rsidRDefault="00AB1A24" w:rsidP="004A002A">
      <w:pPr>
        <w:pStyle w:val="EndNoteBibliography"/>
        <w:spacing w:line="480" w:lineRule="auto"/>
        <w:ind w:left="720" w:hanging="720"/>
      </w:pPr>
      <w:bookmarkStart w:id="20" w:name="_ENREF_20"/>
      <w:r w:rsidRPr="00515059">
        <w:rPr>
          <w:lang w:val="fr-FR"/>
        </w:rPr>
        <w:t>20.</w:t>
      </w:r>
      <w:r w:rsidRPr="00515059">
        <w:rPr>
          <w:lang w:val="fr-FR"/>
        </w:rPr>
        <w:tab/>
        <w:t xml:space="preserve">Fraser LA, Ioannidis G, Adachi JD, et al. </w:t>
      </w:r>
      <w:r w:rsidRPr="00AB1A24">
        <w:t>(2011) Fragility fractures and the osteoporosis care gap in women: the Canadian Multicentre Osteoporosis Study. Osteoporos Int 22:789-796</w:t>
      </w:r>
      <w:bookmarkEnd w:id="20"/>
    </w:p>
    <w:p w14:paraId="1C3F8576" w14:textId="69327648" w:rsidR="00AB1A24" w:rsidRPr="00AB1A24" w:rsidRDefault="00AB1A24" w:rsidP="004A002A">
      <w:pPr>
        <w:pStyle w:val="EndNoteBibliography"/>
        <w:spacing w:line="480" w:lineRule="auto"/>
        <w:ind w:left="720" w:hanging="720"/>
      </w:pPr>
      <w:bookmarkStart w:id="21" w:name="_ENREF_21"/>
      <w:r w:rsidRPr="00AB1A24">
        <w:t>21.</w:t>
      </w:r>
      <w:r w:rsidRPr="00AB1A24">
        <w:tab/>
        <w:t xml:space="preserve">Harvey NC, McCloskey EV, Mitchell PJ, Dawson-Hughes B, Pierroz DD, Reginster JY, Rizzoli R, Cooper C, Kanis JA (2017) Mind the (treatment) gap: a global perspective on current and future strategies for prevention of fragility fractures. Osteoporos Int </w:t>
      </w:r>
      <w:bookmarkEnd w:id="21"/>
      <w:r w:rsidR="004A002A">
        <w:t>[Epub ahead of print]</w:t>
      </w:r>
    </w:p>
    <w:p w14:paraId="49BC7ABB" w14:textId="66A0F52E" w:rsidR="00AB1A24" w:rsidRPr="00AB1A24" w:rsidRDefault="00AB1A24" w:rsidP="004A002A">
      <w:pPr>
        <w:pStyle w:val="EndNoteBibliography"/>
        <w:spacing w:line="480" w:lineRule="auto"/>
        <w:ind w:left="720" w:hanging="720"/>
      </w:pPr>
      <w:bookmarkStart w:id="22" w:name="_ENREF_22"/>
      <w:r w:rsidRPr="00AB1A24">
        <w:t>22.</w:t>
      </w:r>
      <w:r w:rsidRPr="00AB1A24">
        <w:tab/>
        <w:t>Khosla S, Cauley JA, Compston J, Kiel DP, Rosen C, Saag KG, Shane E (2016) Addressing the Crisis in the Treatment of Osteoporosis: A Path Forward. J Bone Miner Res</w:t>
      </w:r>
      <w:r w:rsidR="00596DB4">
        <w:t xml:space="preserve"> [Epub ahead of print]</w:t>
      </w:r>
      <w:r w:rsidRPr="00AB1A24">
        <w:t xml:space="preserve"> </w:t>
      </w:r>
      <w:bookmarkEnd w:id="22"/>
    </w:p>
    <w:p w14:paraId="55986542" w14:textId="77777777" w:rsidR="00AB1A24" w:rsidRPr="00AB1A24" w:rsidRDefault="00AB1A24" w:rsidP="004A002A">
      <w:pPr>
        <w:pStyle w:val="EndNoteBibliography"/>
        <w:spacing w:line="480" w:lineRule="auto"/>
        <w:ind w:left="720" w:hanging="720"/>
      </w:pPr>
      <w:bookmarkStart w:id="23" w:name="_ENREF_23"/>
      <w:r w:rsidRPr="00AB1A24">
        <w:t>23.</w:t>
      </w:r>
      <w:r w:rsidRPr="00AB1A24">
        <w:tab/>
        <w:t>van der Velde RY, Wyers CE, Teesselink E, Geusens PP, van den Bergh JP, de Vries F, Cooper C, Harvey NC, van Staa TP (2017) Trends in oral anti-osteoporosis drug prescription in the United Kingdom between 1990 and 2012: Variation by age, sex, geographic location and ethnicity. Bone 94:50-55</w:t>
      </w:r>
      <w:bookmarkEnd w:id="23"/>
    </w:p>
    <w:p w14:paraId="67AED753" w14:textId="77777777" w:rsidR="00AB1A24" w:rsidRPr="00AB1A24" w:rsidRDefault="00AB1A24" w:rsidP="004A002A">
      <w:pPr>
        <w:pStyle w:val="EndNoteBibliography"/>
        <w:spacing w:line="480" w:lineRule="auto"/>
        <w:ind w:left="720" w:hanging="720"/>
      </w:pPr>
      <w:bookmarkStart w:id="24" w:name="_ENREF_24"/>
      <w:r w:rsidRPr="00AB1A24">
        <w:lastRenderedPageBreak/>
        <w:t>24.</w:t>
      </w:r>
      <w:r w:rsidRPr="00AB1A24">
        <w:tab/>
        <w:t>Wysowski DK, Greene P (2013) Trends in osteoporosis treatment with oral and intravenous bisphosphonates in the United States, 2002-2012. Bone 57:423-428</w:t>
      </w:r>
      <w:bookmarkEnd w:id="24"/>
    </w:p>
    <w:p w14:paraId="49A4CF1C" w14:textId="77777777" w:rsidR="00AB1A24" w:rsidRPr="00AB1A24" w:rsidRDefault="00AB1A24" w:rsidP="004A002A">
      <w:pPr>
        <w:pStyle w:val="EndNoteBibliography"/>
        <w:spacing w:line="480" w:lineRule="auto"/>
        <w:ind w:left="720" w:hanging="720"/>
      </w:pPr>
      <w:bookmarkStart w:id="25" w:name="_ENREF_25"/>
      <w:r w:rsidRPr="00AB1A24">
        <w:t>25.</w:t>
      </w:r>
      <w:r w:rsidRPr="00AB1A24">
        <w:tab/>
        <w:t>Landfeldt E, Strom O, Robbins S, Borgstrom F (2012) Adherence to treatment of primary osteoporosis and its association to fractures--the Swedish Adherence Register Analysis (SARA). Osteoporos Int 23:433-443</w:t>
      </w:r>
      <w:bookmarkEnd w:id="25"/>
    </w:p>
    <w:p w14:paraId="332AC42D" w14:textId="250DD34D" w:rsidR="00AB1A24" w:rsidRPr="00AB1A24" w:rsidRDefault="00AB1A24" w:rsidP="004A002A">
      <w:pPr>
        <w:pStyle w:val="EndNoteBibliography"/>
        <w:spacing w:line="480" w:lineRule="auto"/>
        <w:ind w:left="720" w:hanging="720"/>
      </w:pPr>
      <w:bookmarkStart w:id="26" w:name="_ENREF_26"/>
      <w:r w:rsidRPr="00AB1A24">
        <w:t>26.</w:t>
      </w:r>
      <w:r w:rsidRPr="00AB1A24">
        <w:tab/>
        <w:t>Kanis JA, McCloskey EV, Johansson H, Cooper C, Rizzoli R, Reginster JY, Scientific Advisory Board of the European Society for C</w:t>
      </w:r>
      <w:r w:rsidR="006E2868">
        <w:t>linical and</w:t>
      </w:r>
      <w:r w:rsidRPr="00AB1A24">
        <w:t xml:space="preserve"> Economic Aspects of O</w:t>
      </w:r>
      <w:r w:rsidR="006E2868">
        <w:t>steoporosis and</w:t>
      </w:r>
      <w:r w:rsidRPr="00AB1A24">
        <w:t xml:space="preserve"> Osteoarthritis</w:t>
      </w:r>
      <w:r w:rsidR="006E2868">
        <w:t xml:space="preserve"> (ESCEO) and</w:t>
      </w:r>
      <w:r w:rsidRPr="00AB1A24">
        <w:t xml:space="preserve"> the Committee of Scientific Advisors of the International Osteoporosis F</w:t>
      </w:r>
      <w:r w:rsidR="006E2868">
        <w:t>oundation (IOF)</w:t>
      </w:r>
      <w:r w:rsidRPr="00AB1A24">
        <w:t xml:space="preserve"> (2013) European guidance for the diagnosis and management of osteoporosis in postmenopausal women. Osteoporos Int 24:23-57</w:t>
      </w:r>
      <w:bookmarkEnd w:id="26"/>
    </w:p>
    <w:p w14:paraId="20994430" w14:textId="49801430" w:rsidR="00AB1A24" w:rsidRPr="00AB1A24" w:rsidRDefault="00AB1A24" w:rsidP="004A002A">
      <w:pPr>
        <w:pStyle w:val="EndNoteBibliography"/>
        <w:spacing w:line="480" w:lineRule="auto"/>
        <w:ind w:left="720" w:hanging="720"/>
      </w:pPr>
      <w:bookmarkStart w:id="27" w:name="_ENREF_27"/>
      <w:r w:rsidRPr="00AB1A24">
        <w:t>27.</w:t>
      </w:r>
      <w:r w:rsidRPr="00AB1A24">
        <w:tab/>
        <w:t>Kanis JA, Harvey NC, Cooper C, Johansson H, Odén A, McCloskey EV (2016) A systematic review of intervention thresh</w:t>
      </w:r>
      <w:r w:rsidR="0034309E">
        <w:t>olds based on FRAX. Arch Osteoporos</w:t>
      </w:r>
      <w:r w:rsidRPr="00AB1A24">
        <w:t xml:space="preserve"> 11:25</w:t>
      </w:r>
      <w:bookmarkEnd w:id="27"/>
    </w:p>
    <w:p w14:paraId="2DEDF5C6" w14:textId="5D237444" w:rsidR="00AB1A24" w:rsidRPr="00AB1A24" w:rsidRDefault="00AB1A24" w:rsidP="004A002A">
      <w:pPr>
        <w:pStyle w:val="EndNoteBibliography"/>
        <w:spacing w:line="480" w:lineRule="auto"/>
        <w:ind w:left="720" w:hanging="720"/>
      </w:pPr>
      <w:bookmarkStart w:id="28" w:name="_ENREF_28"/>
      <w:r w:rsidRPr="00AB1A24">
        <w:t>28.</w:t>
      </w:r>
      <w:r w:rsidRPr="00AB1A24">
        <w:tab/>
        <w:t xml:space="preserve">Cummings SR, Cosman F, Lewiecki EM, et al. (2016) Goal-Directed Treatment for Osteoporosis: A Progress Report from the ASBMR-NOF Working Group on Goal-Directed Treatment for Osteoporosis. J Bone Miner Res </w:t>
      </w:r>
      <w:bookmarkEnd w:id="28"/>
      <w:r w:rsidR="0034309E">
        <w:t>32:3–10</w:t>
      </w:r>
    </w:p>
    <w:p w14:paraId="50593906" w14:textId="77777777" w:rsidR="00AB1A24" w:rsidRPr="00AB1A24" w:rsidRDefault="00AB1A24" w:rsidP="004A002A">
      <w:pPr>
        <w:pStyle w:val="EndNoteBibliography"/>
        <w:spacing w:line="480" w:lineRule="auto"/>
        <w:ind w:left="720" w:hanging="720"/>
      </w:pPr>
      <w:bookmarkStart w:id="29" w:name="_ENREF_29"/>
      <w:r w:rsidRPr="00AB1A24">
        <w:t>29.</w:t>
      </w:r>
      <w:r w:rsidRPr="00AB1A24">
        <w:tab/>
        <w:t>Kanis JA, Svedbom A, Harvey N, McCloskey EV (2014) The osteoporosis treatment gap. J Bone Miner Res 29:1926-1928</w:t>
      </w:r>
      <w:bookmarkEnd w:id="29"/>
    </w:p>
    <w:p w14:paraId="5214E113" w14:textId="77777777" w:rsidR="00AB1A24" w:rsidRPr="00AB1A24" w:rsidRDefault="00AB1A24" w:rsidP="004A002A">
      <w:pPr>
        <w:pStyle w:val="EndNoteBibliography"/>
        <w:spacing w:line="480" w:lineRule="auto"/>
        <w:ind w:left="720" w:hanging="720"/>
      </w:pPr>
      <w:bookmarkStart w:id="30" w:name="_ENREF_30"/>
      <w:r w:rsidRPr="00AB1A24">
        <w:t>30.</w:t>
      </w:r>
      <w:r w:rsidRPr="00AB1A24">
        <w:tab/>
        <w:t>McCloskey E, Lenaghan E, Clark S, et al. (2016 ) Screening based on FRAX fracture risk reduces the incidence of hip fractures in older community-dwelling women - results from the SCOOP study. Osteoporos Int 27:S624</w:t>
      </w:r>
      <w:bookmarkEnd w:id="30"/>
    </w:p>
    <w:p w14:paraId="79C2811C" w14:textId="77777777" w:rsidR="00AB1A24" w:rsidRPr="00AB1A24" w:rsidRDefault="00AB1A24" w:rsidP="004A002A">
      <w:pPr>
        <w:pStyle w:val="EndNoteBibliography"/>
        <w:spacing w:line="480" w:lineRule="auto"/>
        <w:ind w:left="720" w:hanging="720"/>
      </w:pPr>
      <w:bookmarkStart w:id="31" w:name="_ENREF_31"/>
      <w:r w:rsidRPr="00AB1A24">
        <w:t>31.</w:t>
      </w:r>
      <w:r w:rsidRPr="00AB1A24">
        <w:tab/>
        <w:t>Nakayama A, Major G, Holliday E, Attia J, Bogduk N (2016) Evidence of effectiveness of a fracture liaison service to reduce the re-fracture rate. Osteoporos Int 27:873-879</w:t>
      </w:r>
      <w:bookmarkEnd w:id="31"/>
    </w:p>
    <w:p w14:paraId="76AF2E45" w14:textId="183B626D" w:rsidR="00AB1A24" w:rsidRPr="00AB1A24" w:rsidRDefault="00AB1A24" w:rsidP="004A002A">
      <w:pPr>
        <w:pStyle w:val="EndNoteBibliography"/>
        <w:spacing w:line="480" w:lineRule="auto"/>
        <w:ind w:left="720" w:hanging="720"/>
      </w:pPr>
      <w:bookmarkStart w:id="32" w:name="_ENREF_32"/>
      <w:r w:rsidRPr="00AB1A24">
        <w:lastRenderedPageBreak/>
        <w:t>32.</w:t>
      </w:r>
      <w:r w:rsidRPr="00AB1A24">
        <w:tab/>
        <w:t>Leal J, Gray AM, Hawley S, Prieto-Alhambra D, Delmestri A, Arden NK, Cooper C, Javaid MK, Judge A, group REs (2016) Cost-effectiveness of orthogeriatric and fracture liaison service models of care for hip fracture patients: A population based study. J Bone Miner Res Sep 16 [Epub ahead of print]</w:t>
      </w:r>
      <w:bookmarkEnd w:id="32"/>
    </w:p>
    <w:p w14:paraId="4A39BFA9" w14:textId="1F953892" w:rsidR="00AB1A24" w:rsidRPr="00515059" w:rsidRDefault="00AB1A24" w:rsidP="004A002A">
      <w:pPr>
        <w:pStyle w:val="EndNoteBibliography"/>
        <w:spacing w:line="480" w:lineRule="auto"/>
        <w:ind w:left="720" w:hanging="720"/>
        <w:rPr>
          <w:lang w:val="fr-FR"/>
        </w:rPr>
      </w:pPr>
      <w:bookmarkStart w:id="33" w:name="_ENREF_33"/>
      <w:r w:rsidRPr="00AB1A24">
        <w:t>33.</w:t>
      </w:r>
      <w:r w:rsidRPr="00AB1A24">
        <w:tab/>
        <w:t>Javaid MK, Kyer C, Mitchell PJ, et al. (2015) Effective secondary fracture prevention: implementation of a global benchmarking of clinical quality using</w:t>
      </w:r>
      <w:r w:rsidR="006E2868">
        <w:t xml:space="preserve"> the IOF Capture the Fracture®</w:t>
      </w:r>
      <w:r w:rsidRPr="00AB1A24">
        <w:t xml:space="preserve"> Best Practice Framework tool. </w:t>
      </w:r>
      <w:r w:rsidRPr="00515059">
        <w:rPr>
          <w:lang w:val="fr-FR"/>
        </w:rPr>
        <w:t>Osteoporos Int 26:2573-2578</w:t>
      </w:r>
      <w:bookmarkEnd w:id="33"/>
    </w:p>
    <w:p w14:paraId="71FA64B6" w14:textId="77777777" w:rsidR="00AB1A24" w:rsidRPr="00AB1A24" w:rsidRDefault="00AB1A24" w:rsidP="004A002A">
      <w:pPr>
        <w:pStyle w:val="EndNoteBibliography"/>
        <w:spacing w:line="480" w:lineRule="auto"/>
        <w:ind w:left="720" w:hanging="720"/>
      </w:pPr>
      <w:bookmarkStart w:id="34" w:name="_ENREF_34"/>
      <w:r w:rsidRPr="00515059">
        <w:rPr>
          <w:lang w:val="fr-FR"/>
        </w:rPr>
        <w:t>34.</w:t>
      </w:r>
      <w:r w:rsidRPr="00515059">
        <w:rPr>
          <w:lang w:val="fr-FR"/>
        </w:rPr>
        <w:tab/>
        <w:t xml:space="preserve">Rizzoli R, Branco J, Brandi ML, et al. </w:t>
      </w:r>
      <w:r w:rsidRPr="00AB1A24">
        <w:t>(2014) Management of osteoporosis of the oldest old. Osteoporos Int 25:2507-2529</w:t>
      </w:r>
      <w:bookmarkEnd w:id="34"/>
    </w:p>
    <w:p w14:paraId="4BCC0B89" w14:textId="77777777" w:rsidR="00AB1A24" w:rsidRPr="00AB1A24" w:rsidRDefault="00AB1A24" w:rsidP="004A002A">
      <w:pPr>
        <w:pStyle w:val="EndNoteBibliography"/>
        <w:spacing w:line="480" w:lineRule="auto"/>
        <w:ind w:left="720" w:hanging="720"/>
      </w:pPr>
      <w:bookmarkStart w:id="35" w:name="_ENREF_35"/>
      <w:r w:rsidRPr="00AB1A24">
        <w:t>35.</w:t>
      </w:r>
      <w:r w:rsidRPr="00AB1A24">
        <w:tab/>
        <w:t>Lloyd BD, Williamson DA, Singh NA, et al. (2009) Recurrent and injurious falls in the year following hip fracture: a prospective study of incidence and risk factors from the Sarcopenia and Hip Fracture study. J Gerontol A Biol Sci Med Sci 64:599-609</w:t>
      </w:r>
      <w:bookmarkEnd w:id="35"/>
    </w:p>
    <w:p w14:paraId="469C56BE" w14:textId="77777777" w:rsidR="00AB1A24" w:rsidRPr="00AB1A24" w:rsidRDefault="00AB1A24" w:rsidP="004A002A">
      <w:pPr>
        <w:pStyle w:val="EndNoteBibliography"/>
        <w:spacing w:line="480" w:lineRule="auto"/>
        <w:ind w:left="720" w:hanging="720"/>
      </w:pPr>
      <w:bookmarkStart w:id="36" w:name="_ENREF_36"/>
      <w:r w:rsidRPr="00AB1A24">
        <w:t>36.</w:t>
      </w:r>
      <w:r w:rsidRPr="00AB1A24">
        <w:tab/>
        <w:t>Giangregorio LM, Leslie WD, Manitoba Bone Density P (2010) Time since prior fracture is a risk modifier for 10-year osteoporotic fractures. J Bone Miner Res 25:1400-1405</w:t>
      </w:r>
      <w:bookmarkEnd w:id="36"/>
    </w:p>
    <w:p w14:paraId="72F857A9" w14:textId="77777777" w:rsidR="00AB1A24" w:rsidRPr="00AB1A24" w:rsidRDefault="00AB1A24" w:rsidP="004A002A">
      <w:pPr>
        <w:pStyle w:val="EndNoteBibliography"/>
        <w:spacing w:line="480" w:lineRule="auto"/>
        <w:ind w:left="720" w:hanging="720"/>
      </w:pPr>
      <w:bookmarkStart w:id="37" w:name="_ENREF_37"/>
      <w:r w:rsidRPr="00AB1A24">
        <w:t>37.</w:t>
      </w:r>
      <w:r w:rsidRPr="00AB1A24">
        <w:tab/>
        <w:t>Kanis JA, Rizzoli R, Cooper C, Reginster JY (2014) Challenges for the development of bone-forming agents in Europe. Calcif Tissue Int 94:469-473</w:t>
      </w:r>
      <w:bookmarkEnd w:id="37"/>
    </w:p>
    <w:p w14:paraId="60F0A6F6" w14:textId="77777777" w:rsidR="00AB1A24" w:rsidRPr="00AB1A24" w:rsidRDefault="00AB1A24" w:rsidP="004A002A">
      <w:pPr>
        <w:pStyle w:val="EndNoteBibliography"/>
        <w:spacing w:line="480" w:lineRule="auto"/>
        <w:ind w:left="720" w:hanging="720"/>
      </w:pPr>
      <w:bookmarkStart w:id="38" w:name="_ENREF_38"/>
      <w:r w:rsidRPr="00AB1A24">
        <w:t>38.</w:t>
      </w:r>
      <w:r w:rsidRPr="00AB1A24">
        <w:tab/>
        <w:t>Miller PD, Hattersley G, Riis BJ, et al. (2016) Effect of abaloparatide vs placebo on new vertebral fractures in postmenopausal women with osteoporosis: A randomized clinical trial. JAMA 316:722-733</w:t>
      </w:r>
      <w:bookmarkEnd w:id="38"/>
    </w:p>
    <w:p w14:paraId="03691EE8" w14:textId="77777777" w:rsidR="00AB1A24" w:rsidRPr="00AB1A24" w:rsidRDefault="00AB1A24" w:rsidP="004A002A">
      <w:pPr>
        <w:pStyle w:val="EndNoteBibliography"/>
        <w:spacing w:line="480" w:lineRule="auto"/>
        <w:ind w:left="720" w:hanging="720"/>
      </w:pPr>
      <w:bookmarkStart w:id="39" w:name="_ENREF_39"/>
      <w:r w:rsidRPr="00AB1A24">
        <w:t>39.</w:t>
      </w:r>
      <w:r w:rsidRPr="00AB1A24">
        <w:tab/>
        <w:t>Meunier PJ, Roux C, Seeman E, et al. (2004) The effects of strontium ranelate on the risk of vertebral fracture in women with postmenopausal osteoporosis. N Engl J Med 350:459-468</w:t>
      </w:r>
      <w:bookmarkEnd w:id="39"/>
    </w:p>
    <w:p w14:paraId="380BCF68" w14:textId="63607057" w:rsidR="00AB1A24" w:rsidRPr="00AB1A24" w:rsidRDefault="00AB1A24" w:rsidP="004A002A">
      <w:pPr>
        <w:pStyle w:val="EndNoteBibliography"/>
        <w:spacing w:line="480" w:lineRule="auto"/>
        <w:ind w:left="720" w:hanging="720"/>
      </w:pPr>
      <w:bookmarkStart w:id="40" w:name="_ENREF_40"/>
      <w:r w:rsidRPr="00AB1A24">
        <w:lastRenderedPageBreak/>
        <w:t>40.</w:t>
      </w:r>
      <w:r w:rsidRPr="00AB1A24">
        <w:tab/>
        <w:t>Reginster JY, Seeman E, Vernejoul MCD, et al. (2005) Strontium ranelate reduces the risk of nonvertebral fractures in postmenopausal women with osteoporosis: treatment of peripheral o</w:t>
      </w:r>
      <w:r w:rsidR="002F3A27">
        <w:t>steoporosis (TROPOS) study. J Clin Endocrinol Metab</w:t>
      </w:r>
      <w:r w:rsidRPr="00AB1A24">
        <w:t xml:space="preserve"> 90:2816-2822</w:t>
      </w:r>
      <w:bookmarkEnd w:id="40"/>
    </w:p>
    <w:p w14:paraId="036B7A9C" w14:textId="673D5294" w:rsidR="00AB1A24" w:rsidRPr="00AB1A24" w:rsidRDefault="00AB1A24" w:rsidP="004A002A">
      <w:pPr>
        <w:pStyle w:val="EndNoteBibliography"/>
        <w:spacing w:line="480" w:lineRule="auto"/>
        <w:ind w:left="720" w:hanging="720"/>
      </w:pPr>
      <w:bookmarkStart w:id="41" w:name="_ENREF_41"/>
      <w:r w:rsidRPr="00AB1A24">
        <w:t>41.</w:t>
      </w:r>
      <w:r w:rsidRPr="00AB1A24">
        <w:tab/>
        <w:t xml:space="preserve">Cosman F, Hattersley G, Hu MY, Williams GC, Fitzpatrick </w:t>
      </w:r>
      <w:r w:rsidR="00283A3D">
        <w:t>LA, Black DM (2017) Effects of abaloparatide-SC on fractures and bone mineral density in subgroups of postmenopausal women with osteoporosis and varying baseline risk f</w:t>
      </w:r>
      <w:r w:rsidRPr="00AB1A24">
        <w:t>actors. J Bone Miner Res 32:17-23</w:t>
      </w:r>
      <w:bookmarkEnd w:id="41"/>
    </w:p>
    <w:p w14:paraId="5E89A945" w14:textId="77777777" w:rsidR="00AB1A24" w:rsidRPr="00AB1A24" w:rsidRDefault="00AB1A24" w:rsidP="004A002A">
      <w:pPr>
        <w:pStyle w:val="EndNoteBibliography"/>
        <w:spacing w:line="480" w:lineRule="auto"/>
        <w:ind w:left="720" w:hanging="720"/>
      </w:pPr>
      <w:bookmarkStart w:id="42" w:name="_ENREF_42"/>
      <w:r w:rsidRPr="00AB1A24">
        <w:t>42.</w:t>
      </w:r>
      <w:r w:rsidRPr="00AB1A24">
        <w:tab/>
        <w:t>Gallagher JC, Genant HK, Crans GG, Vargas SJ, Krege JH (2005) Teriparatide reduces the fracture risk associated with increasing number and severity of osteoporotic fractures. J Clin Endocrinol Metab 90:1583-1587</w:t>
      </w:r>
      <w:bookmarkEnd w:id="42"/>
    </w:p>
    <w:p w14:paraId="352131D4" w14:textId="77777777" w:rsidR="00AB1A24" w:rsidRPr="00AB1A24" w:rsidRDefault="00AB1A24" w:rsidP="004A002A">
      <w:pPr>
        <w:pStyle w:val="EndNoteBibliography"/>
        <w:spacing w:line="480" w:lineRule="auto"/>
        <w:ind w:left="720" w:hanging="720"/>
      </w:pPr>
      <w:bookmarkStart w:id="43" w:name="_ENREF_43"/>
      <w:r w:rsidRPr="00AB1A24">
        <w:t>43.</w:t>
      </w:r>
      <w:r w:rsidRPr="00AB1A24">
        <w:tab/>
        <w:t>Boonen S, Adachi JD, Man Z, et al. (2011) Treatment with denosumab reduces the incidence of new vertebral and hip fractures in postmenopausal women at high risk. J Clin Endocrinol Metab 96:1727-1736</w:t>
      </w:r>
      <w:bookmarkEnd w:id="43"/>
    </w:p>
    <w:p w14:paraId="2B60FEAC" w14:textId="77777777" w:rsidR="00AB1A24" w:rsidRPr="00AB1A24" w:rsidRDefault="00AB1A24" w:rsidP="004A002A">
      <w:pPr>
        <w:pStyle w:val="EndNoteBibliography"/>
        <w:spacing w:line="480" w:lineRule="auto"/>
        <w:ind w:left="720" w:hanging="720"/>
      </w:pPr>
      <w:bookmarkStart w:id="44" w:name="_ENREF_44"/>
      <w:r w:rsidRPr="00AB1A24">
        <w:t>44.</w:t>
      </w:r>
      <w:r w:rsidRPr="00AB1A24">
        <w:tab/>
        <w:t>Delmas PD, Genant HK, Crans GG, Stock JL, Wong M, Siris E, Adachi JD (2003) Severity of prevalent vertebral fractures and the risk of subsequent vertebral and nonvertebral fractures: results from the MORE trial. Bone 33:522-532</w:t>
      </w:r>
      <w:bookmarkEnd w:id="44"/>
    </w:p>
    <w:p w14:paraId="462E494B" w14:textId="77777777" w:rsidR="00AB1A24" w:rsidRPr="00AB1A24" w:rsidRDefault="00AB1A24" w:rsidP="004A002A">
      <w:pPr>
        <w:pStyle w:val="EndNoteBibliography"/>
        <w:spacing w:line="480" w:lineRule="auto"/>
        <w:ind w:left="720" w:hanging="720"/>
      </w:pPr>
      <w:bookmarkStart w:id="45" w:name="_ENREF_45"/>
      <w:r w:rsidRPr="00AB1A24">
        <w:t>45.</w:t>
      </w:r>
      <w:r w:rsidRPr="00AB1A24">
        <w:tab/>
        <w:t>McClung MR, Geusens P, Miller PD, et al. (2001) Effect of risedronate on the risk of hip fracture in elderly women. Hip Intervention Program Study Group. N Engl J Med 344:333-340</w:t>
      </w:r>
      <w:bookmarkEnd w:id="45"/>
    </w:p>
    <w:p w14:paraId="7082526B" w14:textId="77777777" w:rsidR="00AB1A24" w:rsidRPr="00AB1A24" w:rsidRDefault="00AB1A24" w:rsidP="004A002A">
      <w:pPr>
        <w:pStyle w:val="EndNoteBibliography"/>
        <w:spacing w:line="480" w:lineRule="auto"/>
        <w:ind w:left="720" w:hanging="720"/>
      </w:pPr>
      <w:bookmarkStart w:id="46" w:name="_ENREF_46"/>
      <w:r w:rsidRPr="00AB1A24">
        <w:t>46.</w:t>
      </w:r>
      <w:r w:rsidRPr="00AB1A24">
        <w:tab/>
        <w:t>Brookes ST, Whitley E, Peters TJ, Mulheran PA, Egger M, Davey Smith G (2001) Subgroup analyses in randomised controlled trials: quantifying the risks of false-positives and false-negatives. Health technology assessment 5:1-56</w:t>
      </w:r>
      <w:bookmarkEnd w:id="46"/>
    </w:p>
    <w:p w14:paraId="1AC31356" w14:textId="18CC9DFB" w:rsidR="00AB1A24" w:rsidRPr="00AB1A24" w:rsidRDefault="00AB1A24" w:rsidP="004A002A">
      <w:pPr>
        <w:pStyle w:val="EndNoteBibliography"/>
        <w:spacing w:line="480" w:lineRule="auto"/>
        <w:ind w:left="720" w:hanging="720"/>
      </w:pPr>
      <w:bookmarkStart w:id="47" w:name="_ENREF_47"/>
      <w:r w:rsidRPr="00AB1A24">
        <w:lastRenderedPageBreak/>
        <w:t>47.</w:t>
      </w:r>
      <w:r w:rsidRPr="00AB1A24">
        <w:tab/>
        <w:t>McCloskey EV, Johansson H, Oden A, Vasireddy S, Kayan K, Pande K, Jalava T, Kanis JA (2009) Ten-year fracture probability identifies women who will benefit from clodronate therapy—additional results from a double-blind, placebo-controlled randomised s</w:t>
      </w:r>
      <w:r w:rsidR="002F3A27">
        <w:t>tudy. Osteoporosis Int</w:t>
      </w:r>
      <w:r w:rsidRPr="00AB1A24">
        <w:t xml:space="preserve"> 20:811-817</w:t>
      </w:r>
      <w:bookmarkEnd w:id="47"/>
    </w:p>
    <w:p w14:paraId="60EF6E18" w14:textId="77777777" w:rsidR="00AB1A24" w:rsidRPr="00AB1A24" w:rsidRDefault="00AB1A24" w:rsidP="004A002A">
      <w:pPr>
        <w:pStyle w:val="EndNoteBibliography"/>
        <w:spacing w:line="480" w:lineRule="auto"/>
        <w:ind w:left="720" w:hanging="720"/>
      </w:pPr>
      <w:bookmarkStart w:id="48" w:name="_ENREF_48"/>
      <w:r w:rsidRPr="00AB1A24">
        <w:t>48.</w:t>
      </w:r>
      <w:r w:rsidRPr="00AB1A24">
        <w:tab/>
        <w:t>Kanis JA, Johansson H, Oden A, McCloskey EV (2009) Bazedoxifene reduces vertebral and clinical fractures in postmenopausal women at high risk assessed with FRAX. Bone 44:1049-1054</w:t>
      </w:r>
      <w:bookmarkEnd w:id="48"/>
    </w:p>
    <w:p w14:paraId="7E4C27C2" w14:textId="77777777" w:rsidR="00AB1A24" w:rsidRPr="00AB1A24" w:rsidRDefault="00AB1A24" w:rsidP="004A002A">
      <w:pPr>
        <w:pStyle w:val="EndNoteBibliography"/>
        <w:spacing w:line="480" w:lineRule="auto"/>
        <w:ind w:left="720" w:hanging="720"/>
      </w:pPr>
      <w:bookmarkStart w:id="49" w:name="_ENREF_49"/>
      <w:r w:rsidRPr="00AB1A24">
        <w:t>49.</w:t>
      </w:r>
      <w:r w:rsidRPr="00AB1A24">
        <w:tab/>
        <w:t>McCloskey EV, Johansson H, Oden A, Austin M, Siris E, Wang A, Lewiecki EM, Lorenc R, Libanati C, Kanis JA (2012) Denosumab reduces the risk of osteoporotic fractures in postmenopausal women, particularly in those with moderate to high fracture risk as assessed with FRAX. J Bone Miner Res 27:1480-1486</w:t>
      </w:r>
      <w:bookmarkEnd w:id="49"/>
    </w:p>
    <w:p w14:paraId="24DEA126" w14:textId="77777777" w:rsidR="00AB1A24" w:rsidRPr="00AB1A24" w:rsidRDefault="00AB1A24" w:rsidP="004A002A">
      <w:pPr>
        <w:pStyle w:val="EndNoteBibliography"/>
        <w:spacing w:line="480" w:lineRule="auto"/>
        <w:ind w:left="720" w:hanging="720"/>
      </w:pPr>
      <w:bookmarkStart w:id="50" w:name="_ENREF_50"/>
      <w:r w:rsidRPr="00AB1A24">
        <w:t>50.</w:t>
      </w:r>
      <w:r w:rsidRPr="00AB1A24">
        <w:tab/>
        <w:t>Kanis JA, Johansson H, Oden A, McCloskey EV (2010) A meta-analysis of the efficacy of raloxifene on all clinical and vertebral fractures and its dependency on FRAX. Bone 47:729-735</w:t>
      </w:r>
      <w:bookmarkEnd w:id="50"/>
    </w:p>
    <w:p w14:paraId="1EFCC153" w14:textId="77777777" w:rsidR="00AB1A24" w:rsidRPr="00AB1A24" w:rsidRDefault="00AB1A24" w:rsidP="004A002A">
      <w:pPr>
        <w:pStyle w:val="EndNoteBibliography"/>
        <w:spacing w:line="480" w:lineRule="auto"/>
        <w:ind w:left="720" w:hanging="720"/>
      </w:pPr>
      <w:bookmarkStart w:id="51" w:name="_ENREF_51"/>
      <w:r w:rsidRPr="00AB1A24">
        <w:t>51.</w:t>
      </w:r>
      <w:r w:rsidRPr="00AB1A24">
        <w:tab/>
        <w:t>Kanis JA, Johansson H, Oden A, McCloskey EV (2011) A meta-analysis of the effect of strontium ranelate on the risk of vertebral and non-vertebral fracture in postmenopausal osteoporosis and the interaction with FRAX. Osteoporos Int 22:2347-2355</w:t>
      </w:r>
      <w:bookmarkEnd w:id="51"/>
    </w:p>
    <w:p w14:paraId="02706DAE" w14:textId="5CBD8E15" w:rsidR="00AB1A24" w:rsidRPr="00AB1A24" w:rsidRDefault="00AB1A24" w:rsidP="004A002A">
      <w:pPr>
        <w:pStyle w:val="EndNoteBibliography"/>
        <w:spacing w:line="480" w:lineRule="auto"/>
        <w:ind w:left="720" w:hanging="720"/>
      </w:pPr>
      <w:bookmarkStart w:id="52" w:name="_ENREF_52"/>
      <w:r w:rsidRPr="00AB1A24">
        <w:t>52.</w:t>
      </w:r>
      <w:r w:rsidRPr="00AB1A24">
        <w:tab/>
        <w:t>McCloskey EV, Johansson H, Harvey NC, Oden A, Jiang H, Modin S, Fitzpatrick L, Kanis JA (2016) Effect of investigational treatment abaloparatide-SC for prevention of major osteoporotic fracture or any fracture is independent of baseline f</w:t>
      </w:r>
      <w:r w:rsidR="002F3A27">
        <w:t>racture probability. J Bone Miner Metab</w:t>
      </w:r>
      <w:r w:rsidRPr="00AB1A24">
        <w:t xml:space="preserve"> 31:S381</w:t>
      </w:r>
      <w:bookmarkEnd w:id="52"/>
    </w:p>
    <w:p w14:paraId="776B3417" w14:textId="77777777" w:rsidR="00AB1A24" w:rsidRPr="00AB1A24" w:rsidRDefault="00AB1A24" w:rsidP="004A002A">
      <w:pPr>
        <w:pStyle w:val="EndNoteBibliography"/>
        <w:spacing w:line="480" w:lineRule="auto"/>
        <w:ind w:left="720" w:hanging="720"/>
      </w:pPr>
      <w:bookmarkStart w:id="53" w:name="_ENREF_53"/>
      <w:r w:rsidRPr="00AB1A24">
        <w:lastRenderedPageBreak/>
        <w:t>53.</w:t>
      </w:r>
      <w:r w:rsidRPr="00AB1A24">
        <w:tab/>
        <w:t>Harvey NC, Kanis JA, Oden A, Burge RT, Mitlak BH, Johansson H, McCloskey EV (2015) FRAX and the effect of teriparatide on vertebral and non-vertebral fracture. Osteoporos Int 26:2677-2684</w:t>
      </w:r>
      <w:bookmarkEnd w:id="53"/>
    </w:p>
    <w:p w14:paraId="5402974B" w14:textId="06307A39" w:rsidR="00AB1A24" w:rsidRPr="00AB1A24" w:rsidRDefault="00AB1A24" w:rsidP="004A002A">
      <w:pPr>
        <w:pStyle w:val="EndNoteBibliography"/>
        <w:spacing w:line="480" w:lineRule="auto"/>
        <w:ind w:left="720" w:hanging="720"/>
      </w:pPr>
      <w:bookmarkStart w:id="54" w:name="_ENREF_54"/>
      <w:r w:rsidRPr="00AB1A24">
        <w:t>54.</w:t>
      </w:r>
      <w:r w:rsidRPr="00AB1A24">
        <w:tab/>
        <w:t xml:space="preserve">Harvey NC, Kanis JA, Odén A, Nakamura T, Shiraki M, Sugimoto T, Kuroda T, Johansson H, McCloskey EV (2015) Efficacy of weekly teriparatide does not vary by baseline fracture probability calculated using </w:t>
      </w:r>
      <w:r w:rsidR="002F3A27">
        <w:t>FRAX. Osteoporosis Int</w:t>
      </w:r>
      <w:r w:rsidRPr="00AB1A24">
        <w:t xml:space="preserve"> 26:2347-2353</w:t>
      </w:r>
      <w:bookmarkEnd w:id="54"/>
    </w:p>
    <w:p w14:paraId="5BFC46D0" w14:textId="77777777" w:rsidR="00AB1A24" w:rsidRPr="00AB1A24" w:rsidRDefault="00AB1A24" w:rsidP="004A002A">
      <w:pPr>
        <w:pStyle w:val="EndNoteBibliography"/>
        <w:spacing w:line="480" w:lineRule="auto"/>
        <w:ind w:left="720" w:hanging="720"/>
      </w:pPr>
      <w:bookmarkStart w:id="55" w:name="_ENREF_55"/>
      <w:r w:rsidRPr="00AB1A24">
        <w:t>55.</w:t>
      </w:r>
      <w:r w:rsidRPr="00AB1A24">
        <w:tab/>
        <w:t>Hiligsmann M, Evers SM, Ben Sedrine W, Kanis JA, Ramaekers B, Reginster JY, Silverman S, Wyers CE, Boonen A (2015) A systematic review of cost-effectiveness analyses of drugs for postmenopausal osteoporosis. Pharmacoeconomics 33:205-224</w:t>
      </w:r>
      <w:bookmarkEnd w:id="55"/>
    </w:p>
    <w:p w14:paraId="1ED08E6B" w14:textId="77777777" w:rsidR="00AB1A24" w:rsidRPr="00AB1A24" w:rsidRDefault="00AB1A24" w:rsidP="004A002A">
      <w:pPr>
        <w:pStyle w:val="EndNoteBibliography"/>
        <w:spacing w:line="480" w:lineRule="auto"/>
        <w:ind w:left="720" w:hanging="720"/>
      </w:pPr>
      <w:bookmarkStart w:id="56" w:name="_ENREF_56"/>
      <w:r w:rsidRPr="00AB1A24">
        <w:t>56.</w:t>
      </w:r>
      <w:r w:rsidRPr="00AB1A24">
        <w:tab/>
        <w:t>Hiligsmann M, Kanis JA, Compston J, et al. (2013) Health technology assessment in osteoporosis. Calcif Tissue Int 93:1-14</w:t>
      </w:r>
      <w:bookmarkEnd w:id="56"/>
    </w:p>
    <w:p w14:paraId="659839FE" w14:textId="77777777" w:rsidR="00AB1A24" w:rsidRPr="00AB1A24" w:rsidRDefault="00AB1A24" w:rsidP="004A002A">
      <w:pPr>
        <w:pStyle w:val="EndNoteBibliography"/>
        <w:spacing w:line="480" w:lineRule="auto"/>
        <w:ind w:left="720" w:hanging="720"/>
      </w:pPr>
      <w:bookmarkStart w:id="57" w:name="_ENREF_57"/>
      <w:r w:rsidRPr="00AB1A24">
        <w:t>57.</w:t>
      </w:r>
      <w:r w:rsidRPr="00AB1A24">
        <w:tab/>
        <w:t>Eriksen EF, Lyles KW, Colon-Emeric CS, et al. (2009) Antifracture efficacy and reduction of mortality in relation to timing of the first dose of zoledronic acid after hip fracture. J Bone Miner Res 24:1308-1313</w:t>
      </w:r>
      <w:bookmarkEnd w:id="57"/>
    </w:p>
    <w:p w14:paraId="32018FC8" w14:textId="77777777" w:rsidR="00AB1A24" w:rsidRPr="00AB1A24" w:rsidRDefault="00AB1A24" w:rsidP="004A002A">
      <w:pPr>
        <w:pStyle w:val="EndNoteBibliography"/>
        <w:spacing w:line="480" w:lineRule="auto"/>
        <w:ind w:left="720" w:hanging="720"/>
      </w:pPr>
      <w:bookmarkStart w:id="58" w:name="_ENREF_58"/>
      <w:r w:rsidRPr="00AB1A24">
        <w:t>58.</w:t>
      </w:r>
      <w:r w:rsidRPr="00AB1A24">
        <w:tab/>
        <w:t>Ferrari S, Reginster JY, Brandi ML, Kanis JA, Devogelaer JP, Kaufman JM, Feron JM, Kurth A, Rizzoli R (2016) Unmet needs and current and future approaches for osteoporotic patients at high risk of hip fracture. Arch Osteoporos 11:37</w:t>
      </w:r>
      <w:bookmarkEnd w:id="58"/>
    </w:p>
    <w:p w14:paraId="6655482A" w14:textId="77777777" w:rsidR="00AB1A24" w:rsidRPr="00515059" w:rsidRDefault="00AB1A24" w:rsidP="004A002A">
      <w:pPr>
        <w:pStyle w:val="EndNoteBibliography"/>
        <w:spacing w:line="480" w:lineRule="auto"/>
        <w:ind w:left="720" w:hanging="720"/>
        <w:rPr>
          <w:lang w:val="fr-FR"/>
        </w:rPr>
      </w:pPr>
      <w:bookmarkStart w:id="59" w:name="_ENREF_59"/>
      <w:r w:rsidRPr="00AB1A24">
        <w:t>59.</w:t>
      </w:r>
      <w:r w:rsidRPr="00AB1A24">
        <w:tab/>
        <w:t xml:space="preserve">Harvey NC, Biver E, Kaufman JM, et al. (2017) The role of calcium supplementation in healthy musculoskeletal ageing : An expert consensus meeting of the European Society for Clinical and Economic Aspects of Osteoporosis, Osteoarthritis and Musculoskeletal Diseases (ESCEO) and the International Foundation for Osteoporosis (IOF). </w:t>
      </w:r>
      <w:r w:rsidRPr="00515059">
        <w:rPr>
          <w:lang w:val="fr-FR"/>
        </w:rPr>
        <w:t>Osteoporos Int 28:447-462</w:t>
      </w:r>
      <w:bookmarkEnd w:id="59"/>
    </w:p>
    <w:p w14:paraId="233B6EAA" w14:textId="77777777" w:rsidR="00AB1A24" w:rsidRPr="00AB1A24" w:rsidRDefault="00AB1A24" w:rsidP="004A002A">
      <w:pPr>
        <w:pStyle w:val="EndNoteBibliography"/>
        <w:spacing w:line="480" w:lineRule="auto"/>
        <w:ind w:left="720" w:hanging="720"/>
      </w:pPr>
      <w:bookmarkStart w:id="60" w:name="_ENREF_60"/>
      <w:r w:rsidRPr="00515059">
        <w:rPr>
          <w:lang w:val="fr-FR"/>
        </w:rPr>
        <w:lastRenderedPageBreak/>
        <w:t>60.</w:t>
      </w:r>
      <w:r w:rsidRPr="00515059">
        <w:rPr>
          <w:lang w:val="fr-FR"/>
        </w:rPr>
        <w:tab/>
        <w:t xml:space="preserve">Rizzoli R, Stevenson JC, Bauer JM, et al. </w:t>
      </w:r>
      <w:r w:rsidRPr="00AB1A24">
        <w:t>(2014) The role of dietary protein and vitamin D in maintaining musculoskeletal health in postmenopausal women: a consensus statement from the European Society for Clinical and Economic Aspects of Osteoporosis and Osteoarthritis (ESCEO). Maturitas 79:122-132</w:t>
      </w:r>
      <w:bookmarkEnd w:id="60"/>
    </w:p>
    <w:p w14:paraId="2B01399B" w14:textId="77777777" w:rsidR="00AB1A24" w:rsidRPr="00AB1A24" w:rsidRDefault="00AB1A24" w:rsidP="004A002A">
      <w:pPr>
        <w:pStyle w:val="EndNoteBibliography"/>
        <w:spacing w:line="480" w:lineRule="auto"/>
        <w:ind w:left="720" w:hanging="720"/>
      </w:pPr>
      <w:bookmarkStart w:id="61" w:name="_ENREF_61"/>
      <w:r w:rsidRPr="00AB1A24">
        <w:t>61.</w:t>
      </w:r>
      <w:r w:rsidRPr="00AB1A24">
        <w:tab/>
        <w:t>Hattersley G, Dean T, Corbin BA, Bahar H, Gardella TJ (2016) Binding selectivity of abaloparatide for PTH-type-1-receptor conformations and effects on downstream signaling. Endocrinology 157:141-149</w:t>
      </w:r>
      <w:bookmarkEnd w:id="61"/>
    </w:p>
    <w:p w14:paraId="0E86A5B4" w14:textId="393BAC11" w:rsidR="00AB1A24" w:rsidRPr="00AB1A24" w:rsidRDefault="00AB1A24" w:rsidP="004A002A">
      <w:pPr>
        <w:pStyle w:val="EndNoteBibliography"/>
        <w:spacing w:line="480" w:lineRule="auto"/>
        <w:ind w:left="720" w:hanging="720"/>
      </w:pPr>
      <w:bookmarkStart w:id="62" w:name="_ENREF_62"/>
      <w:r w:rsidRPr="00AB1A24">
        <w:t>62.</w:t>
      </w:r>
      <w:r w:rsidRPr="00AB1A24">
        <w:tab/>
        <w:t>Ominsky MS, Boyce RW, Li X, Ke HZ (2016) Effects of sclerostin antibodies in animal models of osteoporosis. Bone Oct 24 [Epub ahead of print]</w:t>
      </w:r>
      <w:bookmarkEnd w:id="62"/>
    </w:p>
    <w:p w14:paraId="47CA7DC2" w14:textId="77777777" w:rsidR="00AB1A24" w:rsidRPr="00AB1A24" w:rsidRDefault="00AB1A24" w:rsidP="004A002A">
      <w:pPr>
        <w:pStyle w:val="EndNoteBibliography"/>
        <w:spacing w:line="480" w:lineRule="auto"/>
        <w:ind w:left="720" w:hanging="720"/>
      </w:pPr>
      <w:bookmarkStart w:id="63" w:name="_ENREF_63"/>
      <w:r w:rsidRPr="00AB1A24">
        <w:t>63.</w:t>
      </w:r>
      <w:r w:rsidRPr="00AB1A24">
        <w:tab/>
        <w:t>Cosman F, Crittenden DB, Adachi JD, et al. (2016) Romosozumab treatment in postmenopausal women with osteoporosis. N Engl J Med 375:1532-1543</w:t>
      </w:r>
      <w:bookmarkEnd w:id="63"/>
    </w:p>
    <w:p w14:paraId="25B2C748" w14:textId="77777777" w:rsidR="00AB1A24" w:rsidRPr="00AB1A24" w:rsidRDefault="00AB1A24" w:rsidP="004A002A">
      <w:pPr>
        <w:pStyle w:val="EndNoteBibliography"/>
        <w:spacing w:line="480" w:lineRule="auto"/>
        <w:ind w:left="720" w:hanging="720"/>
      </w:pPr>
      <w:bookmarkStart w:id="64" w:name="_ENREF_64"/>
      <w:r w:rsidRPr="00AB1A24">
        <w:t>64.</w:t>
      </w:r>
      <w:r w:rsidRPr="00AB1A24">
        <w:tab/>
        <w:t>Kanis JA, Borgstrom F, Compston J, Dreinhofer K, Nolte E, Jonsson L, Lems WF, McCloskey EV, Rizzoli R, Stenmark J (2013) SCOPE: a scorecard for osteoporosis in Europe. Arch Osteoporos 8:144</w:t>
      </w:r>
      <w:bookmarkEnd w:id="64"/>
    </w:p>
    <w:p w14:paraId="07D298FD" w14:textId="54A05391" w:rsidR="005A227E" w:rsidRDefault="001E1B03" w:rsidP="004A002A">
      <w:pPr>
        <w:pStyle w:val="Heading2"/>
        <w:spacing w:after="200"/>
        <w:ind w:left="720" w:hanging="720"/>
      </w:pPr>
      <w:r>
        <w:fldChar w:fldCharType="end"/>
      </w:r>
      <w:r w:rsidR="004B5D18" w:rsidRPr="00085A0A">
        <w:br w:type="page"/>
      </w:r>
      <w:r w:rsidR="008A3E6B" w:rsidRPr="00085A0A">
        <w:lastRenderedPageBreak/>
        <w:t>Figure</w:t>
      </w:r>
      <w:r w:rsidR="00435B0E">
        <w:t xml:space="preserve"> legend</w:t>
      </w:r>
      <w:r w:rsidR="008A3E6B" w:rsidRPr="00085A0A">
        <w:t>s</w:t>
      </w:r>
    </w:p>
    <w:p w14:paraId="331C74F7" w14:textId="280E2861" w:rsidR="00372D89" w:rsidRDefault="00372D89" w:rsidP="00372D89">
      <w:pPr>
        <w:spacing w:after="120"/>
        <w:rPr>
          <w:bCs/>
          <w:noProof/>
          <w:lang w:eastAsia="en-GB"/>
        </w:rPr>
      </w:pPr>
      <w:r w:rsidRPr="00085A0A">
        <w:rPr>
          <w:b/>
          <w:noProof/>
          <w:lang w:eastAsia="en-GB"/>
        </w:rPr>
        <w:t>Fig. 5</w:t>
      </w:r>
      <w:r w:rsidRPr="00085A0A">
        <w:rPr>
          <w:noProof/>
          <w:lang w:eastAsia="en-GB"/>
        </w:rPr>
        <w:t xml:space="preserve"> Risk per 100</w:t>
      </w:r>
      <w:r>
        <w:rPr>
          <w:noProof/>
          <w:lang w:eastAsia="en-GB"/>
        </w:rPr>
        <w:t>,</w:t>
      </w:r>
      <w:r w:rsidRPr="00085A0A">
        <w:rPr>
          <w:noProof/>
          <w:lang w:eastAsia="en-GB"/>
        </w:rPr>
        <w:t xml:space="preserve">000 (95% </w:t>
      </w:r>
      <w:r w:rsidR="004D7839">
        <w:rPr>
          <w:noProof/>
          <w:lang w:eastAsia="en-GB"/>
        </w:rPr>
        <w:t>confidence interval</w:t>
      </w:r>
      <w:r w:rsidRPr="00085A0A">
        <w:rPr>
          <w:noProof/>
          <w:lang w:eastAsia="en-GB"/>
        </w:rPr>
        <w:t xml:space="preserve">) of a second major osteoporotic fracture (MOF) after a first MOF for a woman </w:t>
      </w:r>
      <w:r>
        <w:rPr>
          <w:noProof/>
          <w:lang w:eastAsia="en-GB"/>
        </w:rPr>
        <w:t xml:space="preserve">aged </w:t>
      </w:r>
      <w:r w:rsidRPr="00085A0A">
        <w:rPr>
          <w:noProof/>
          <w:lang w:eastAsia="en-GB"/>
        </w:rPr>
        <w:t xml:space="preserve">75 years at her first fracture. </w:t>
      </w:r>
      <w:r w:rsidRPr="00197EA9">
        <w:rPr>
          <w:noProof/>
          <w:lang w:eastAsia="en-GB"/>
        </w:rPr>
        <w:t xml:space="preserve">Knots for the spline function </w:t>
      </w:r>
      <w:r w:rsidRPr="007A7196">
        <w:rPr>
          <w:noProof/>
          <w:lang w:eastAsia="en-GB"/>
        </w:rPr>
        <w:t>are set</w:t>
      </w:r>
      <w:r w:rsidRPr="00197EA9">
        <w:rPr>
          <w:noProof/>
          <w:lang w:eastAsia="en-GB"/>
        </w:rPr>
        <w:t xml:space="preserve"> at 0.5, 2.5 and 15</w:t>
      </w:r>
      <w:r w:rsidR="0008380B">
        <w:rPr>
          <w:rFonts w:cs="Calibri"/>
          <w:noProof/>
          <w:lang w:eastAsia="en-GB"/>
        </w:rPr>
        <w:t> </w:t>
      </w:r>
      <w:r w:rsidRPr="00197EA9">
        <w:rPr>
          <w:noProof/>
          <w:lang w:eastAsia="en-GB"/>
        </w:rPr>
        <w:t xml:space="preserve">years of </w:t>
      </w:r>
      <w:r w:rsidR="0008380B" w:rsidRPr="00197EA9">
        <w:rPr>
          <w:noProof/>
          <w:lang w:eastAsia="en-GB"/>
        </w:rPr>
        <w:t>follow</w:t>
      </w:r>
      <w:r w:rsidR="0008380B">
        <w:rPr>
          <w:noProof/>
          <w:lang w:eastAsia="en-GB"/>
        </w:rPr>
        <w:t>-</w:t>
      </w:r>
      <w:r w:rsidRPr="00197EA9">
        <w:rPr>
          <w:noProof/>
          <w:lang w:eastAsia="en-GB"/>
        </w:rPr>
        <w:t>up after the first fracture</w:t>
      </w:r>
      <w:r>
        <w:rPr>
          <w:noProof/>
          <w:lang w:eastAsia="en-GB"/>
        </w:rPr>
        <w:t>.</w:t>
      </w:r>
      <w:r w:rsidRPr="00197EA9">
        <w:rPr>
          <w:noProof/>
          <w:lang w:eastAsia="en-GB"/>
        </w:rPr>
        <w:t xml:space="preserve"> </w:t>
      </w:r>
      <w:r w:rsidRPr="00085A0A">
        <w:rPr>
          <w:noProof/>
          <w:lang w:eastAsia="en-GB"/>
        </w:rPr>
        <w:t>The dashed line is the risk of first MOF in</w:t>
      </w:r>
      <w:r>
        <w:rPr>
          <w:noProof/>
          <w:lang w:eastAsia="en-GB"/>
        </w:rPr>
        <w:t xml:space="preserve"> the</w:t>
      </w:r>
      <w:r w:rsidRPr="00085A0A">
        <w:rPr>
          <w:noProof/>
          <w:lang w:eastAsia="en-GB"/>
        </w:rPr>
        <w:t xml:space="preserve"> whole population (</w:t>
      </w:r>
      <w:r w:rsidRPr="00F03FBB">
        <w:rPr>
          <w:i/>
          <w:noProof/>
          <w:lang w:eastAsia="en-GB"/>
        </w:rPr>
        <w:t>n</w:t>
      </w:r>
      <w:r w:rsidRPr="00085A0A">
        <w:rPr>
          <w:noProof/>
          <w:lang w:eastAsia="en-GB"/>
        </w:rPr>
        <w:t xml:space="preserve">=18,872) for a woman </w:t>
      </w:r>
      <w:r>
        <w:rPr>
          <w:noProof/>
          <w:lang w:eastAsia="en-GB"/>
        </w:rPr>
        <w:t xml:space="preserve">aged </w:t>
      </w:r>
      <w:r w:rsidRPr="00085A0A">
        <w:rPr>
          <w:noProof/>
          <w:lang w:eastAsia="en-GB"/>
        </w:rPr>
        <w:t>75 years at baseline</w:t>
      </w:r>
      <w:r>
        <w:rPr>
          <w:noProof/>
          <w:lang w:eastAsia="en-GB"/>
        </w:rPr>
        <w:t xml:space="preserve"> </w:t>
      </w:r>
      <w:r>
        <w:rPr>
          <w:noProof/>
          <w:lang w:eastAsia="en-GB"/>
        </w:rPr>
        <w:fldChar w:fldCharType="begin">
          <w:fldData xml:space="preserve">PEVuZE5vdGU+PENpdGU+PEF1dGhvcj5Kb2hhbnNzb248L0F1dGhvcj48WWVhcj4yMDE2PC9ZZWFy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</w:fldData>
        </w:fldChar>
      </w:r>
      <w:r w:rsidR="007143CF">
        <w:rPr>
          <w:noProof/>
          <w:lang w:eastAsia="en-GB"/>
        </w:rPr>
        <w:instrText xml:space="preserve"> ADDIN EN.CITE </w:instrText>
      </w:r>
      <w:r w:rsidR="007143CF">
        <w:rPr>
          <w:noProof/>
          <w:lang w:eastAsia="en-GB"/>
        </w:rPr>
        <w:fldChar w:fldCharType="begin">
          <w:fldData xml:space="preserve">PEVuZE5vdGU+PENpdGU+PEF1dGhvcj5Kb2hhbnNzb248L0F1dGhvcj48WWVhcj4yMDE2PC9ZZWFy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</w:fldData>
        </w:fldChar>
      </w:r>
      <w:r w:rsidR="007143CF">
        <w:rPr>
          <w:noProof/>
          <w:lang w:eastAsia="en-GB"/>
        </w:rPr>
        <w:instrText xml:space="preserve"> ADDIN EN.CITE.DATA </w:instrText>
      </w:r>
      <w:r w:rsidR="007143CF">
        <w:rPr>
          <w:noProof/>
          <w:lang w:eastAsia="en-GB"/>
        </w:rPr>
      </w:r>
      <w:r w:rsidR="007143CF">
        <w:rPr>
          <w:noProof/>
          <w:lang w:eastAsia="en-GB"/>
        </w:rPr>
        <w:fldChar w:fldCharType="end"/>
      </w:r>
      <w:r>
        <w:rPr>
          <w:noProof/>
          <w:lang w:eastAsia="en-GB"/>
        </w:rPr>
      </w:r>
      <w:r>
        <w:rPr>
          <w:noProof/>
          <w:lang w:eastAsia="en-GB"/>
        </w:rPr>
        <w:fldChar w:fldCharType="separate"/>
      </w:r>
      <w:r w:rsidR="007143CF">
        <w:rPr>
          <w:noProof/>
          <w:lang w:eastAsia="en-GB"/>
        </w:rPr>
        <w:t>[</w:t>
      </w:r>
      <w:hyperlink w:anchor="_ENREF_13" w:tooltip="Johansson, 2016 #148" w:history="1">
        <w:r w:rsidR="00AB1A24">
          <w:rPr>
            <w:noProof/>
            <w:lang w:eastAsia="en-GB"/>
          </w:rPr>
          <w:t>13</w:t>
        </w:r>
      </w:hyperlink>
      <w:r w:rsidR="007143CF">
        <w:rPr>
          <w:noProof/>
          <w:lang w:eastAsia="en-GB"/>
        </w:rPr>
        <w:t>]</w:t>
      </w:r>
      <w:r>
        <w:rPr>
          <w:noProof/>
          <w:lang w:eastAsia="en-GB"/>
        </w:rPr>
        <w:fldChar w:fldCharType="end"/>
      </w:r>
      <w:r>
        <w:rPr>
          <w:noProof/>
          <w:lang w:eastAsia="en-GB"/>
        </w:rPr>
        <w:t>. Reprinted w</w:t>
      </w:r>
      <w:r w:rsidRPr="00D30973">
        <w:rPr>
          <w:bCs/>
          <w:noProof/>
          <w:lang w:eastAsia="en-GB"/>
        </w:rPr>
        <w:t>ith</w:t>
      </w:r>
      <w:r>
        <w:rPr>
          <w:bCs/>
          <w:noProof/>
          <w:lang w:eastAsia="en-GB"/>
        </w:rPr>
        <w:t xml:space="preserve"> kind </w:t>
      </w:r>
      <w:r w:rsidRPr="00D30973">
        <w:rPr>
          <w:bCs/>
          <w:noProof/>
          <w:lang w:eastAsia="en-GB"/>
        </w:rPr>
        <w:t>permission from Springer Science and Business Media</w:t>
      </w:r>
    </w:p>
    <w:p w14:paraId="65C004DD" w14:textId="6B9A0D44" w:rsidR="00372D89" w:rsidRPr="000E5EB5" w:rsidRDefault="00372D89" w:rsidP="00372D89">
      <w:pPr>
        <w:spacing w:after="120"/>
        <w:rPr>
          <w:noProof/>
          <w:lang w:eastAsia="en-GB"/>
        </w:rPr>
      </w:pPr>
      <w:r w:rsidRPr="000E5EB5">
        <w:rPr>
          <w:b/>
          <w:noProof/>
          <w:lang w:eastAsia="en-GB"/>
        </w:rPr>
        <w:t>Fig</w:t>
      </w:r>
      <w:r w:rsidR="00940628">
        <w:rPr>
          <w:b/>
          <w:noProof/>
          <w:lang w:eastAsia="en-GB"/>
        </w:rPr>
        <w:t>.</w:t>
      </w:r>
      <w:r w:rsidRPr="000E5EB5">
        <w:rPr>
          <w:b/>
          <w:noProof/>
          <w:lang w:eastAsia="en-GB"/>
        </w:rPr>
        <w:t xml:space="preserve"> 6a</w:t>
      </w:r>
      <w:r w:rsidRPr="000E5EB5">
        <w:rPr>
          <w:noProof/>
          <w:lang w:eastAsia="en-GB"/>
        </w:rPr>
        <w:t xml:space="preserve"> Number of fractures at the sites shown in patients given placebo (</w:t>
      </w:r>
      <w:r w:rsidRPr="00F03FBB">
        <w:rPr>
          <w:i/>
          <w:noProof/>
          <w:lang w:eastAsia="en-GB"/>
        </w:rPr>
        <w:t>n</w:t>
      </w:r>
      <w:r w:rsidRPr="000E5EB5">
        <w:rPr>
          <w:noProof/>
          <w:lang w:eastAsia="en-GB"/>
        </w:rPr>
        <w:t>=825), teriparatide (</w:t>
      </w:r>
      <w:r w:rsidRPr="00F03FBB">
        <w:rPr>
          <w:i/>
          <w:noProof/>
          <w:lang w:eastAsia="en-GB"/>
        </w:rPr>
        <w:t>n</w:t>
      </w:r>
      <w:r w:rsidRPr="000E5EB5">
        <w:rPr>
          <w:noProof/>
          <w:lang w:eastAsia="en-GB"/>
        </w:rPr>
        <w:t xml:space="preserve">=818) </w:t>
      </w:r>
      <w:r w:rsidR="000006A9">
        <w:rPr>
          <w:noProof/>
          <w:lang w:eastAsia="en-GB"/>
        </w:rPr>
        <w:t>or</w:t>
      </w:r>
      <w:r w:rsidR="000006A9" w:rsidRPr="000E5EB5">
        <w:rPr>
          <w:noProof/>
          <w:lang w:eastAsia="en-GB"/>
        </w:rPr>
        <w:t xml:space="preserve"> </w:t>
      </w:r>
      <w:r w:rsidRPr="000E5EB5">
        <w:rPr>
          <w:noProof/>
          <w:lang w:eastAsia="en-GB"/>
        </w:rPr>
        <w:t>abaloparatide (</w:t>
      </w:r>
      <w:r w:rsidRPr="00F03FBB">
        <w:rPr>
          <w:i/>
          <w:noProof/>
          <w:lang w:eastAsia="en-GB"/>
        </w:rPr>
        <w:t>n</w:t>
      </w:r>
      <w:r w:rsidRPr="000E5EB5">
        <w:rPr>
          <w:noProof/>
          <w:lang w:eastAsia="en-GB"/>
        </w:rPr>
        <w:t>=824)</w:t>
      </w:r>
      <w:r>
        <w:rPr>
          <w:noProof/>
          <w:lang w:eastAsia="en-GB"/>
        </w:rPr>
        <w:t xml:space="preserve"> after 18 months of treatment </w:t>
      </w:r>
      <w:r>
        <w:rPr>
          <w:noProof/>
          <w:lang w:eastAsia="en-GB"/>
        </w:rPr>
        <w:fldChar w:fldCharType="begin">
          <w:fldData xml:space="preserve">PEVuZE5vdGU+PENpdGU+PEF1dGhvcj5NaWxsZXI8L0F1dGhvcj48WWVhcj4yMDE2PC9ZZWFyPjxS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</w:fldData>
        </w:fldChar>
      </w:r>
      <w:r w:rsidR="00A96FEC">
        <w:rPr>
          <w:noProof/>
          <w:lang w:eastAsia="en-GB"/>
        </w:rPr>
        <w:instrText xml:space="preserve"> ADDIN EN.CITE </w:instrText>
      </w:r>
      <w:r w:rsidR="00A96FEC">
        <w:rPr>
          <w:noProof/>
          <w:lang w:eastAsia="en-GB"/>
        </w:rPr>
        <w:fldChar w:fldCharType="begin">
          <w:fldData xml:space="preserve">PEVuZE5vdGU+PENpdGU+PEF1dGhvcj5NaWxsZXI8L0F1dGhvcj48WWVhcj4yMDE2PC9ZZWFyPjxS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</w:fldData>
        </w:fldChar>
      </w:r>
      <w:r w:rsidR="00A96FEC">
        <w:rPr>
          <w:noProof/>
          <w:lang w:eastAsia="en-GB"/>
        </w:rPr>
        <w:instrText xml:space="preserve"> ADDIN EN.CITE.DATA </w:instrText>
      </w:r>
      <w:r w:rsidR="00A96FEC">
        <w:rPr>
          <w:noProof/>
          <w:lang w:eastAsia="en-GB"/>
        </w:rPr>
      </w:r>
      <w:r w:rsidR="00A96FEC">
        <w:rPr>
          <w:noProof/>
          <w:lang w:eastAsia="en-GB"/>
        </w:rPr>
        <w:fldChar w:fldCharType="end"/>
      </w:r>
      <w:r>
        <w:rPr>
          <w:noProof/>
          <w:lang w:eastAsia="en-GB"/>
        </w:rPr>
      </w:r>
      <w:r>
        <w:rPr>
          <w:noProof/>
          <w:lang w:eastAsia="en-GB"/>
        </w:rPr>
        <w:fldChar w:fldCharType="separate"/>
      </w:r>
      <w:r w:rsidR="00A96FEC">
        <w:rPr>
          <w:noProof/>
          <w:lang w:eastAsia="en-GB"/>
        </w:rPr>
        <w:t>[</w:t>
      </w:r>
      <w:hyperlink w:anchor="_ENREF_38" w:tooltip="Miller, 2016 #20" w:history="1">
        <w:r w:rsidR="00AB1A24">
          <w:rPr>
            <w:noProof/>
            <w:lang w:eastAsia="en-GB"/>
          </w:rPr>
          <w:t>38</w:t>
        </w:r>
      </w:hyperlink>
      <w:r w:rsidR="00A96FEC">
        <w:rPr>
          <w:noProof/>
          <w:lang w:eastAsia="en-GB"/>
        </w:rPr>
        <w:t>]</w:t>
      </w:r>
      <w:r>
        <w:rPr>
          <w:noProof/>
          <w:lang w:eastAsia="en-GB"/>
        </w:rPr>
        <w:fldChar w:fldCharType="end"/>
      </w:r>
    </w:p>
    <w:p w14:paraId="12878A06" w14:textId="77777777" w:rsidR="00372D89" w:rsidRPr="000E5EB5" w:rsidRDefault="00372D89" w:rsidP="00372D89">
      <w:pPr>
        <w:spacing w:after="120"/>
        <w:rPr>
          <w:noProof/>
          <w:lang w:eastAsia="en-GB"/>
        </w:rPr>
      </w:pPr>
      <w:r w:rsidRPr="007A7196">
        <w:rPr>
          <w:noProof/>
          <w:vertAlign w:val="superscript"/>
          <w:lang w:eastAsia="en-GB"/>
        </w:rPr>
        <w:t>a</w:t>
      </w:r>
      <w:r w:rsidRPr="000E5EB5">
        <w:rPr>
          <w:noProof/>
          <w:vertAlign w:val="superscript"/>
          <w:lang w:eastAsia="en-GB"/>
        </w:rPr>
        <w:t xml:space="preserve"> </w:t>
      </w:r>
      <w:r>
        <w:rPr>
          <w:noProof/>
          <w:lang w:eastAsia="en-GB"/>
        </w:rPr>
        <w:t>Abaloparatide s</w:t>
      </w:r>
      <w:r w:rsidRPr="000E5EB5">
        <w:rPr>
          <w:noProof/>
          <w:lang w:eastAsia="en-GB"/>
        </w:rPr>
        <w:t>ignificantly different from placebo</w:t>
      </w:r>
    </w:p>
    <w:p w14:paraId="74C6C5B1" w14:textId="77777777" w:rsidR="00372D89" w:rsidRDefault="00372D89" w:rsidP="00372D89">
      <w:pPr>
        <w:spacing w:after="120"/>
        <w:rPr>
          <w:noProof/>
          <w:lang w:eastAsia="en-GB"/>
        </w:rPr>
      </w:pPr>
      <w:r w:rsidRPr="000E5EB5">
        <w:rPr>
          <w:noProof/>
          <w:vertAlign w:val="superscript"/>
          <w:lang w:eastAsia="en-GB"/>
        </w:rPr>
        <w:t>b</w:t>
      </w:r>
      <w:r w:rsidRPr="000E5EB5">
        <w:rPr>
          <w:noProof/>
          <w:lang w:eastAsia="en-GB"/>
        </w:rPr>
        <w:t xml:space="preserve"> </w:t>
      </w:r>
      <w:r>
        <w:rPr>
          <w:noProof/>
          <w:lang w:eastAsia="en-GB"/>
        </w:rPr>
        <w:t>Abaloparatide s</w:t>
      </w:r>
      <w:r w:rsidRPr="000E5EB5">
        <w:rPr>
          <w:noProof/>
          <w:lang w:eastAsia="en-GB"/>
        </w:rPr>
        <w:t>ignificantly different from teriparatide</w:t>
      </w:r>
    </w:p>
    <w:p w14:paraId="089B1C61" w14:textId="4E687923" w:rsidR="00372D89" w:rsidRDefault="00372D89" w:rsidP="00372D89">
      <w:pPr>
        <w:spacing w:after="120"/>
        <w:rPr>
          <w:noProof/>
          <w:lang w:eastAsia="en-GB"/>
        </w:rPr>
      </w:pPr>
      <w:r w:rsidRPr="00085A0A">
        <w:rPr>
          <w:b/>
          <w:noProof/>
          <w:lang w:eastAsia="en-GB"/>
        </w:rPr>
        <w:t xml:space="preserve">Fig. </w:t>
      </w:r>
      <w:r>
        <w:rPr>
          <w:b/>
          <w:noProof/>
          <w:lang w:eastAsia="en-GB"/>
        </w:rPr>
        <w:t>6b</w:t>
      </w:r>
      <w:r w:rsidRPr="00085A0A">
        <w:rPr>
          <w:noProof/>
          <w:lang w:eastAsia="en-GB"/>
        </w:rPr>
        <w:t xml:space="preserve"> Incidence of new vertebral fracture following treatment with romosozumab</w:t>
      </w:r>
      <w:r>
        <w:rPr>
          <w:noProof/>
          <w:lang w:eastAsia="en-GB"/>
        </w:rPr>
        <w:t xml:space="preserve"> </w:t>
      </w:r>
      <w:r>
        <w:rPr>
          <w:noProof/>
          <w:lang w:eastAsia="en-GB"/>
        </w:rPr>
        <w:fldChar w:fldCharType="begin">
          <w:fldData xml:space="preserve">PEVuZE5vdGU+PENpdGU+PEF1dGhvcj5Db3NtYW48L0F1dGhvcj48WWVhcj4yMDE2PC9ZZWFyPjxS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</w:fldData>
        </w:fldChar>
      </w:r>
      <w:r w:rsidR="00AB1A24">
        <w:rPr>
          <w:noProof/>
          <w:lang w:eastAsia="en-GB"/>
        </w:rPr>
        <w:instrText xml:space="preserve"> ADDIN EN.CITE </w:instrText>
      </w:r>
      <w:r w:rsidR="00AB1A24">
        <w:rPr>
          <w:noProof/>
          <w:lang w:eastAsia="en-GB"/>
        </w:rPr>
        <w:fldChar w:fldCharType="begin">
          <w:fldData xml:space="preserve">PEVuZE5vdGU+PENpdGU+PEF1dGhvcj5Db3NtYW48L0F1dGhvcj48WWVhcj4yMDE2PC9ZZWFyPjxS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</w:fldData>
        </w:fldChar>
      </w:r>
      <w:r w:rsidR="00AB1A24">
        <w:rPr>
          <w:noProof/>
          <w:lang w:eastAsia="en-GB"/>
        </w:rPr>
        <w:instrText xml:space="preserve"> ADDIN EN.CITE.DATA </w:instrText>
      </w:r>
      <w:r w:rsidR="00AB1A24">
        <w:rPr>
          <w:noProof/>
          <w:lang w:eastAsia="en-GB"/>
        </w:rPr>
      </w:r>
      <w:r w:rsidR="00AB1A24">
        <w:rPr>
          <w:noProof/>
          <w:lang w:eastAsia="en-GB"/>
        </w:rPr>
        <w:fldChar w:fldCharType="end"/>
      </w:r>
      <w:r>
        <w:rPr>
          <w:noProof/>
          <w:lang w:eastAsia="en-GB"/>
        </w:rPr>
      </w:r>
      <w:r>
        <w:rPr>
          <w:noProof/>
          <w:lang w:eastAsia="en-GB"/>
        </w:rPr>
        <w:fldChar w:fldCharType="separate"/>
      </w:r>
      <w:r w:rsidR="00AB1A24">
        <w:rPr>
          <w:noProof/>
          <w:lang w:eastAsia="en-GB"/>
        </w:rPr>
        <w:t>[</w:t>
      </w:r>
      <w:hyperlink w:anchor="_ENREF_63" w:tooltip="Cosman, 2016 #120" w:history="1">
        <w:r w:rsidR="00AB1A24">
          <w:rPr>
            <w:noProof/>
            <w:lang w:eastAsia="en-GB"/>
          </w:rPr>
          <w:t>63</w:t>
        </w:r>
      </w:hyperlink>
      <w:r w:rsidR="00AB1A24">
        <w:rPr>
          <w:noProof/>
          <w:lang w:eastAsia="en-GB"/>
        </w:rPr>
        <w:t>]</w:t>
      </w:r>
      <w:r>
        <w:rPr>
          <w:noProof/>
          <w:lang w:eastAsia="en-GB"/>
        </w:rPr>
        <w:fldChar w:fldCharType="end"/>
      </w:r>
      <w:r w:rsidRPr="00436B18">
        <w:rPr>
          <w:noProof/>
          <w:lang w:eastAsia="en-GB"/>
        </w:rPr>
        <w:t>. The risk</w:t>
      </w:r>
      <w:r>
        <w:rPr>
          <w:noProof/>
          <w:lang w:eastAsia="en-GB"/>
        </w:rPr>
        <w:t xml:space="preserve"> </w:t>
      </w:r>
      <w:r w:rsidRPr="00436B18">
        <w:rPr>
          <w:noProof/>
          <w:lang w:eastAsia="en-GB"/>
        </w:rPr>
        <w:t xml:space="preserve">ratio </w:t>
      </w:r>
      <w:r w:rsidRPr="007A7196">
        <w:rPr>
          <w:noProof/>
          <w:lang w:eastAsia="en-GB"/>
        </w:rPr>
        <w:t>was assessed</w:t>
      </w:r>
      <w:r w:rsidRPr="00436B18">
        <w:rPr>
          <w:noProof/>
          <w:lang w:eastAsia="en-GB"/>
        </w:rPr>
        <w:t xml:space="preserve"> among patients in the romosozumab group compared with those in the placebo group at 12 months (end of the</w:t>
      </w:r>
      <w:r>
        <w:rPr>
          <w:noProof/>
          <w:lang w:eastAsia="en-GB"/>
        </w:rPr>
        <w:t xml:space="preserve"> </w:t>
      </w:r>
      <w:r w:rsidRPr="00436B18">
        <w:rPr>
          <w:noProof/>
          <w:lang w:eastAsia="en-GB"/>
        </w:rPr>
        <w:t>double-blind period) and at 24 months (by which time patients in both groups had received open-label denosumab for 12 months)</w:t>
      </w:r>
    </w:p>
    <w:p w14:paraId="419C5921" w14:textId="77777777" w:rsidR="00372D89" w:rsidRPr="007E34D8" w:rsidRDefault="00372D89" w:rsidP="00372D89">
      <w:pPr>
        <w:spacing w:after="120"/>
        <w:rPr>
          <w:noProof/>
          <w:lang w:eastAsia="en-GB"/>
        </w:rPr>
      </w:pPr>
      <w:r w:rsidRPr="007E34D8">
        <w:rPr>
          <w:noProof/>
          <w:vertAlign w:val="superscript"/>
          <w:lang w:eastAsia="en-GB"/>
        </w:rPr>
        <w:t xml:space="preserve">a </w:t>
      </w:r>
      <w:r>
        <w:rPr>
          <w:noProof/>
          <w:lang w:eastAsia="en-GB"/>
        </w:rPr>
        <w:t>R</w:t>
      </w:r>
      <w:r w:rsidRPr="007E34D8">
        <w:rPr>
          <w:noProof/>
          <w:lang w:eastAsia="en-GB"/>
        </w:rPr>
        <w:t>omosozumab significantly different from placebo</w:t>
      </w:r>
      <w:r>
        <w:rPr>
          <w:noProof/>
          <w:lang w:eastAsia="en-GB"/>
        </w:rPr>
        <w:t xml:space="preserve">. Risk ratio 0.27; </w:t>
      </w:r>
      <w:r>
        <w:rPr>
          <w:i/>
          <w:noProof/>
          <w:lang w:eastAsia="en-GB"/>
        </w:rPr>
        <w:t>P</w:t>
      </w:r>
      <w:r>
        <w:rPr>
          <w:noProof/>
          <w:lang w:eastAsia="en-GB"/>
        </w:rPr>
        <w:t>&lt;0.001</w:t>
      </w:r>
    </w:p>
    <w:p w14:paraId="2614210E" w14:textId="77777777" w:rsidR="00372D89" w:rsidRPr="007E34D8" w:rsidRDefault="00372D89" w:rsidP="00372D89">
      <w:pPr>
        <w:spacing w:after="120"/>
        <w:rPr>
          <w:noProof/>
          <w:lang w:eastAsia="en-GB"/>
        </w:rPr>
      </w:pPr>
      <w:r w:rsidRPr="007E34D8">
        <w:rPr>
          <w:noProof/>
          <w:vertAlign w:val="superscript"/>
          <w:lang w:eastAsia="en-GB"/>
        </w:rPr>
        <w:t>b</w:t>
      </w:r>
      <w:r w:rsidRPr="007E34D8">
        <w:rPr>
          <w:noProof/>
          <w:lang w:eastAsia="en-GB"/>
        </w:rPr>
        <w:t xml:space="preserve"> Romosozumab significantly different from teriparatide. Risk ratio 0.2</w:t>
      </w:r>
      <w:r>
        <w:rPr>
          <w:noProof/>
          <w:lang w:eastAsia="en-GB"/>
        </w:rPr>
        <w:t>5</w:t>
      </w:r>
      <w:r w:rsidRPr="007E34D8">
        <w:rPr>
          <w:noProof/>
          <w:lang w:eastAsia="en-GB"/>
        </w:rPr>
        <w:t xml:space="preserve">; </w:t>
      </w:r>
      <w:r>
        <w:rPr>
          <w:i/>
          <w:noProof/>
          <w:lang w:eastAsia="en-GB"/>
        </w:rPr>
        <w:t>P</w:t>
      </w:r>
      <w:r w:rsidRPr="007E34D8">
        <w:rPr>
          <w:noProof/>
          <w:lang w:eastAsia="en-GB"/>
        </w:rPr>
        <w:t>&lt;0.001</w:t>
      </w:r>
    </w:p>
    <w:p w14:paraId="6D44D64C" w14:textId="77777777" w:rsidR="00435B0E" w:rsidRDefault="00372D89" w:rsidP="00A20C2F">
      <w:pPr>
        <w:spacing w:after="120"/>
        <w:ind w:left="567" w:hanging="567"/>
        <w:rPr>
          <w:bCs/>
        </w:rPr>
      </w:pPr>
      <w:r>
        <w:rPr>
          <w:b/>
          <w:bCs/>
        </w:rPr>
        <w:br w:type="page"/>
      </w:r>
      <w:r w:rsidR="00435B0E" w:rsidRPr="00085A0A">
        <w:rPr>
          <w:b/>
          <w:bCs/>
        </w:rPr>
        <w:lastRenderedPageBreak/>
        <w:t>Fig. 1</w:t>
      </w:r>
    </w:p>
    <w:p w14:paraId="04DE1501" w14:textId="6E14C16A" w:rsidR="00372D89" w:rsidRDefault="00204FA8" w:rsidP="00A20C2F">
      <w:pPr>
        <w:spacing w:after="120"/>
        <w:ind w:left="567" w:hanging="567"/>
        <w:rPr>
          <w:rFonts w:ascii="AdvTT3713a231" w:hAnsi="AdvTT3713a231" w:cs="AdvTT3713a231"/>
          <w:color w:val="131413"/>
          <w:sz w:val="17"/>
          <w:szCs w:val="17"/>
          <w:lang w:eastAsia="en-GB"/>
        </w:rPr>
      </w:pPr>
      <w:r w:rsidRPr="00F03FBB">
        <w:rPr>
          <w:bCs/>
          <w:noProof/>
          <w:lang w:eastAsia="en-GB"/>
        </w:rPr>
        <w:drawing>
          <wp:inline distT="0" distB="0" distL="0" distR="0" wp14:anchorId="0E603930" wp14:editId="078E02F9">
            <wp:extent cx="5627370" cy="4069715"/>
            <wp:effectExtent l="0" t="0" r="0" b="0"/>
            <wp:docPr id="2" name="Picture 2" descr="Figure 1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_600dpi"/>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27370" cy="4069715"/>
                    </a:xfrm>
                    <a:prstGeom prst="rect">
                      <a:avLst/>
                    </a:prstGeom>
                    <a:noFill/>
                    <a:ln>
                      <a:noFill/>
                    </a:ln>
                  </pic:spPr>
                </pic:pic>
              </a:graphicData>
            </a:graphic>
          </wp:inline>
        </w:drawing>
      </w:r>
      <w:r w:rsidR="00A20C2F" w:rsidRPr="00A20C2F">
        <w:rPr>
          <w:rFonts w:ascii="AdvTT3713a231" w:hAnsi="AdvTT3713a231" w:cs="AdvTT3713a231"/>
          <w:color w:val="131413"/>
          <w:sz w:val="17"/>
          <w:szCs w:val="17"/>
          <w:lang w:eastAsia="en-GB"/>
        </w:rPr>
        <w:t xml:space="preserve"> </w:t>
      </w:r>
    </w:p>
    <w:p w14:paraId="56D87059" w14:textId="77777777" w:rsidR="00E6434A" w:rsidRDefault="00372D89" w:rsidP="00A20C2F">
      <w:pPr>
        <w:spacing w:after="120"/>
        <w:ind w:left="567" w:hanging="567"/>
        <w:rPr>
          <w:bCs/>
        </w:rPr>
      </w:pPr>
      <w:r>
        <w:rPr>
          <w:rFonts w:ascii="AdvTT3713a231" w:hAnsi="AdvTT3713a231" w:cs="AdvTT3713a231"/>
          <w:color w:val="131413"/>
          <w:sz w:val="17"/>
          <w:szCs w:val="17"/>
          <w:lang w:eastAsia="en-GB"/>
        </w:rPr>
        <w:br w:type="page"/>
      </w:r>
      <w:r w:rsidRPr="00085A0A">
        <w:rPr>
          <w:b/>
          <w:noProof/>
          <w:lang w:eastAsia="en-GB"/>
        </w:rPr>
        <w:lastRenderedPageBreak/>
        <w:t>Fig. 2</w:t>
      </w:r>
    </w:p>
    <w:p w14:paraId="485AEDE2" w14:textId="2E739EE0" w:rsidR="0081351D" w:rsidRPr="00F03FBB" w:rsidRDefault="00204FA8" w:rsidP="00F03FBB">
      <w:pPr>
        <w:spacing w:after="120"/>
        <w:ind w:left="567" w:hanging="567"/>
        <w:rPr>
          <w:bCs/>
        </w:rPr>
      </w:pPr>
      <w:r w:rsidRPr="00E6434A">
        <w:rPr>
          <w:noProof/>
          <w:lang w:eastAsia="en-GB"/>
        </w:rPr>
        <w:drawing>
          <wp:inline distT="0" distB="0" distL="0" distR="0" wp14:anchorId="1C7EAB4D" wp14:editId="007548B9">
            <wp:extent cx="4572000" cy="3426460"/>
            <wp:effectExtent l="0" t="0" r="0" b="254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426460"/>
                    </a:xfrm>
                    <a:prstGeom prst="rect">
                      <a:avLst/>
                    </a:prstGeom>
                    <a:noFill/>
                    <a:ln>
                      <a:noFill/>
                    </a:ln>
                  </pic:spPr>
                </pic:pic>
              </a:graphicData>
            </a:graphic>
          </wp:inline>
        </w:drawing>
      </w:r>
    </w:p>
    <w:p w14:paraId="6364D1FD" w14:textId="77777777" w:rsidR="00372D89" w:rsidRDefault="00372D89" w:rsidP="00456109">
      <w:pPr>
        <w:spacing w:after="120"/>
        <w:rPr>
          <w:noProof/>
          <w:lang w:eastAsia="en-GB"/>
        </w:rPr>
      </w:pPr>
      <w:r>
        <w:rPr>
          <w:noProof/>
          <w:lang w:eastAsia="en-GB"/>
        </w:rPr>
        <w:br w:type="page"/>
      </w:r>
      <w:r w:rsidRPr="00085A0A">
        <w:rPr>
          <w:b/>
          <w:noProof/>
          <w:lang w:eastAsia="en-GB"/>
        </w:rPr>
        <w:lastRenderedPageBreak/>
        <w:t>Fig. 3</w:t>
      </w:r>
    </w:p>
    <w:p w14:paraId="2DD8BD6A" w14:textId="559D045C" w:rsidR="008A3E6B" w:rsidRPr="00085A0A" w:rsidRDefault="00204FA8" w:rsidP="00456109">
      <w:pPr>
        <w:spacing w:after="120"/>
        <w:rPr>
          <w:noProof/>
          <w:lang w:eastAsia="en-GB"/>
        </w:rPr>
      </w:pPr>
      <w:r w:rsidRPr="00085A0A">
        <w:rPr>
          <w:noProof/>
          <w:lang w:eastAsia="en-GB"/>
        </w:rPr>
        <w:drawing>
          <wp:inline distT="0" distB="0" distL="0" distR="0" wp14:anchorId="427E70AE" wp14:editId="0415DBC7">
            <wp:extent cx="4843145" cy="33159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3145" cy="3315970"/>
                    </a:xfrm>
                    <a:prstGeom prst="rect">
                      <a:avLst/>
                    </a:prstGeom>
                    <a:noFill/>
                    <a:ln>
                      <a:noFill/>
                    </a:ln>
                  </pic:spPr>
                </pic:pic>
              </a:graphicData>
            </a:graphic>
          </wp:inline>
        </w:drawing>
      </w:r>
    </w:p>
    <w:p w14:paraId="6EE75190" w14:textId="77777777" w:rsidR="00372D89" w:rsidRDefault="00372D89" w:rsidP="00C20452">
      <w:pPr>
        <w:spacing w:after="120"/>
        <w:rPr>
          <w:b/>
          <w:noProof/>
          <w:lang w:eastAsia="en-GB"/>
        </w:rPr>
      </w:pPr>
      <w:r>
        <w:rPr>
          <w:b/>
          <w:noProof/>
          <w:lang w:eastAsia="en-GB"/>
        </w:rPr>
        <w:br w:type="page"/>
      </w:r>
      <w:r w:rsidRPr="00085A0A">
        <w:rPr>
          <w:b/>
          <w:bCs/>
        </w:rPr>
        <w:lastRenderedPageBreak/>
        <w:t>Fig. 4</w:t>
      </w:r>
    </w:p>
    <w:p w14:paraId="3B30FB26" w14:textId="26D6CB3F" w:rsidR="00D30973" w:rsidRDefault="00204FA8" w:rsidP="00C20452">
      <w:pPr>
        <w:spacing w:after="120"/>
        <w:rPr>
          <w:b/>
          <w:bCs/>
        </w:rPr>
      </w:pPr>
      <w:r w:rsidRPr="00D30973">
        <w:rPr>
          <w:b/>
          <w:noProof/>
          <w:lang w:eastAsia="en-GB"/>
        </w:rPr>
        <w:drawing>
          <wp:inline distT="0" distB="0" distL="0" distR="0" wp14:anchorId="07B59689" wp14:editId="26C6772D">
            <wp:extent cx="4572000" cy="3426460"/>
            <wp:effectExtent l="0" t="0" r="0" b="254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0" cy="3426460"/>
                    </a:xfrm>
                    <a:prstGeom prst="rect">
                      <a:avLst/>
                    </a:prstGeom>
                    <a:noFill/>
                    <a:ln>
                      <a:noFill/>
                    </a:ln>
                  </pic:spPr>
                </pic:pic>
              </a:graphicData>
            </a:graphic>
          </wp:inline>
        </w:drawing>
      </w:r>
    </w:p>
    <w:p w14:paraId="611FA1C4" w14:textId="77777777" w:rsidR="00372D89" w:rsidRDefault="00372D89" w:rsidP="00C20452">
      <w:pPr>
        <w:spacing w:after="120"/>
        <w:ind w:left="567" w:hanging="567"/>
        <w:rPr>
          <w:noProof/>
          <w:lang w:eastAsia="en-GB"/>
        </w:rPr>
      </w:pPr>
      <w:r>
        <w:rPr>
          <w:noProof/>
          <w:lang w:eastAsia="en-GB"/>
        </w:rPr>
        <w:br w:type="page"/>
      </w:r>
      <w:r w:rsidRPr="00085A0A">
        <w:rPr>
          <w:b/>
          <w:noProof/>
          <w:lang w:eastAsia="en-GB"/>
        </w:rPr>
        <w:lastRenderedPageBreak/>
        <w:t>Fig. 5</w:t>
      </w:r>
    </w:p>
    <w:p w14:paraId="158DC88D" w14:textId="49BE5C61" w:rsidR="0081351D" w:rsidRPr="00085A0A" w:rsidRDefault="00204FA8" w:rsidP="00C20452">
      <w:pPr>
        <w:spacing w:after="120"/>
        <w:ind w:left="567" w:hanging="567"/>
        <w:rPr>
          <w:noProof/>
          <w:lang w:eastAsia="en-GB"/>
        </w:rPr>
      </w:pPr>
      <w:r w:rsidRPr="00085A0A">
        <w:rPr>
          <w:noProof/>
          <w:lang w:eastAsia="en-GB"/>
        </w:rPr>
        <w:drawing>
          <wp:inline distT="0" distB="0" distL="0" distR="0" wp14:anchorId="5C5CB8A5" wp14:editId="28F13D03">
            <wp:extent cx="4572000" cy="3114675"/>
            <wp:effectExtent l="0" t="0" r="0" b="952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b="9166"/>
                    <a:stretch>
                      <a:fillRect/>
                    </a:stretch>
                  </pic:blipFill>
                  <pic:spPr bwMode="auto">
                    <a:xfrm>
                      <a:off x="0" y="0"/>
                      <a:ext cx="4572000" cy="3114675"/>
                    </a:xfrm>
                    <a:prstGeom prst="rect">
                      <a:avLst/>
                    </a:prstGeom>
                    <a:noFill/>
                    <a:ln>
                      <a:noFill/>
                    </a:ln>
                  </pic:spPr>
                </pic:pic>
              </a:graphicData>
            </a:graphic>
          </wp:inline>
        </w:drawing>
      </w:r>
    </w:p>
    <w:p w14:paraId="7B5395B9" w14:textId="37BCDA90" w:rsidR="00372D89" w:rsidRDefault="00372D89" w:rsidP="00E505E2">
      <w:pPr>
        <w:spacing w:after="120"/>
        <w:rPr>
          <w:b/>
          <w:noProof/>
          <w:lang w:eastAsia="en-GB"/>
        </w:rPr>
      </w:pPr>
      <w:r>
        <w:rPr>
          <w:b/>
          <w:noProof/>
          <w:lang w:eastAsia="en-GB"/>
        </w:rPr>
        <w:br w:type="page"/>
      </w:r>
      <w:r w:rsidRPr="000E5EB5">
        <w:rPr>
          <w:b/>
          <w:noProof/>
          <w:lang w:eastAsia="en-GB"/>
        </w:rPr>
        <w:lastRenderedPageBreak/>
        <w:t>Fig 6a.</w:t>
      </w:r>
    </w:p>
    <w:p w14:paraId="50A3C581" w14:textId="08D22262" w:rsidR="00C20452" w:rsidRDefault="00204FA8" w:rsidP="00E505E2">
      <w:pPr>
        <w:spacing w:after="120"/>
        <w:rPr>
          <w:b/>
          <w:noProof/>
          <w:lang w:eastAsia="en-GB"/>
        </w:rPr>
      </w:pPr>
      <w:r>
        <w:rPr>
          <w:b/>
          <w:noProof/>
          <w:lang w:eastAsia="en-GB"/>
        </w:rPr>
        <w:drawing>
          <wp:inline distT="0" distB="0" distL="0" distR="0" wp14:anchorId="6C247897" wp14:editId="351F321C">
            <wp:extent cx="5466080" cy="3105150"/>
            <wp:effectExtent l="0" t="0" r="1270" b="0"/>
            <wp:docPr id="7" name="Picture 7" descr="Figure 6a_RL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6a_RL_600dpi"/>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66080" cy="3105150"/>
                    </a:xfrm>
                    <a:prstGeom prst="rect">
                      <a:avLst/>
                    </a:prstGeom>
                    <a:noFill/>
                    <a:ln>
                      <a:noFill/>
                    </a:ln>
                  </pic:spPr>
                </pic:pic>
              </a:graphicData>
            </a:graphic>
          </wp:inline>
        </w:drawing>
      </w:r>
    </w:p>
    <w:p w14:paraId="35DCC3E6" w14:textId="66C06541" w:rsidR="00B202FB" w:rsidRPr="000E5EB5" w:rsidRDefault="005737F0" w:rsidP="00372D89">
      <w:pPr>
        <w:spacing w:after="120"/>
        <w:rPr>
          <w:noProof/>
          <w:lang w:eastAsia="en-GB"/>
        </w:rPr>
      </w:pPr>
      <w:r w:rsidRPr="000E5EB5">
        <w:rPr>
          <w:b/>
          <w:noProof/>
          <w:lang w:eastAsia="en-GB"/>
        </w:rPr>
        <w:t>Fig 6</w:t>
      </w:r>
      <w:r w:rsidR="00372D89">
        <w:rPr>
          <w:b/>
          <w:noProof/>
          <w:lang w:eastAsia="en-GB"/>
        </w:rPr>
        <w:t>b</w:t>
      </w:r>
      <w:r w:rsidRPr="000E5EB5">
        <w:rPr>
          <w:b/>
          <w:noProof/>
          <w:lang w:eastAsia="en-GB"/>
        </w:rPr>
        <w:t>.</w:t>
      </w:r>
      <w:r w:rsidRPr="000E5EB5">
        <w:rPr>
          <w:noProof/>
          <w:lang w:eastAsia="en-GB"/>
        </w:rPr>
        <w:t xml:space="preserve"> </w:t>
      </w:r>
    </w:p>
    <w:p w14:paraId="715426D1" w14:textId="1D5DC064" w:rsidR="007F3935" w:rsidRPr="00085A0A" w:rsidRDefault="00204FA8" w:rsidP="00E505E2">
      <w:pPr>
        <w:spacing w:after="120"/>
        <w:rPr>
          <w:noProof/>
          <w:lang w:eastAsia="en-GB"/>
        </w:rPr>
      </w:pPr>
      <w:r>
        <w:rPr>
          <w:noProof/>
          <w:lang w:eastAsia="en-GB"/>
        </w:rPr>
        <w:drawing>
          <wp:inline distT="0" distB="0" distL="0" distR="0" wp14:anchorId="4E333336" wp14:editId="47798E88">
            <wp:extent cx="5486400" cy="2653030"/>
            <wp:effectExtent l="0" t="0" r="0" b="0"/>
            <wp:docPr id="8" name="Picture 8" descr="Figure 6b_RL_6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6b_RL_600dpi"/>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2653030"/>
                    </a:xfrm>
                    <a:prstGeom prst="rect">
                      <a:avLst/>
                    </a:prstGeom>
                    <a:noFill/>
                    <a:ln>
                      <a:noFill/>
                    </a:ln>
                  </pic:spPr>
                </pic:pic>
              </a:graphicData>
            </a:graphic>
          </wp:inline>
        </w:drawing>
      </w:r>
    </w:p>
    <w:p w14:paraId="44621F14" w14:textId="6FE3D4E5" w:rsidR="00027379" w:rsidRDefault="00027379" w:rsidP="007502A9">
      <w:pPr>
        <w:spacing w:after="120"/>
        <w:rPr>
          <w:bCs/>
        </w:rPr>
      </w:pPr>
    </w:p>
    <w:sectPr w:rsidR="00027379" w:rsidSect="00AA6F9F">
      <w:footerReference w:type="even" r:id="rId23"/>
      <w:footerReference w:type="default" r:id="rId24"/>
      <w:pgSz w:w="11907" w:h="16840" w:code="9"/>
      <w:pgMar w:top="1440" w:right="1440" w:bottom="1440" w:left="1440" w:header="709" w:footer="709"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CA2A38" w14:textId="77777777" w:rsidR="00D9187C" w:rsidRDefault="00D9187C">
      <w:r>
        <w:separator/>
      </w:r>
    </w:p>
  </w:endnote>
  <w:endnote w:type="continuationSeparator" w:id="0">
    <w:p w14:paraId="7DCCEDED" w14:textId="77777777" w:rsidR="00D9187C" w:rsidRDefault="00D918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GjrghsAdvTT3713a231">
    <w:panose1 w:val="00000000000000000000"/>
    <w:charset w:val="00"/>
    <w:family w:val="roman"/>
    <w:notTrueType/>
    <w:pitch w:val="default"/>
    <w:sig w:usb0="00000003" w:usb1="00000000" w:usb2="00000000" w:usb3="00000000" w:csb0="00000001" w:csb1="00000000"/>
  </w:font>
  <w:font w:name="Myriad Pro">
    <w:altName w:val="Arial"/>
    <w:panose1 w:val="00000000000000000000"/>
    <w:charset w:val="00"/>
    <w:family w:val="swiss"/>
    <w:notTrueType/>
    <w:pitch w:val="variable"/>
    <w:sig w:usb0="00000001" w:usb1="00000001" w:usb2="00000000" w:usb3="00000000" w:csb0="0000019F" w:csb1="00000000"/>
  </w:font>
  <w:font w:name="AdvTT3713a231">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25A43D" w14:textId="77777777" w:rsidR="00315EEC" w:rsidRDefault="00315EEC" w:rsidP="00D43A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C1A6592" w14:textId="77777777" w:rsidR="00315EEC" w:rsidRDefault="00315EEC" w:rsidP="00D43A42">
    <w:pPr>
      <w:pStyle w:val="Footer"/>
      <w:ind w:right="360"/>
    </w:pPr>
  </w:p>
  <w:p w14:paraId="3BB7485D" w14:textId="77777777" w:rsidR="00315EEC" w:rsidRDefault="00315EE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B58978" w14:textId="7927E046" w:rsidR="00315EEC" w:rsidRPr="004F070D" w:rsidRDefault="00315EEC">
    <w:pPr>
      <w:pStyle w:val="Footer"/>
      <w:jc w:val="right"/>
      <w:rPr>
        <w:sz w:val="20"/>
        <w:szCs w:val="20"/>
      </w:rPr>
    </w:pPr>
    <w:r w:rsidRPr="004F070D">
      <w:rPr>
        <w:sz w:val="20"/>
        <w:szCs w:val="20"/>
      </w:rPr>
      <w:fldChar w:fldCharType="begin"/>
    </w:r>
    <w:r w:rsidRPr="004F070D">
      <w:rPr>
        <w:sz w:val="20"/>
        <w:szCs w:val="20"/>
      </w:rPr>
      <w:instrText xml:space="preserve"> PAGE   \* MERGEFORMAT </w:instrText>
    </w:r>
    <w:r w:rsidRPr="004F070D">
      <w:rPr>
        <w:sz w:val="20"/>
        <w:szCs w:val="20"/>
      </w:rPr>
      <w:fldChar w:fldCharType="separate"/>
    </w:r>
    <w:r w:rsidR="00BE7D46">
      <w:rPr>
        <w:noProof/>
        <w:sz w:val="20"/>
        <w:szCs w:val="20"/>
      </w:rPr>
      <w:t>1</w:t>
    </w:r>
    <w:r w:rsidRPr="004F070D">
      <w:rPr>
        <w:noProof/>
        <w:sz w:val="20"/>
        <w:szCs w:val="20"/>
      </w:rPr>
      <w:fldChar w:fldCharType="end"/>
    </w:r>
  </w:p>
  <w:p w14:paraId="4767AD2A" w14:textId="77777777" w:rsidR="00315EEC" w:rsidRDefault="00315EEC" w:rsidP="00D43A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2824B3" w14:textId="77777777" w:rsidR="00D9187C" w:rsidRDefault="00D9187C">
      <w:r>
        <w:separator/>
      </w:r>
    </w:p>
  </w:footnote>
  <w:footnote w:type="continuationSeparator" w:id="0">
    <w:p w14:paraId="1A212E61" w14:textId="77777777" w:rsidR="00D9187C" w:rsidRDefault="00D9187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903C5"/>
    <w:multiLevelType w:val="hybridMultilevel"/>
    <w:tmpl w:val="75A6EF9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9372A08"/>
    <w:multiLevelType w:val="hybridMultilevel"/>
    <w:tmpl w:val="D55E25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3E3ECC"/>
    <w:multiLevelType w:val="hybridMultilevel"/>
    <w:tmpl w:val="943059D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AA21C45"/>
    <w:multiLevelType w:val="hybridMultilevel"/>
    <w:tmpl w:val="60DAE0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0E601A14"/>
    <w:multiLevelType w:val="singleLevel"/>
    <w:tmpl w:val="08090001"/>
    <w:lvl w:ilvl="0">
      <w:start w:val="1"/>
      <w:numFmt w:val="bullet"/>
      <w:lvlText w:val=""/>
      <w:lvlJc w:val="left"/>
      <w:pPr>
        <w:ind w:left="644" w:hanging="360"/>
      </w:pPr>
      <w:rPr>
        <w:rFonts w:ascii="Symbol" w:hAnsi="Symbol" w:hint="default"/>
      </w:rPr>
    </w:lvl>
  </w:abstractNum>
  <w:abstractNum w:abstractNumId="5">
    <w:nsid w:val="10664B2D"/>
    <w:multiLevelType w:val="hybridMultilevel"/>
    <w:tmpl w:val="3D7ACC14"/>
    <w:lvl w:ilvl="0" w:tplc="31362D8C">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2C429F8"/>
    <w:multiLevelType w:val="hybridMultilevel"/>
    <w:tmpl w:val="ADB0CE50"/>
    <w:lvl w:ilvl="0" w:tplc="61C8B70C">
      <w:start w:val="1"/>
      <w:numFmt w:val="bullet"/>
      <w:lvlText w:val="•"/>
      <w:lvlJc w:val="left"/>
      <w:pPr>
        <w:tabs>
          <w:tab w:val="num" w:pos="720"/>
        </w:tabs>
        <w:ind w:left="720" w:hanging="360"/>
      </w:pPr>
      <w:rPr>
        <w:rFonts w:ascii="Arial" w:hAnsi="Arial" w:hint="default"/>
      </w:rPr>
    </w:lvl>
    <w:lvl w:ilvl="1" w:tplc="C6AAF7EE">
      <w:numFmt w:val="bullet"/>
      <w:lvlText w:val="−"/>
      <w:lvlJc w:val="left"/>
      <w:pPr>
        <w:tabs>
          <w:tab w:val="num" w:pos="1440"/>
        </w:tabs>
        <w:ind w:left="1440" w:hanging="360"/>
      </w:pPr>
      <w:rPr>
        <w:rFonts w:ascii="Arial" w:hAnsi="Arial" w:hint="default"/>
      </w:rPr>
    </w:lvl>
    <w:lvl w:ilvl="2" w:tplc="229E865A" w:tentative="1">
      <w:start w:val="1"/>
      <w:numFmt w:val="bullet"/>
      <w:lvlText w:val="•"/>
      <w:lvlJc w:val="left"/>
      <w:pPr>
        <w:tabs>
          <w:tab w:val="num" w:pos="2160"/>
        </w:tabs>
        <w:ind w:left="2160" w:hanging="360"/>
      </w:pPr>
      <w:rPr>
        <w:rFonts w:ascii="Arial" w:hAnsi="Arial" w:hint="default"/>
      </w:rPr>
    </w:lvl>
    <w:lvl w:ilvl="3" w:tplc="BC549700" w:tentative="1">
      <w:start w:val="1"/>
      <w:numFmt w:val="bullet"/>
      <w:lvlText w:val="•"/>
      <w:lvlJc w:val="left"/>
      <w:pPr>
        <w:tabs>
          <w:tab w:val="num" w:pos="2880"/>
        </w:tabs>
        <w:ind w:left="2880" w:hanging="360"/>
      </w:pPr>
      <w:rPr>
        <w:rFonts w:ascii="Arial" w:hAnsi="Arial" w:hint="default"/>
      </w:rPr>
    </w:lvl>
    <w:lvl w:ilvl="4" w:tplc="41B659E6" w:tentative="1">
      <w:start w:val="1"/>
      <w:numFmt w:val="bullet"/>
      <w:lvlText w:val="•"/>
      <w:lvlJc w:val="left"/>
      <w:pPr>
        <w:tabs>
          <w:tab w:val="num" w:pos="3600"/>
        </w:tabs>
        <w:ind w:left="3600" w:hanging="360"/>
      </w:pPr>
      <w:rPr>
        <w:rFonts w:ascii="Arial" w:hAnsi="Arial" w:hint="default"/>
      </w:rPr>
    </w:lvl>
    <w:lvl w:ilvl="5" w:tplc="2092FE12" w:tentative="1">
      <w:start w:val="1"/>
      <w:numFmt w:val="bullet"/>
      <w:lvlText w:val="•"/>
      <w:lvlJc w:val="left"/>
      <w:pPr>
        <w:tabs>
          <w:tab w:val="num" w:pos="4320"/>
        </w:tabs>
        <w:ind w:left="4320" w:hanging="360"/>
      </w:pPr>
      <w:rPr>
        <w:rFonts w:ascii="Arial" w:hAnsi="Arial" w:hint="default"/>
      </w:rPr>
    </w:lvl>
    <w:lvl w:ilvl="6" w:tplc="92D6B55E" w:tentative="1">
      <w:start w:val="1"/>
      <w:numFmt w:val="bullet"/>
      <w:lvlText w:val="•"/>
      <w:lvlJc w:val="left"/>
      <w:pPr>
        <w:tabs>
          <w:tab w:val="num" w:pos="5040"/>
        </w:tabs>
        <w:ind w:left="5040" w:hanging="360"/>
      </w:pPr>
      <w:rPr>
        <w:rFonts w:ascii="Arial" w:hAnsi="Arial" w:hint="default"/>
      </w:rPr>
    </w:lvl>
    <w:lvl w:ilvl="7" w:tplc="758270B4" w:tentative="1">
      <w:start w:val="1"/>
      <w:numFmt w:val="bullet"/>
      <w:lvlText w:val="•"/>
      <w:lvlJc w:val="left"/>
      <w:pPr>
        <w:tabs>
          <w:tab w:val="num" w:pos="5760"/>
        </w:tabs>
        <w:ind w:left="5760" w:hanging="360"/>
      </w:pPr>
      <w:rPr>
        <w:rFonts w:ascii="Arial" w:hAnsi="Arial" w:hint="default"/>
      </w:rPr>
    </w:lvl>
    <w:lvl w:ilvl="8" w:tplc="4CFA735E" w:tentative="1">
      <w:start w:val="1"/>
      <w:numFmt w:val="bullet"/>
      <w:lvlText w:val="•"/>
      <w:lvlJc w:val="left"/>
      <w:pPr>
        <w:tabs>
          <w:tab w:val="num" w:pos="6480"/>
        </w:tabs>
        <w:ind w:left="6480" w:hanging="360"/>
      </w:pPr>
      <w:rPr>
        <w:rFonts w:ascii="Arial" w:hAnsi="Arial" w:hint="default"/>
      </w:rPr>
    </w:lvl>
  </w:abstractNum>
  <w:abstractNum w:abstractNumId="7">
    <w:nsid w:val="151D3690"/>
    <w:multiLevelType w:val="hybridMultilevel"/>
    <w:tmpl w:val="C90A3D6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6057E7C"/>
    <w:multiLevelType w:val="hybridMultilevel"/>
    <w:tmpl w:val="6D24943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175A052B"/>
    <w:multiLevelType w:val="hybridMultilevel"/>
    <w:tmpl w:val="403CC3DA"/>
    <w:lvl w:ilvl="0" w:tplc="B212F3EA">
      <w:start w:val="1"/>
      <w:numFmt w:val="bullet"/>
      <w:lvlText w:val=""/>
      <w:lvlJc w:val="left"/>
      <w:pPr>
        <w:ind w:left="360" w:hanging="360"/>
      </w:pPr>
      <w:rPr>
        <w:rFonts w:ascii="Symbol" w:hAnsi="Symbol" w:hint="default"/>
        <w:color w:val="9933FF"/>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0">
    <w:nsid w:val="194B7D85"/>
    <w:multiLevelType w:val="hybridMultilevel"/>
    <w:tmpl w:val="6770A27C"/>
    <w:lvl w:ilvl="0" w:tplc="D9C63426">
      <w:start w:val="1"/>
      <w:numFmt w:val="bullet"/>
      <w:lvlText w:val="•"/>
      <w:lvlJc w:val="left"/>
      <w:pPr>
        <w:tabs>
          <w:tab w:val="num" w:pos="720"/>
        </w:tabs>
        <w:ind w:left="720" w:hanging="360"/>
      </w:pPr>
      <w:rPr>
        <w:rFonts w:ascii="Arial" w:hAnsi="Arial" w:hint="default"/>
      </w:rPr>
    </w:lvl>
    <w:lvl w:ilvl="1" w:tplc="0E8ED0F6" w:tentative="1">
      <w:start w:val="1"/>
      <w:numFmt w:val="bullet"/>
      <w:lvlText w:val="•"/>
      <w:lvlJc w:val="left"/>
      <w:pPr>
        <w:tabs>
          <w:tab w:val="num" w:pos="1440"/>
        </w:tabs>
        <w:ind w:left="1440" w:hanging="360"/>
      </w:pPr>
      <w:rPr>
        <w:rFonts w:ascii="Arial" w:hAnsi="Arial" w:hint="default"/>
      </w:rPr>
    </w:lvl>
    <w:lvl w:ilvl="2" w:tplc="2B22FD28" w:tentative="1">
      <w:start w:val="1"/>
      <w:numFmt w:val="bullet"/>
      <w:lvlText w:val="•"/>
      <w:lvlJc w:val="left"/>
      <w:pPr>
        <w:tabs>
          <w:tab w:val="num" w:pos="2160"/>
        </w:tabs>
        <w:ind w:left="2160" w:hanging="360"/>
      </w:pPr>
      <w:rPr>
        <w:rFonts w:ascii="Arial" w:hAnsi="Arial" w:hint="default"/>
      </w:rPr>
    </w:lvl>
    <w:lvl w:ilvl="3" w:tplc="72162C56" w:tentative="1">
      <w:start w:val="1"/>
      <w:numFmt w:val="bullet"/>
      <w:lvlText w:val="•"/>
      <w:lvlJc w:val="left"/>
      <w:pPr>
        <w:tabs>
          <w:tab w:val="num" w:pos="2880"/>
        </w:tabs>
        <w:ind w:left="2880" w:hanging="360"/>
      </w:pPr>
      <w:rPr>
        <w:rFonts w:ascii="Arial" w:hAnsi="Arial" w:hint="default"/>
      </w:rPr>
    </w:lvl>
    <w:lvl w:ilvl="4" w:tplc="47DE7510" w:tentative="1">
      <w:start w:val="1"/>
      <w:numFmt w:val="bullet"/>
      <w:lvlText w:val="•"/>
      <w:lvlJc w:val="left"/>
      <w:pPr>
        <w:tabs>
          <w:tab w:val="num" w:pos="3600"/>
        </w:tabs>
        <w:ind w:left="3600" w:hanging="360"/>
      </w:pPr>
      <w:rPr>
        <w:rFonts w:ascii="Arial" w:hAnsi="Arial" w:hint="default"/>
      </w:rPr>
    </w:lvl>
    <w:lvl w:ilvl="5" w:tplc="760ACBC0" w:tentative="1">
      <w:start w:val="1"/>
      <w:numFmt w:val="bullet"/>
      <w:lvlText w:val="•"/>
      <w:lvlJc w:val="left"/>
      <w:pPr>
        <w:tabs>
          <w:tab w:val="num" w:pos="4320"/>
        </w:tabs>
        <w:ind w:left="4320" w:hanging="360"/>
      </w:pPr>
      <w:rPr>
        <w:rFonts w:ascii="Arial" w:hAnsi="Arial" w:hint="default"/>
      </w:rPr>
    </w:lvl>
    <w:lvl w:ilvl="6" w:tplc="33886C1E" w:tentative="1">
      <w:start w:val="1"/>
      <w:numFmt w:val="bullet"/>
      <w:lvlText w:val="•"/>
      <w:lvlJc w:val="left"/>
      <w:pPr>
        <w:tabs>
          <w:tab w:val="num" w:pos="5040"/>
        </w:tabs>
        <w:ind w:left="5040" w:hanging="360"/>
      </w:pPr>
      <w:rPr>
        <w:rFonts w:ascii="Arial" w:hAnsi="Arial" w:hint="default"/>
      </w:rPr>
    </w:lvl>
    <w:lvl w:ilvl="7" w:tplc="1A9A004A" w:tentative="1">
      <w:start w:val="1"/>
      <w:numFmt w:val="bullet"/>
      <w:lvlText w:val="•"/>
      <w:lvlJc w:val="left"/>
      <w:pPr>
        <w:tabs>
          <w:tab w:val="num" w:pos="5760"/>
        </w:tabs>
        <w:ind w:left="5760" w:hanging="360"/>
      </w:pPr>
      <w:rPr>
        <w:rFonts w:ascii="Arial" w:hAnsi="Arial" w:hint="default"/>
      </w:rPr>
    </w:lvl>
    <w:lvl w:ilvl="8" w:tplc="4F1A1AF6" w:tentative="1">
      <w:start w:val="1"/>
      <w:numFmt w:val="bullet"/>
      <w:lvlText w:val="•"/>
      <w:lvlJc w:val="left"/>
      <w:pPr>
        <w:tabs>
          <w:tab w:val="num" w:pos="6480"/>
        </w:tabs>
        <w:ind w:left="6480" w:hanging="360"/>
      </w:pPr>
      <w:rPr>
        <w:rFonts w:ascii="Arial" w:hAnsi="Arial" w:hint="default"/>
      </w:rPr>
    </w:lvl>
  </w:abstractNum>
  <w:abstractNum w:abstractNumId="11">
    <w:nsid w:val="1B6F2C0D"/>
    <w:multiLevelType w:val="hybridMultilevel"/>
    <w:tmpl w:val="6512CE06"/>
    <w:lvl w:ilvl="0" w:tplc="B212F3EA">
      <w:start w:val="1"/>
      <w:numFmt w:val="bullet"/>
      <w:lvlText w:val=""/>
      <w:lvlJc w:val="left"/>
      <w:pPr>
        <w:ind w:left="360" w:hanging="360"/>
      </w:pPr>
      <w:rPr>
        <w:rFonts w:ascii="Symbol" w:hAnsi="Symbol" w:hint="default"/>
        <w:color w:val="9933FF"/>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1D1C69A7"/>
    <w:multiLevelType w:val="hybridMultilevel"/>
    <w:tmpl w:val="84E6D220"/>
    <w:lvl w:ilvl="0" w:tplc="D48A4E98">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nsid w:val="1D306E8D"/>
    <w:multiLevelType w:val="hybridMultilevel"/>
    <w:tmpl w:val="9C66A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nsid w:val="1F8E5166"/>
    <w:multiLevelType w:val="hybridMultilevel"/>
    <w:tmpl w:val="D6EEF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87373D3"/>
    <w:multiLevelType w:val="hybridMultilevel"/>
    <w:tmpl w:val="52CCD6B6"/>
    <w:lvl w:ilvl="0" w:tplc="A10A6E06">
      <w:start w:val="1"/>
      <w:numFmt w:val="bullet"/>
      <w:lvlText w:val="•"/>
      <w:lvlJc w:val="left"/>
      <w:pPr>
        <w:tabs>
          <w:tab w:val="num" w:pos="720"/>
        </w:tabs>
        <w:ind w:left="720" w:hanging="360"/>
      </w:pPr>
      <w:rPr>
        <w:rFonts w:ascii="Arial" w:hAnsi="Arial" w:hint="default"/>
      </w:rPr>
    </w:lvl>
    <w:lvl w:ilvl="1" w:tplc="6528190A" w:tentative="1">
      <w:start w:val="1"/>
      <w:numFmt w:val="bullet"/>
      <w:lvlText w:val="•"/>
      <w:lvlJc w:val="left"/>
      <w:pPr>
        <w:tabs>
          <w:tab w:val="num" w:pos="1440"/>
        </w:tabs>
        <w:ind w:left="1440" w:hanging="360"/>
      </w:pPr>
      <w:rPr>
        <w:rFonts w:ascii="Arial" w:hAnsi="Arial" w:hint="default"/>
      </w:rPr>
    </w:lvl>
    <w:lvl w:ilvl="2" w:tplc="DBD8912C" w:tentative="1">
      <w:start w:val="1"/>
      <w:numFmt w:val="bullet"/>
      <w:lvlText w:val="•"/>
      <w:lvlJc w:val="left"/>
      <w:pPr>
        <w:tabs>
          <w:tab w:val="num" w:pos="2160"/>
        </w:tabs>
        <w:ind w:left="2160" w:hanging="360"/>
      </w:pPr>
      <w:rPr>
        <w:rFonts w:ascii="Arial" w:hAnsi="Arial" w:hint="default"/>
      </w:rPr>
    </w:lvl>
    <w:lvl w:ilvl="3" w:tplc="CEE4BC60" w:tentative="1">
      <w:start w:val="1"/>
      <w:numFmt w:val="bullet"/>
      <w:lvlText w:val="•"/>
      <w:lvlJc w:val="left"/>
      <w:pPr>
        <w:tabs>
          <w:tab w:val="num" w:pos="2880"/>
        </w:tabs>
        <w:ind w:left="2880" w:hanging="360"/>
      </w:pPr>
      <w:rPr>
        <w:rFonts w:ascii="Arial" w:hAnsi="Arial" w:hint="default"/>
      </w:rPr>
    </w:lvl>
    <w:lvl w:ilvl="4" w:tplc="4D3EACBC" w:tentative="1">
      <w:start w:val="1"/>
      <w:numFmt w:val="bullet"/>
      <w:lvlText w:val="•"/>
      <w:lvlJc w:val="left"/>
      <w:pPr>
        <w:tabs>
          <w:tab w:val="num" w:pos="3600"/>
        </w:tabs>
        <w:ind w:left="3600" w:hanging="360"/>
      </w:pPr>
      <w:rPr>
        <w:rFonts w:ascii="Arial" w:hAnsi="Arial" w:hint="default"/>
      </w:rPr>
    </w:lvl>
    <w:lvl w:ilvl="5" w:tplc="579215EC" w:tentative="1">
      <w:start w:val="1"/>
      <w:numFmt w:val="bullet"/>
      <w:lvlText w:val="•"/>
      <w:lvlJc w:val="left"/>
      <w:pPr>
        <w:tabs>
          <w:tab w:val="num" w:pos="4320"/>
        </w:tabs>
        <w:ind w:left="4320" w:hanging="360"/>
      </w:pPr>
      <w:rPr>
        <w:rFonts w:ascii="Arial" w:hAnsi="Arial" w:hint="default"/>
      </w:rPr>
    </w:lvl>
    <w:lvl w:ilvl="6" w:tplc="42B69D9C" w:tentative="1">
      <w:start w:val="1"/>
      <w:numFmt w:val="bullet"/>
      <w:lvlText w:val="•"/>
      <w:lvlJc w:val="left"/>
      <w:pPr>
        <w:tabs>
          <w:tab w:val="num" w:pos="5040"/>
        </w:tabs>
        <w:ind w:left="5040" w:hanging="360"/>
      </w:pPr>
      <w:rPr>
        <w:rFonts w:ascii="Arial" w:hAnsi="Arial" w:hint="default"/>
      </w:rPr>
    </w:lvl>
    <w:lvl w:ilvl="7" w:tplc="F4D8B3C0" w:tentative="1">
      <w:start w:val="1"/>
      <w:numFmt w:val="bullet"/>
      <w:lvlText w:val="•"/>
      <w:lvlJc w:val="left"/>
      <w:pPr>
        <w:tabs>
          <w:tab w:val="num" w:pos="5760"/>
        </w:tabs>
        <w:ind w:left="5760" w:hanging="360"/>
      </w:pPr>
      <w:rPr>
        <w:rFonts w:ascii="Arial" w:hAnsi="Arial" w:hint="default"/>
      </w:rPr>
    </w:lvl>
    <w:lvl w:ilvl="8" w:tplc="4DF08892" w:tentative="1">
      <w:start w:val="1"/>
      <w:numFmt w:val="bullet"/>
      <w:lvlText w:val="•"/>
      <w:lvlJc w:val="left"/>
      <w:pPr>
        <w:tabs>
          <w:tab w:val="num" w:pos="6480"/>
        </w:tabs>
        <w:ind w:left="6480" w:hanging="360"/>
      </w:pPr>
      <w:rPr>
        <w:rFonts w:ascii="Arial" w:hAnsi="Arial" w:hint="default"/>
      </w:rPr>
    </w:lvl>
  </w:abstractNum>
  <w:abstractNum w:abstractNumId="16">
    <w:nsid w:val="2A083A3A"/>
    <w:multiLevelType w:val="hybridMultilevel"/>
    <w:tmpl w:val="EAF8E3F0"/>
    <w:lvl w:ilvl="0" w:tplc="2BC80DDE">
      <w:start w:val="1"/>
      <w:numFmt w:val="bullet"/>
      <w:lvlText w:val="•"/>
      <w:lvlJc w:val="left"/>
      <w:pPr>
        <w:tabs>
          <w:tab w:val="num" w:pos="720"/>
        </w:tabs>
        <w:ind w:left="720" w:hanging="360"/>
      </w:pPr>
      <w:rPr>
        <w:rFonts w:ascii="Arial" w:hAnsi="Arial" w:hint="default"/>
      </w:rPr>
    </w:lvl>
    <w:lvl w:ilvl="1" w:tplc="45B6E898" w:tentative="1">
      <w:start w:val="1"/>
      <w:numFmt w:val="bullet"/>
      <w:lvlText w:val="•"/>
      <w:lvlJc w:val="left"/>
      <w:pPr>
        <w:tabs>
          <w:tab w:val="num" w:pos="1440"/>
        </w:tabs>
        <w:ind w:left="1440" w:hanging="360"/>
      </w:pPr>
      <w:rPr>
        <w:rFonts w:ascii="Arial" w:hAnsi="Arial" w:hint="default"/>
      </w:rPr>
    </w:lvl>
    <w:lvl w:ilvl="2" w:tplc="C186A744" w:tentative="1">
      <w:start w:val="1"/>
      <w:numFmt w:val="bullet"/>
      <w:lvlText w:val="•"/>
      <w:lvlJc w:val="left"/>
      <w:pPr>
        <w:tabs>
          <w:tab w:val="num" w:pos="2160"/>
        </w:tabs>
        <w:ind w:left="2160" w:hanging="360"/>
      </w:pPr>
      <w:rPr>
        <w:rFonts w:ascii="Arial" w:hAnsi="Arial" w:hint="default"/>
      </w:rPr>
    </w:lvl>
    <w:lvl w:ilvl="3" w:tplc="6CCC5ABE" w:tentative="1">
      <w:start w:val="1"/>
      <w:numFmt w:val="bullet"/>
      <w:lvlText w:val="•"/>
      <w:lvlJc w:val="left"/>
      <w:pPr>
        <w:tabs>
          <w:tab w:val="num" w:pos="2880"/>
        </w:tabs>
        <w:ind w:left="2880" w:hanging="360"/>
      </w:pPr>
      <w:rPr>
        <w:rFonts w:ascii="Arial" w:hAnsi="Arial" w:hint="default"/>
      </w:rPr>
    </w:lvl>
    <w:lvl w:ilvl="4" w:tplc="90FA5614" w:tentative="1">
      <w:start w:val="1"/>
      <w:numFmt w:val="bullet"/>
      <w:lvlText w:val="•"/>
      <w:lvlJc w:val="left"/>
      <w:pPr>
        <w:tabs>
          <w:tab w:val="num" w:pos="3600"/>
        </w:tabs>
        <w:ind w:left="3600" w:hanging="360"/>
      </w:pPr>
      <w:rPr>
        <w:rFonts w:ascii="Arial" w:hAnsi="Arial" w:hint="default"/>
      </w:rPr>
    </w:lvl>
    <w:lvl w:ilvl="5" w:tplc="D4181634" w:tentative="1">
      <w:start w:val="1"/>
      <w:numFmt w:val="bullet"/>
      <w:lvlText w:val="•"/>
      <w:lvlJc w:val="left"/>
      <w:pPr>
        <w:tabs>
          <w:tab w:val="num" w:pos="4320"/>
        </w:tabs>
        <w:ind w:left="4320" w:hanging="360"/>
      </w:pPr>
      <w:rPr>
        <w:rFonts w:ascii="Arial" w:hAnsi="Arial" w:hint="default"/>
      </w:rPr>
    </w:lvl>
    <w:lvl w:ilvl="6" w:tplc="32B258B8" w:tentative="1">
      <w:start w:val="1"/>
      <w:numFmt w:val="bullet"/>
      <w:lvlText w:val="•"/>
      <w:lvlJc w:val="left"/>
      <w:pPr>
        <w:tabs>
          <w:tab w:val="num" w:pos="5040"/>
        </w:tabs>
        <w:ind w:left="5040" w:hanging="360"/>
      </w:pPr>
      <w:rPr>
        <w:rFonts w:ascii="Arial" w:hAnsi="Arial" w:hint="default"/>
      </w:rPr>
    </w:lvl>
    <w:lvl w:ilvl="7" w:tplc="1892F6A8" w:tentative="1">
      <w:start w:val="1"/>
      <w:numFmt w:val="bullet"/>
      <w:lvlText w:val="•"/>
      <w:lvlJc w:val="left"/>
      <w:pPr>
        <w:tabs>
          <w:tab w:val="num" w:pos="5760"/>
        </w:tabs>
        <w:ind w:left="5760" w:hanging="360"/>
      </w:pPr>
      <w:rPr>
        <w:rFonts w:ascii="Arial" w:hAnsi="Arial" w:hint="default"/>
      </w:rPr>
    </w:lvl>
    <w:lvl w:ilvl="8" w:tplc="3AC28432" w:tentative="1">
      <w:start w:val="1"/>
      <w:numFmt w:val="bullet"/>
      <w:lvlText w:val="•"/>
      <w:lvlJc w:val="left"/>
      <w:pPr>
        <w:tabs>
          <w:tab w:val="num" w:pos="6480"/>
        </w:tabs>
        <w:ind w:left="6480" w:hanging="360"/>
      </w:pPr>
      <w:rPr>
        <w:rFonts w:ascii="Arial" w:hAnsi="Arial" w:hint="default"/>
      </w:rPr>
    </w:lvl>
  </w:abstractNum>
  <w:abstractNum w:abstractNumId="17">
    <w:nsid w:val="2B2E2C7B"/>
    <w:multiLevelType w:val="hybridMultilevel"/>
    <w:tmpl w:val="4D9E0DB4"/>
    <w:lvl w:ilvl="0" w:tplc="12C8D2D8">
      <w:start w:val="1"/>
      <w:numFmt w:val="upperLetter"/>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BA937B9"/>
    <w:multiLevelType w:val="hybridMultilevel"/>
    <w:tmpl w:val="F91400EC"/>
    <w:lvl w:ilvl="0" w:tplc="BE4274FA">
      <w:start w:val="1"/>
      <w:numFmt w:val="bullet"/>
      <w:lvlText w:val="•"/>
      <w:lvlJc w:val="left"/>
      <w:pPr>
        <w:tabs>
          <w:tab w:val="num" w:pos="720"/>
        </w:tabs>
        <w:ind w:left="720" w:hanging="360"/>
      </w:pPr>
      <w:rPr>
        <w:rFonts w:ascii="Arial" w:hAnsi="Arial" w:hint="default"/>
      </w:rPr>
    </w:lvl>
    <w:lvl w:ilvl="1" w:tplc="0E2C1EAC" w:tentative="1">
      <w:start w:val="1"/>
      <w:numFmt w:val="bullet"/>
      <w:lvlText w:val="•"/>
      <w:lvlJc w:val="left"/>
      <w:pPr>
        <w:tabs>
          <w:tab w:val="num" w:pos="1440"/>
        </w:tabs>
        <w:ind w:left="1440" w:hanging="360"/>
      </w:pPr>
      <w:rPr>
        <w:rFonts w:ascii="Arial" w:hAnsi="Arial" w:hint="default"/>
      </w:rPr>
    </w:lvl>
    <w:lvl w:ilvl="2" w:tplc="FEB4FB14" w:tentative="1">
      <w:start w:val="1"/>
      <w:numFmt w:val="bullet"/>
      <w:lvlText w:val="•"/>
      <w:lvlJc w:val="left"/>
      <w:pPr>
        <w:tabs>
          <w:tab w:val="num" w:pos="2160"/>
        </w:tabs>
        <w:ind w:left="2160" w:hanging="360"/>
      </w:pPr>
      <w:rPr>
        <w:rFonts w:ascii="Arial" w:hAnsi="Arial" w:hint="default"/>
      </w:rPr>
    </w:lvl>
    <w:lvl w:ilvl="3" w:tplc="CDE435A2" w:tentative="1">
      <w:start w:val="1"/>
      <w:numFmt w:val="bullet"/>
      <w:lvlText w:val="•"/>
      <w:lvlJc w:val="left"/>
      <w:pPr>
        <w:tabs>
          <w:tab w:val="num" w:pos="2880"/>
        </w:tabs>
        <w:ind w:left="2880" w:hanging="360"/>
      </w:pPr>
      <w:rPr>
        <w:rFonts w:ascii="Arial" w:hAnsi="Arial" w:hint="default"/>
      </w:rPr>
    </w:lvl>
    <w:lvl w:ilvl="4" w:tplc="F9E684F2" w:tentative="1">
      <w:start w:val="1"/>
      <w:numFmt w:val="bullet"/>
      <w:lvlText w:val="•"/>
      <w:lvlJc w:val="left"/>
      <w:pPr>
        <w:tabs>
          <w:tab w:val="num" w:pos="3600"/>
        </w:tabs>
        <w:ind w:left="3600" w:hanging="360"/>
      </w:pPr>
      <w:rPr>
        <w:rFonts w:ascii="Arial" w:hAnsi="Arial" w:hint="default"/>
      </w:rPr>
    </w:lvl>
    <w:lvl w:ilvl="5" w:tplc="CB32D4AE" w:tentative="1">
      <w:start w:val="1"/>
      <w:numFmt w:val="bullet"/>
      <w:lvlText w:val="•"/>
      <w:lvlJc w:val="left"/>
      <w:pPr>
        <w:tabs>
          <w:tab w:val="num" w:pos="4320"/>
        </w:tabs>
        <w:ind w:left="4320" w:hanging="360"/>
      </w:pPr>
      <w:rPr>
        <w:rFonts w:ascii="Arial" w:hAnsi="Arial" w:hint="default"/>
      </w:rPr>
    </w:lvl>
    <w:lvl w:ilvl="6" w:tplc="BE7C3188" w:tentative="1">
      <w:start w:val="1"/>
      <w:numFmt w:val="bullet"/>
      <w:lvlText w:val="•"/>
      <w:lvlJc w:val="left"/>
      <w:pPr>
        <w:tabs>
          <w:tab w:val="num" w:pos="5040"/>
        </w:tabs>
        <w:ind w:left="5040" w:hanging="360"/>
      </w:pPr>
      <w:rPr>
        <w:rFonts w:ascii="Arial" w:hAnsi="Arial" w:hint="default"/>
      </w:rPr>
    </w:lvl>
    <w:lvl w:ilvl="7" w:tplc="853A69DA" w:tentative="1">
      <w:start w:val="1"/>
      <w:numFmt w:val="bullet"/>
      <w:lvlText w:val="•"/>
      <w:lvlJc w:val="left"/>
      <w:pPr>
        <w:tabs>
          <w:tab w:val="num" w:pos="5760"/>
        </w:tabs>
        <w:ind w:left="5760" w:hanging="360"/>
      </w:pPr>
      <w:rPr>
        <w:rFonts w:ascii="Arial" w:hAnsi="Arial" w:hint="default"/>
      </w:rPr>
    </w:lvl>
    <w:lvl w:ilvl="8" w:tplc="2EB89026" w:tentative="1">
      <w:start w:val="1"/>
      <w:numFmt w:val="bullet"/>
      <w:lvlText w:val="•"/>
      <w:lvlJc w:val="left"/>
      <w:pPr>
        <w:tabs>
          <w:tab w:val="num" w:pos="6480"/>
        </w:tabs>
        <w:ind w:left="6480" w:hanging="360"/>
      </w:pPr>
      <w:rPr>
        <w:rFonts w:ascii="Arial" w:hAnsi="Arial" w:hint="default"/>
      </w:rPr>
    </w:lvl>
  </w:abstractNum>
  <w:abstractNum w:abstractNumId="19">
    <w:nsid w:val="2EE36E6B"/>
    <w:multiLevelType w:val="hybridMultilevel"/>
    <w:tmpl w:val="1E0E4C4A"/>
    <w:lvl w:ilvl="0" w:tplc="B212F3EA">
      <w:start w:val="1"/>
      <w:numFmt w:val="bullet"/>
      <w:lvlText w:val=""/>
      <w:lvlJc w:val="left"/>
      <w:pPr>
        <w:ind w:left="360" w:hanging="360"/>
      </w:pPr>
      <w:rPr>
        <w:rFonts w:ascii="Symbol" w:hAnsi="Symbol" w:hint="default"/>
        <w:color w:val="9933FF"/>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312F2488"/>
    <w:multiLevelType w:val="hybridMultilevel"/>
    <w:tmpl w:val="7B4EF0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nsid w:val="3BF42D47"/>
    <w:multiLevelType w:val="hybridMultilevel"/>
    <w:tmpl w:val="6442A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20F7E02"/>
    <w:multiLevelType w:val="hybridMultilevel"/>
    <w:tmpl w:val="3EEE7AE4"/>
    <w:lvl w:ilvl="0" w:tplc="31362D8C">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34A34D0"/>
    <w:multiLevelType w:val="hybridMultilevel"/>
    <w:tmpl w:val="794E3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93E1F8C"/>
    <w:multiLevelType w:val="hybridMultilevel"/>
    <w:tmpl w:val="48E604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C077737"/>
    <w:multiLevelType w:val="hybridMultilevel"/>
    <w:tmpl w:val="F170F9D6"/>
    <w:lvl w:ilvl="0" w:tplc="C824C3D8">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DCD6C01"/>
    <w:multiLevelType w:val="hybridMultilevel"/>
    <w:tmpl w:val="843EDC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E0B4BAF"/>
    <w:multiLevelType w:val="hybridMultilevel"/>
    <w:tmpl w:val="611E1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FAA77B8"/>
    <w:multiLevelType w:val="hybridMultilevel"/>
    <w:tmpl w:val="1D8025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4C37E57"/>
    <w:multiLevelType w:val="hybridMultilevel"/>
    <w:tmpl w:val="39CA6A7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6FC53C1"/>
    <w:multiLevelType w:val="hybridMultilevel"/>
    <w:tmpl w:val="B8B452BE"/>
    <w:lvl w:ilvl="0" w:tplc="BC5A76C0">
      <w:start w:val="1"/>
      <w:numFmt w:val="bullet"/>
      <w:lvlText w:val="•"/>
      <w:lvlJc w:val="left"/>
      <w:pPr>
        <w:tabs>
          <w:tab w:val="num" w:pos="720"/>
        </w:tabs>
        <w:ind w:left="720" w:hanging="360"/>
      </w:pPr>
      <w:rPr>
        <w:rFonts w:ascii="Arial" w:hAnsi="Arial" w:hint="default"/>
      </w:rPr>
    </w:lvl>
    <w:lvl w:ilvl="1" w:tplc="07DCEA8E" w:tentative="1">
      <w:start w:val="1"/>
      <w:numFmt w:val="bullet"/>
      <w:lvlText w:val="•"/>
      <w:lvlJc w:val="left"/>
      <w:pPr>
        <w:tabs>
          <w:tab w:val="num" w:pos="1440"/>
        </w:tabs>
        <w:ind w:left="1440" w:hanging="360"/>
      </w:pPr>
      <w:rPr>
        <w:rFonts w:ascii="Arial" w:hAnsi="Arial" w:hint="default"/>
      </w:rPr>
    </w:lvl>
    <w:lvl w:ilvl="2" w:tplc="04F4654A" w:tentative="1">
      <w:start w:val="1"/>
      <w:numFmt w:val="bullet"/>
      <w:lvlText w:val="•"/>
      <w:lvlJc w:val="left"/>
      <w:pPr>
        <w:tabs>
          <w:tab w:val="num" w:pos="2160"/>
        </w:tabs>
        <w:ind w:left="2160" w:hanging="360"/>
      </w:pPr>
      <w:rPr>
        <w:rFonts w:ascii="Arial" w:hAnsi="Arial" w:hint="default"/>
      </w:rPr>
    </w:lvl>
    <w:lvl w:ilvl="3" w:tplc="4AE6BE9C" w:tentative="1">
      <w:start w:val="1"/>
      <w:numFmt w:val="bullet"/>
      <w:lvlText w:val="•"/>
      <w:lvlJc w:val="left"/>
      <w:pPr>
        <w:tabs>
          <w:tab w:val="num" w:pos="2880"/>
        </w:tabs>
        <w:ind w:left="2880" w:hanging="360"/>
      </w:pPr>
      <w:rPr>
        <w:rFonts w:ascii="Arial" w:hAnsi="Arial" w:hint="default"/>
      </w:rPr>
    </w:lvl>
    <w:lvl w:ilvl="4" w:tplc="0426A348" w:tentative="1">
      <w:start w:val="1"/>
      <w:numFmt w:val="bullet"/>
      <w:lvlText w:val="•"/>
      <w:lvlJc w:val="left"/>
      <w:pPr>
        <w:tabs>
          <w:tab w:val="num" w:pos="3600"/>
        </w:tabs>
        <w:ind w:left="3600" w:hanging="360"/>
      </w:pPr>
      <w:rPr>
        <w:rFonts w:ascii="Arial" w:hAnsi="Arial" w:hint="default"/>
      </w:rPr>
    </w:lvl>
    <w:lvl w:ilvl="5" w:tplc="B4DA7C7A" w:tentative="1">
      <w:start w:val="1"/>
      <w:numFmt w:val="bullet"/>
      <w:lvlText w:val="•"/>
      <w:lvlJc w:val="left"/>
      <w:pPr>
        <w:tabs>
          <w:tab w:val="num" w:pos="4320"/>
        </w:tabs>
        <w:ind w:left="4320" w:hanging="360"/>
      </w:pPr>
      <w:rPr>
        <w:rFonts w:ascii="Arial" w:hAnsi="Arial" w:hint="default"/>
      </w:rPr>
    </w:lvl>
    <w:lvl w:ilvl="6" w:tplc="DFA07F44" w:tentative="1">
      <w:start w:val="1"/>
      <w:numFmt w:val="bullet"/>
      <w:lvlText w:val="•"/>
      <w:lvlJc w:val="left"/>
      <w:pPr>
        <w:tabs>
          <w:tab w:val="num" w:pos="5040"/>
        </w:tabs>
        <w:ind w:left="5040" w:hanging="360"/>
      </w:pPr>
      <w:rPr>
        <w:rFonts w:ascii="Arial" w:hAnsi="Arial" w:hint="default"/>
      </w:rPr>
    </w:lvl>
    <w:lvl w:ilvl="7" w:tplc="C8E448B8" w:tentative="1">
      <w:start w:val="1"/>
      <w:numFmt w:val="bullet"/>
      <w:lvlText w:val="•"/>
      <w:lvlJc w:val="left"/>
      <w:pPr>
        <w:tabs>
          <w:tab w:val="num" w:pos="5760"/>
        </w:tabs>
        <w:ind w:left="5760" w:hanging="360"/>
      </w:pPr>
      <w:rPr>
        <w:rFonts w:ascii="Arial" w:hAnsi="Arial" w:hint="default"/>
      </w:rPr>
    </w:lvl>
    <w:lvl w:ilvl="8" w:tplc="3EDCFF74" w:tentative="1">
      <w:start w:val="1"/>
      <w:numFmt w:val="bullet"/>
      <w:lvlText w:val="•"/>
      <w:lvlJc w:val="left"/>
      <w:pPr>
        <w:tabs>
          <w:tab w:val="num" w:pos="6480"/>
        </w:tabs>
        <w:ind w:left="6480" w:hanging="360"/>
      </w:pPr>
      <w:rPr>
        <w:rFonts w:ascii="Arial" w:hAnsi="Arial" w:hint="default"/>
      </w:rPr>
    </w:lvl>
  </w:abstractNum>
  <w:abstractNum w:abstractNumId="31">
    <w:nsid w:val="59E74C1A"/>
    <w:multiLevelType w:val="hybridMultilevel"/>
    <w:tmpl w:val="18140190"/>
    <w:lvl w:ilvl="0" w:tplc="B212F3EA">
      <w:start w:val="1"/>
      <w:numFmt w:val="bullet"/>
      <w:lvlText w:val=""/>
      <w:lvlJc w:val="left"/>
      <w:pPr>
        <w:ind w:left="360" w:hanging="360"/>
      </w:pPr>
      <w:rPr>
        <w:rFonts w:ascii="Symbol" w:hAnsi="Symbol" w:hint="default"/>
        <w:color w:val="9933FF"/>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66214913"/>
    <w:multiLevelType w:val="hybridMultilevel"/>
    <w:tmpl w:val="2C1A39F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ABD231D"/>
    <w:multiLevelType w:val="hybridMultilevel"/>
    <w:tmpl w:val="AFC6A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C5C52EF"/>
    <w:multiLevelType w:val="hybridMultilevel"/>
    <w:tmpl w:val="D24AE58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E77173B"/>
    <w:multiLevelType w:val="hybridMultilevel"/>
    <w:tmpl w:val="BC7676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nsid w:val="702642AC"/>
    <w:multiLevelType w:val="hybridMultilevel"/>
    <w:tmpl w:val="5CCEA40A"/>
    <w:lvl w:ilvl="0" w:tplc="215C0F0A">
      <w:numFmt w:val="bullet"/>
      <w:lvlText w:val="-"/>
      <w:lvlJc w:val="left"/>
      <w:pPr>
        <w:ind w:left="405" w:hanging="360"/>
      </w:pPr>
      <w:rPr>
        <w:rFonts w:ascii="Arial" w:eastAsia="Times New Roman" w:hAnsi="Arial" w:cs="Arial"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37">
    <w:nsid w:val="72503185"/>
    <w:multiLevelType w:val="hybridMultilevel"/>
    <w:tmpl w:val="F0ACB52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3A56443"/>
    <w:multiLevelType w:val="hybridMultilevel"/>
    <w:tmpl w:val="6186D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B111E34"/>
    <w:multiLevelType w:val="singleLevel"/>
    <w:tmpl w:val="2734582A"/>
    <w:lvl w:ilvl="0">
      <w:start w:val="415"/>
      <w:numFmt w:val="decimal"/>
      <w:lvlText w:val="%1."/>
      <w:lvlJc w:val="left"/>
      <w:pPr>
        <w:tabs>
          <w:tab w:val="num" w:pos="1244"/>
        </w:tabs>
        <w:ind w:left="1244" w:hanging="960"/>
      </w:pPr>
      <w:rPr>
        <w:rFonts w:hint="default"/>
        <w:b w:val="0"/>
      </w:rPr>
    </w:lvl>
  </w:abstractNum>
  <w:num w:numId="1">
    <w:abstractNumId w:val="22"/>
  </w:num>
  <w:num w:numId="2">
    <w:abstractNumId w:val="5"/>
  </w:num>
  <w:num w:numId="3">
    <w:abstractNumId w:val="13"/>
  </w:num>
  <w:num w:numId="4">
    <w:abstractNumId w:val="21"/>
  </w:num>
  <w:num w:numId="5">
    <w:abstractNumId w:val="17"/>
  </w:num>
  <w:num w:numId="6">
    <w:abstractNumId w:val="26"/>
  </w:num>
  <w:num w:numId="7">
    <w:abstractNumId w:val="36"/>
  </w:num>
  <w:num w:numId="8">
    <w:abstractNumId w:val="33"/>
  </w:num>
  <w:num w:numId="9">
    <w:abstractNumId w:val="14"/>
  </w:num>
  <w:num w:numId="10">
    <w:abstractNumId w:val="35"/>
  </w:num>
  <w:num w:numId="11">
    <w:abstractNumId w:val="11"/>
  </w:num>
  <w:num w:numId="12">
    <w:abstractNumId w:val="31"/>
  </w:num>
  <w:num w:numId="13">
    <w:abstractNumId w:val="9"/>
  </w:num>
  <w:num w:numId="14">
    <w:abstractNumId w:val="19"/>
  </w:num>
  <w:num w:numId="15">
    <w:abstractNumId w:val="2"/>
  </w:num>
  <w:num w:numId="16">
    <w:abstractNumId w:val="27"/>
  </w:num>
  <w:num w:numId="17">
    <w:abstractNumId w:val="24"/>
  </w:num>
  <w:num w:numId="18">
    <w:abstractNumId w:val="38"/>
  </w:num>
  <w:num w:numId="19">
    <w:abstractNumId w:val="23"/>
  </w:num>
  <w:num w:numId="20">
    <w:abstractNumId w:val="15"/>
  </w:num>
  <w:num w:numId="21">
    <w:abstractNumId w:val="30"/>
  </w:num>
  <w:num w:numId="22">
    <w:abstractNumId w:val="18"/>
  </w:num>
  <w:num w:numId="23">
    <w:abstractNumId w:val="16"/>
  </w:num>
  <w:num w:numId="24">
    <w:abstractNumId w:val="28"/>
  </w:num>
  <w:num w:numId="25">
    <w:abstractNumId w:val="8"/>
  </w:num>
  <w:num w:numId="26">
    <w:abstractNumId w:val="1"/>
  </w:num>
  <w:num w:numId="27">
    <w:abstractNumId w:val="10"/>
  </w:num>
  <w:num w:numId="28">
    <w:abstractNumId w:val="0"/>
  </w:num>
  <w:num w:numId="29">
    <w:abstractNumId w:val="29"/>
  </w:num>
  <w:num w:numId="30">
    <w:abstractNumId w:val="32"/>
  </w:num>
  <w:num w:numId="31">
    <w:abstractNumId w:val="6"/>
  </w:num>
  <w:num w:numId="32">
    <w:abstractNumId w:val="12"/>
  </w:num>
  <w:num w:numId="33">
    <w:abstractNumId w:val="7"/>
  </w:num>
  <w:num w:numId="34">
    <w:abstractNumId w:val="20"/>
  </w:num>
  <w:num w:numId="35">
    <w:abstractNumId w:val="25"/>
  </w:num>
  <w:num w:numId="36">
    <w:abstractNumId w:val="34"/>
  </w:num>
  <w:num w:numId="37">
    <w:abstractNumId w:val="37"/>
  </w:num>
  <w:num w:numId="38">
    <w:abstractNumId w:val="4"/>
  </w:num>
  <w:num w:numId="39">
    <w:abstractNumId w:val="3"/>
  </w:num>
  <w:num w:numId="40">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0"/>
  <w:displayVerticalDrawingGridEvery w:val="2"/>
  <w:doNotShadeFormData/>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A3NjY2NzYzMTQ1MjNR0lEKTi0uzszPAykwNK0FAHkbLCotAAAA"/>
    <w:docVar w:name="EN.InstantFormat" w:val="&lt;ENInstantFormat&gt;&lt;Enabled&gt;1&lt;/Enabled&gt;&lt;ScanUnformatted&gt;1&lt;/ScanUnformatted&gt;&lt;ScanChanges&gt;1&lt;/ScanChanges&gt;&lt;Suspended&gt;0&lt;/Suspended&gt;&lt;/ENInstantFormat&gt;"/>
    <w:docVar w:name="EN.Layout" w:val="&lt;ENLayout&gt;&lt;Style&gt;Osteoporosis Intl Copy&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9xtfvpzlretemeftxz50e5jd0eds02zrtrs&quot;&gt;ESCEO osteoporosis&lt;record-ids&gt;&lt;item&gt;1&lt;/item&gt;&lt;item&gt;3&lt;/item&gt;&lt;item&gt;4&lt;/item&gt;&lt;item&gt;7&lt;/item&gt;&lt;item&gt;10&lt;/item&gt;&lt;item&gt;11&lt;/item&gt;&lt;item&gt;13&lt;/item&gt;&lt;item&gt;16&lt;/item&gt;&lt;item&gt;17&lt;/item&gt;&lt;item&gt;20&lt;/item&gt;&lt;item&gt;22&lt;/item&gt;&lt;item&gt;25&lt;/item&gt;&lt;item&gt;29&lt;/item&gt;&lt;item&gt;30&lt;/item&gt;&lt;item&gt;31&lt;/item&gt;&lt;item&gt;32&lt;/item&gt;&lt;item&gt;43&lt;/item&gt;&lt;item&gt;84&lt;/item&gt;&lt;item&gt;86&lt;/item&gt;&lt;item&gt;88&lt;/item&gt;&lt;item&gt;89&lt;/item&gt;&lt;item&gt;95&lt;/item&gt;&lt;item&gt;96&lt;/item&gt;&lt;item&gt;97&lt;/item&gt;&lt;item&gt;98&lt;/item&gt;&lt;item&gt;100&lt;/item&gt;&lt;item&gt;102&lt;/item&gt;&lt;item&gt;106&lt;/item&gt;&lt;item&gt;109&lt;/item&gt;&lt;item&gt;116&lt;/item&gt;&lt;item&gt;117&lt;/item&gt;&lt;item&gt;120&lt;/item&gt;&lt;item&gt;125&lt;/item&gt;&lt;item&gt;127&lt;/item&gt;&lt;item&gt;128&lt;/item&gt;&lt;item&gt;129&lt;/item&gt;&lt;item&gt;130&lt;/item&gt;&lt;item&gt;131&lt;/item&gt;&lt;item&gt;132&lt;/item&gt;&lt;item&gt;133&lt;/item&gt;&lt;item&gt;134&lt;/item&gt;&lt;item&gt;135&lt;/item&gt;&lt;item&gt;136&lt;/item&gt;&lt;item&gt;139&lt;/item&gt;&lt;item&gt;140&lt;/item&gt;&lt;item&gt;141&lt;/item&gt;&lt;item&gt;142&lt;/item&gt;&lt;item&gt;143&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record-ids&gt;&lt;/item&gt;&lt;/Libraries&gt;"/>
  </w:docVars>
  <w:rsids>
    <w:rsidRoot w:val="00721988"/>
    <w:rsid w:val="00000185"/>
    <w:rsid w:val="0000054F"/>
    <w:rsid w:val="000006A9"/>
    <w:rsid w:val="00000BD8"/>
    <w:rsid w:val="00000D75"/>
    <w:rsid w:val="00001043"/>
    <w:rsid w:val="00001951"/>
    <w:rsid w:val="00001E1C"/>
    <w:rsid w:val="000023ED"/>
    <w:rsid w:val="00002617"/>
    <w:rsid w:val="00003451"/>
    <w:rsid w:val="00003765"/>
    <w:rsid w:val="00003C30"/>
    <w:rsid w:val="000043CC"/>
    <w:rsid w:val="00004679"/>
    <w:rsid w:val="0000525B"/>
    <w:rsid w:val="0000540B"/>
    <w:rsid w:val="000057E1"/>
    <w:rsid w:val="000061E5"/>
    <w:rsid w:val="000061F3"/>
    <w:rsid w:val="000067CD"/>
    <w:rsid w:val="000076AE"/>
    <w:rsid w:val="00007FA9"/>
    <w:rsid w:val="000102AE"/>
    <w:rsid w:val="000114A6"/>
    <w:rsid w:val="00011A94"/>
    <w:rsid w:val="000126BB"/>
    <w:rsid w:val="0001302A"/>
    <w:rsid w:val="0001388D"/>
    <w:rsid w:val="00014CA3"/>
    <w:rsid w:val="00015019"/>
    <w:rsid w:val="00017935"/>
    <w:rsid w:val="00020107"/>
    <w:rsid w:val="00020122"/>
    <w:rsid w:val="000206CA"/>
    <w:rsid w:val="00021E8C"/>
    <w:rsid w:val="000225BB"/>
    <w:rsid w:val="000247E5"/>
    <w:rsid w:val="00024F13"/>
    <w:rsid w:val="00025FF1"/>
    <w:rsid w:val="00026645"/>
    <w:rsid w:val="0002669B"/>
    <w:rsid w:val="00026B94"/>
    <w:rsid w:val="00027379"/>
    <w:rsid w:val="0002783D"/>
    <w:rsid w:val="00027F3D"/>
    <w:rsid w:val="00030B35"/>
    <w:rsid w:val="00030D9D"/>
    <w:rsid w:val="00032228"/>
    <w:rsid w:val="000324FF"/>
    <w:rsid w:val="000332A5"/>
    <w:rsid w:val="00033306"/>
    <w:rsid w:val="000336FC"/>
    <w:rsid w:val="00034038"/>
    <w:rsid w:val="000342D4"/>
    <w:rsid w:val="000356F2"/>
    <w:rsid w:val="00035967"/>
    <w:rsid w:val="00035CB3"/>
    <w:rsid w:val="00035CEB"/>
    <w:rsid w:val="00036249"/>
    <w:rsid w:val="0003700A"/>
    <w:rsid w:val="00037323"/>
    <w:rsid w:val="00037CCE"/>
    <w:rsid w:val="00041A86"/>
    <w:rsid w:val="00041E16"/>
    <w:rsid w:val="00044CCB"/>
    <w:rsid w:val="000473D8"/>
    <w:rsid w:val="00047B21"/>
    <w:rsid w:val="00047D52"/>
    <w:rsid w:val="000505A4"/>
    <w:rsid w:val="0005082C"/>
    <w:rsid w:val="0005111A"/>
    <w:rsid w:val="00051392"/>
    <w:rsid w:val="00051829"/>
    <w:rsid w:val="00051D27"/>
    <w:rsid w:val="000543AA"/>
    <w:rsid w:val="00054C55"/>
    <w:rsid w:val="00055268"/>
    <w:rsid w:val="00056339"/>
    <w:rsid w:val="0005649B"/>
    <w:rsid w:val="0005673F"/>
    <w:rsid w:val="00057240"/>
    <w:rsid w:val="000577D7"/>
    <w:rsid w:val="00060B43"/>
    <w:rsid w:val="00060CD6"/>
    <w:rsid w:val="000610D2"/>
    <w:rsid w:val="000620CB"/>
    <w:rsid w:val="0006210F"/>
    <w:rsid w:val="00062BCB"/>
    <w:rsid w:val="00062D97"/>
    <w:rsid w:val="000630A6"/>
    <w:rsid w:val="00064F0F"/>
    <w:rsid w:val="00066001"/>
    <w:rsid w:val="00066FEC"/>
    <w:rsid w:val="00067B2A"/>
    <w:rsid w:val="00067DF9"/>
    <w:rsid w:val="000727C9"/>
    <w:rsid w:val="000729C9"/>
    <w:rsid w:val="00072A94"/>
    <w:rsid w:val="00072E95"/>
    <w:rsid w:val="00073876"/>
    <w:rsid w:val="00074015"/>
    <w:rsid w:val="000744D2"/>
    <w:rsid w:val="000748A2"/>
    <w:rsid w:val="00074A39"/>
    <w:rsid w:val="00075451"/>
    <w:rsid w:val="00075927"/>
    <w:rsid w:val="00075E9D"/>
    <w:rsid w:val="000764EB"/>
    <w:rsid w:val="0007747B"/>
    <w:rsid w:val="00077BAC"/>
    <w:rsid w:val="00077D4C"/>
    <w:rsid w:val="00077F52"/>
    <w:rsid w:val="00080D6A"/>
    <w:rsid w:val="00082059"/>
    <w:rsid w:val="0008380B"/>
    <w:rsid w:val="0008455F"/>
    <w:rsid w:val="00084F6A"/>
    <w:rsid w:val="00085696"/>
    <w:rsid w:val="00085A0A"/>
    <w:rsid w:val="00085E11"/>
    <w:rsid w:val="0008608A"/>
    <w:rsid w:val="000862FA"/>
    <w:rsid w:val="00086A7C"/>
    <w:rsid w:val="00087ADC"/>
    <w:rsid w:val="0009147A"/>
    <w:rsid w:val="00093169"/>
    <w:rsid w:val="000933BC"/>
    <w:rsid w:val="0009383B"/>
    <w:rsid w:val="00093C65"/>
    <w:rsid w:val="00095259"/>
    <w:rsid w:val="00095271"/>
    <w:rsid w:val="00095CE6"/>
    <w:rsid w:val="00096641"/>
    <w:rsid w:val="000969BC"/>
    <w:rsid w:val="0009730A"/>
    <w:rsid w:val="00097B22"/>
    <w:rsid w:val="000A10FE"/>
    <w:rsid w:val="000A2172"/>
    <w:rsid w:val="000A2517"/>
    <w:rsid w:val="000A2963"/>
    <w:rsid w:val="000A29A3"/>
    <w:rsid w:val="000A2B40"/>
    <w:rsid w:val="000A2F2C"/>
    <w:rsid w:val="000A2FD0"/>
    <w:rsid w:val="000A3D32"/>
    <w:rsid w:val="000A3F0A"/>
    <w:rsid w:val="000A400A"/>
    <w:rsid w:val="000A46E4"/>
    <w:rsid w:val="000A4BC4"/>
    <w:rsid w:val="000A526E"/>
    <w:rsid w:val="000A53D7"/>
    <w:rsid w:val="000A5849"/>
    <w:rsid w:val="000A618C"/>
    <w:rsid w:val="000A712D"/>
    <w:rsid w:val="000A717B"/>
    <w:rsid w:val="000A765A"/>
    <w:rsid w:val="000A78DB"/>
    <w:rsid w:val="000B1245"/>
    <w:rsid w:val="000B19EA"/>
    <w:rsid w:val="000B1C9D"/>
    <w:rsid w:val="000B20FA"/>
    <w:rsid w:val="000B2C96"/>
    <w:rsid w:val="000B31A5"/>
    <w:rsid w:val="000B393A"/>
    <w:rsid w:val="000B48CC"/>
    <w:rsid w:val="000B4B2C"/>
    <w:rsid w:val="000B5648"/>
    <w:rsid w:val="000B59B3"/>
    <w:rsid w:val="000B5F16"/>
    <w:rsid w:val="000B624A"/>
    <w:rsid w:val="000B6314"/>
    <w:rsid w:val="000B63C1"/>
    <w:rsid w:val="000B7042"/>
    <w:rsid w:val="000C156B"/>
    <w:rsid w:val="000C2242"/>
    <w:rsid w:val="000C288F"/>
    <w:rsid w:val="000C3ABA"/>
    <w:rsid w:val="000C4A4D"/>
    <w:rsid w:val="000C7186"/>
    <w:rsid w:val="000C7501"/>
    <w:rsid w:val="000C7639"/>
    <w:rsid w:val="000C777F"/>
    <w:rsid w:val="000C79A9"/>
    <w:rsid w:val="000C7D67"/>
    <w:rsid w:val="000D04A2"/>
    <w:rsid w:val="000D09F9"/>
    <w:rsid w:val="000D3720"/>
    <w:rsid w:val="000D45D0"/>
    <w:rsid w:val="000D47C6"/>
    <w:rsid w:val="000D4B0E"/>
    <w:rsid w:val="000D529B"/>
    <w:rsid w:val="000D5563"/>
    <w:rsid w:val="000D652F"/>
    <w:rsid w:val="000D705A"/>
    <w:rsid w:val="000D713D"/>
    <w:rsid w:val="000D799C"/>
    <w:rsid w:val="000E0636"/>
    <w:rsid w:val="000E1029"/>
    <w:rsid w:val="000E22CE"/>
    <w:rsid w:val="000E335D"/>
    <w:rsid w:val="000E3474"/>
    <w:rsid w:val="000E3A70"/>
    <w:rsid w:val="000E3BD7"/>
    <w:rsid w:val="000E441C"/>
    <w:rsid w:val="000E5541"/>
    <w:rsid w:val="000E5A52"/>
    <w:rsid w:val="000E5AED"/>
    <w:rsid w:val="000E5EB5"/>
    <w:rsid w:val="000E6BFA"/>
    <w:rsid w:val="000E7457"/>
    <w:rsid w:val="000E7A1D"/>
    <w:rsid w:val="000E7B98"/>
    <w:rsid w:val="000F0D70"/>
    <w:rsid w:val="000F134F"/>
    <w:rsid w:val="000F172A"/>
    <w:rsid w:val="000F230E"/>
    <w:rsid w:val="000F25D3"/>
    <w:rsid w:val="000F28D0"/>
    <w:rsid w:val="000F34EB"/>
    <w:rsid w:val="000F42DC"/>
    <w:rsid w:val="000F48ED"/>
    <w:rsid w:val="000F4CBE"/>
    <w:rsid w:val="000F704A"/>
    <w:rsid w:val="000F75BB"/>
    <w:rsid w:val="000F75C4"/>
    <w:rsid w:val="001002CB"/>
    <w:rsid w:val="00101DF3"/>
    <w:rsid w:val="00102859"/>
    <w:rsid w:val="001031BF"/>
    <w:rsid w:val="00103F6B"/>
    <w:rsid w:val="001046B7"/>
    <w:rsid w:val="00107695"/>
    <w:rsid w:val="00110B75"/>
    <w:rsid w:val="00111507"/>
    <w:rsid w:val="00111C35"/>
    <w:rsid w:val="00111E83"/>
    <w:rsid w:val="0011265B"/>
    <w:rsid w:val="00112CB9"/>
    <w:rsid w:val="00113983"/>
    <w:rsid w:val="00113BBD"/>
    <w:rsid w:val="0011422D"/>
    <w:rsid w:val="00114D30"/>
    <w:rsid w:val="001152EF"/>
    <w:rsid w:val="00116A5B"/>
    <w:rsid w:val="00117165"/>
    <w:rsid w:val="00117D05"/>
    <w:rsid w:val="00120223"/>
    <w:rsid w:val="00120AB4"/>
    <w:rsid w:val="00121A30"/>
    <w:rsid w:val="00121BAD"/>
    <w:rsid w:val="001220A3"/>
    <w:rsid w:val="0012210B"/>
    <w:rsid w:val="0012254D"/>
    <w:rsid w:val="00123158"/>
    <w:rsid w:val="00123A56"/>
    <w:rsid w:val="001243F6"/>
    <w:rsid w:val="0012597C"/>
    <w:rsid w:val="00126060"/>
    <w:rsid w:val="00126C01"/>
    <w:rsid w:val="00126E5E"/>
    <w:rsid w:val="00130ADE"/>
    <w:rsid w:val="00130CFA"/>
    <w:rsid w:val="00131307"/>
    <w:rsid w:val="00132182"/>
    <w:rsid w:val="0013222C"/>
    <w:rsid w:val="0013234B"/>
    <w:rsid w:val="00132707"/>
    <w:rsid w:val="00132FB4"/>
    <w:rsid w:val="00133BF0"/>
    <w:rsid w:val="0013637D"/>
    <w:rsid w:val="001366F4"/>
    <w:rsid w:val="00142037"/>
    <w:rsid w:val="001429CE"/>
    <w:rsid w:val="00143A87"/>
    <w:rsid w:val="001458FB"/>
    <w:rsid w:val="001459BE"/>
    <w:rsid w:val="00146DFF"/>
    <w:rsid w:val="00146EDF"/>
    <w:rsid w:val="00150608"/>
    <w:rsid w:val="00150E0E"/>
    <w:rsid w:val="00150EDF"/>
    <w:rsid w:val="00151050"/>
    <w:rsid w:val="001511E6"/>
    <w:rsid w:val="00151221"/>
    <w:rsid w:val="00152CF7"/>
    <w:rsid w:val="001536E8"/>
    <w:rsid w:val="00154102"/>
    <w:rsid w:val="001541AC"/>
    <w:rsid w:val="00154654"/>
    <w:rsid w:val="00154742"/>
    <w:rsid w:val="0015488A"/>
    <w:rsid w:val="00154F3A"/>
    <w:rsid w:val="001572E1"/>
    <w:rsid w:val="0015746A"/>
    <w:rsid w:val="001575FE"/>
    <w:rsid w:val="00157D40"/>
    <w:rsid w:val="00161AA4"/>
    <w:rsid w:val="00162665"/>
    <w:rsid w:val="0016427F"/>
    <w:rsid w:val="00164CA0"/>
    <w:rsid w:val="00165081"/>
    <w:rsid w:val="00165B9C"/>
    <w:rsid w:val="001660B5"/>
    <w:rsid w:val="001702AA"/>
    <w:rsid w:val="00170D7C"/>
    <w:rsid w:val="00171EAF"/>
    <w:rsid w:val="00172408"/>
    <w:rsid w:val="00172B14"/>
    <w:rsid w:val="00173041"/>
    <w:rsid w:val="00174C93"/>
    <w:rsid w:val="00174CFB"/>
    <w:rsid w:val="00175364"/>
    <w:rsid w:val="0017540A"/>
    <w:rsid w:val="00175725"/>
    <w:rsid w:val="00175B92"/>
    <w:rsid w:val="00176339"/>
    <w:rsid w:val="00176622"/>
    <w:rsid w:val="001806DE"/>
    <w:rsid w:val="00181C0A"/>
    <w:rsid w:val="0018208E"/>
    <w:rsid w:val="001823FA"/>
    <w:rsid w:val="00182538"/>
    <w:rsid w:val="00184BCA"/>
    <w:rsid w:val="001850D9"/>
    <w:rsid w:val="0018709D"/>
    <w:rsid w:val="00187F6C"/>
    <w:rsid w:val="00190324"/>
    <w:rsid w:val="0019094B"/>
    <w:rsid w:val="00191173"/>
    <w:rsid w:val="00191D67"/>
    <w:rsid w:val="00193014"/>
    <w:rsid w:val="00193703"/>
    <w:rsid w:val="00195520"/>
    <w:rsid w:val="001955C0"/>
    <w:rsid w:val="00195DA7"/>
    <w:rsid w:val="00195EFE"/>
    <w:rsid w:val="00196BDA"/>
    <w:rsid w:val="00197491"/>
    <w:rsid w:val="00197EA9"/>
    <w:rsid w:val="00197EAD"/>
    <w:rsid w:val="001A06CE"/>
    <w:rsid w:val="001A0A1A"/>
    <w:rsid w:val="001A4331"/>
    <w:rsid w:val="001A4DC1"/>
    <w:rsid w:val="001A6756"/>
    <w:rsid w:val="001A69A5"/>
    <w:rsid w:val="001A719C"/>
    <w:rsid w:val="001A76FF"/>
    <w:rsid w:val="001B06A0"/>
    <w:rsid w:val="001B0E86"/>
    <w:rsid w:val="001B1FD2"/>
    <w:rsid w:val="001B20A1"/>
    <w:rsid w:val="001B42AF"/>
    <w:rsid w:val="001B690B"/>
    <w:rsid w:val="001C0424"/>
    <w:rsid w:val="001C0F1D"/>
    <w:rsid w:val="001C1EB1"/>
    <w:rsid w:val="001C4FC0"/>
    <w:rsid w:val="001C5D99"/>
    <w:rsid w:val="001C5F81"/>
    <w:rsid w:val="001C617C"/>
    <w:rsid w:val="001C7D6F"/>
    <w:rsid w:val="001C7D8F"/>
    <w:rsid w:val="001D0458"/>
    <w:rsid w:val="001D054B"/>
    <w:rsid w:val="001D0D99"/>
    <w:rsid w:val="001D0F24"/>
    <w:rsid w:val="001D1436"/>
    <w:rsid w:val="001D189A"/>
    <w:rsid w:val="001D1F14"/>
    <w:rsid w:val="001D2EF0"/>
    <w:rsid w:val="001D35FA"/>
    <w:rsid w:val="001D3655"/>
    <w:rsid w:val="001D3A2F"/>
    <w:rsid w:val="001D3CB9"/>
    <w:rsid w:val="001D3D20"/>
    <w:rsid w:val="001D46CB"/>
    <w:rsid w:val="001D5D55"/>
    <w:rsid w:val="001D70C8"/>
    <w:rsid w:val="001D74C8"/>
    <w:rsid w:val="001E10E5"/>
    <w:rsid w:val="001E184B"/>
    <w:rsid w:val="001E19C1"/>
    <w:rsid w:val="001E1B03"/>
    <w:rsid w:val="001E270E"/>
    <w:rsid w:val="001E537F"/>
    <w:rsid w:val="001E5FA3"/>
    <w:rsid w:val="001E60B5"/>
    <w:rsid w:val="001E6654"/>
    <w:rsid w:val="001E68BB"/>
    <w:rsid w:val="001F21FE"/>
    <w:rsid w:val="001F2AAA"/>
    <w:rsid w:val="001F430D"/>
    <w:rsid w:val="001F6C50"/>
    <w:rsid w:val="001F7FC7"/>
    <w:rsid w:val="00200053"/>
    <w:rsid w:val="00200530"/>
    <w:rsid w:val="002006E8"/>
    <w:rsid w:val="00200A71"/>
    <w:rsid w:val="0020188A"/>
    <w:rsid w:val="002036A6"/>
    <w:rsid w:val="00204D9A"/>
    <w:rsid w:val="00204FA8"/>
    <w:rsid w:val="00205651"/>
    <w:rsid w:val="0020649B"/>
    <w:rsid w:val="0020660A"/>
    <w:rsid w:val="00206A08"/>
    <w:rsid w:val="00206D04"/>
    <w:rsid w:val="00206D97"/>
    <w:rsid w:val="00207BA8"/>
    <w:rsid w:val="002108B1"/>
    <w:rsid w:val="00211E4C"/>
    <w:rsid w:val="002123ED"/>
    <w:rsid w:val="00213380"/>
    <w:rsid w:val="0021411A"/>
    <w:rsid w:val="00214390"/>
    <w:rsid w:val="00214394"/>
    <w:rsid w:val="00214AAD"/>
    <w:rsid w:val="002154BB"/>
    <w:rsid w:val="00216841"/>
    <w:rsid w:val="002168E3"/>
    <w:rsid w:val="002169ED"/>
    <w:rsid w:val="0021747D"/>
    <w:rsid w:val="00217938"/>
    <w:rsid w:val="00217F5A"/>
    <w:rsid w:val="00220890"/>
    <w:rsid w:val="00221235"/>
    <w:rsid w:val="00222CD9"/>
    <w:rsid w:val="00222F26"/>
    <w:rsid w:val="00225FC0"/>
    <w:rsid w:val="00226CBA"/>
    <w:rsid w:val="00230788"/>
    <w:rsid w:val="002319BE"/>
    <w:rsid w:val="00231D2A"/>
    <w:rsid w:val="00231D69"/>
    <w:rsid w:val="00231F66"/>
    <w:rsid w:val="0023226F"/>
    <w:rsid w:val="0023368E"/>
    <w:rsid w:val="002336C2"/>
    <w:rsid w:val="002346B0"/>
    <w:rsid w:val="00235D59"/>
    <w:rsid w:val="002363FD"/>
    <w:rsid w:val="002376FA"/>
    <w:rsid w:val="00240234"/>
    <w:rsid w:val="0024023E"/>
    <w:rsid w:val="00240F42"/>
    <w:rsid w:val="0024133D"/>
    <w:rsid w:val="00243370"/>
    <w:rsid w:val="00244E7A"/>
    <w:rsid w:val="002457D7"/>
    <w:rsid w:val="00245846"/>
    <w:rsid w:val="00246505"/>
    <w:rsid w:val="00246B11"/>
    <w:rsid w:val="00246BC0"/>
    <w:rsid w:val="00247A95"/>
    <w:rsid w:val="00247C8A"/>
    <w:rsid w:val="00251F5D"/>
    <w:rsid w:val="002536A4"/>
    <w:rsid w:val="00253771"/>
    <w:rsid w:val="00254357"/>
    <w:rsid w:val="00254873"/>
    <w:rsid w:val="00254C4F"/>
    <w:rsid w:val="00256230"/>
    <w:rsid w:val="00256597"/>
    <w:rsid w:val="00256E4A"/>
    <w:rsid w:val="002571A7"/>
    <w:rsid w:val="00257847"/>
    <w:rsid w:val="00257C16"/>
    <w:rsid w:val="002606CF"/>
    <w:rsid w:val="00261393"/>
    <w:rsid w:val="00261B43"/>
    <w:rsid w:val="00261CD8"/>
    <w:rsid w:val="002623A1"/>
    <w:rsid w:val="0026527E"/>
    <w:rsid w:val="00265F8D"/>
    <w:rsid w:val="0026702B"/>
    <w:rsid w:val="00270995"/>
    <w:rsid w:val="002717CE"/>
    <w:rsid w:val="00271D57"/>
    <w:rsid w:val="00272A6F"/>
    <w:rsid w:val="00273178"/>
    <w:rsid w:val="00275BE9"/>
    <w:rsid w:val="00275D78"/>
    <w:rsid w:val="00283A3D"/>
    <w:rsid w:val="00283AB0"/>
    <w:rsid w:val="00284792"/>
    <w:rsid w:val="00284A9A"/>
    <w:rsid w:val="0028510B"/>
    <w:rsid w:val="00285706"/>
    <w:rsid w:val="00291555"/>
    <w:rsid w:val="00291690"/>
    <w:rsid w:val="00291A83"/>
    <w:rsid w:val="002920C5"/>
    <w:rsid w:val="00292344"/>
    <w:rsid w:val="00293296"/>
    <w:rsid w:val="00293432"/>
    <w:rsid w:val="00295876"/>
    <w:rsid w:val="00295AFA"/>
    <w:rsid w:val="00295B32"/>
    <w:rsid w:val="0029622D"/>
    <w:rsid w:val="002A090A"/>
    <w:rsid w:val="002A0C26"/>
    <w:rsid w:val="002A1C9B"/>
    <w:rsid w:val="002A3676"/>
    <w:rsid w:val="002A36E2"/>
    <w:rsid w:val="002A3B3B"/>
    <w:rsid w:val="002A4492"/>
    <w:rsid w:val="002A4BF1"/>
    <w:rsid w:val="002A4D4C"/>
    <w:rsid w:val="002A5B8A"/>
    <w:rsid w:val="002A618E"/>
    <w:rsid w:val="002A6905"/>
    <w:rsid w:val="002A738F"/>
    <w:rsid w:val="002A75A6"/>
    <w:rsid w:val="002A76E6"/>
    <w:rsid w:val="002B08B7"/>
    <w:rsid w:val="002B1100"/>
    <w:rsid w:val="002B116D"/>
    <w:rsid w:val="002B2F44"/>
    <w:rsid w:val="002B3250"/>
    <w:rsid w:val="002B366B"/>
    <w:rsid w:val="002B3F1B"/>
    <w:rsid w:val="002B54A5"/>
    <w:rsid w:val="002B54C0"/>
    <w:rsid w:val="002B59F5"/>
    <w:rsid w:val="002B746E"/>
    <w:rsid w:val="002B748D"/>
    <w:rsid w:val="002C0C11"/>
    <w:rsid w:val="002C1F18"/>
    <w:rsid w:val="002C25BC"/>
    <w:rsid w:val="002C27E5"/>
    <w:rsid w:val="002C2D1D"/>
    <w:rsid w:val="002C3993"/>
    <w:rsid w:val="002C3ABA"/>
    <w:rsid w:val="002C3C7C"/>
    <w:rsid w:val="002C4DD3"/>
    <w:rsid w:val="002C5BC0"/>
    <w:rsid w:val="002C67B6"/>
    <w:rsid w:val="002C6A6F"/>
    <w:rsid w:val="002C7A6B"/>
    <w:rsid w:val="002D09F4"/>
    <w:rsid w:val="002D0EBA"/>
    <w:rsid w:val="002D2341"/>
    <w:rsid w:val="002D2974"/>
    <w:rsid w:val="002D2E25"/>
    <w:rsid w:val="002D32DF"/>
    <w:rsid w:val="002D45B9"/>
    <w:rsid w:val="002D470F"/>
    <w:rsid w:val="002D4C3D"/>
    <w:rsid w:val="002D5108"/>
    <w:rsid w:val="002D591F"/>
    <w:rsid w:val="002D6310"/>
    <w:rsid w:val="002E01F8"/>
    <w:rsid w:val="002E0489"/>
    <w:rsid w:val="002E0817"/>
    <w:rsid w:val="002E0F0F"/>
    <w:rsid w:val="002E10EB"/>
    <w:rsid w:val="002E17E2"/>
    <w:rsid w:val="002E2D34"/>
    <w:rsid w:val="002E3DD8"/>
    <w:rsid w:val="002E3DE9"/>
    <w:rsid w:val="002E4917"/>
    <w:rsid w:val="002E4B82"/>
    <w:rsid w:val="002E50A0"/>
    <w:rsid w:val="002E69BB"/>
    <w:rsid w:val="002E6BD8"/>
    <w:rsid w:val="002E6E57"/>
    <w:rsid w:val="002F05E4"/>
    <w:rsid w:val="002F0C97"/>
    <w:rsid w:val="002F1E62"/>
    <w:rsid w:val="002F37B9"/>
    <w:rsid w:val="002F3A27"/>
    <w:rsid w:val="002F6716"/>
    <w:rsid w:val="002F6756"/>
    <w:rsid w:val="002F69F9"/>
    <w:rsid w:val="002F7AC2"/>
    <w:rsid w:val="002F7CE4"/>
    <w:rsid w:val="0030014E"/>
    <w:rsid w:val="00300895"/>
    <w:rsid w:val="00300BAC"/>
    <w:rsid w:val="003014BA"/>
    <w:rsid w:val="00301665"/>
    <w:rsid w:val="0030188A"/>
    <w:rsid w:val="003018AA"/>
    <w:rsid w:val="00301BC3"/>
    <w:rsid w:val="00301BED"/>
    <w:rsid w:val="00303136"/>
    <w:rsid w:val="003032BD"/>
    <w:rsid w:val="003047CD"/>
    <w:rsid w:val="00307250"/>
    <w:rsid w:val="003104D9"/>
    <w:rsid w:val="00310668"/>
    <w:rsid w:val="003107A1"/>
    <w:rsid w:val="0031096D"/>
    <w:rsid w:val="003109EB"/>
    <w:rsid w:val="00311334"/>
    <w:rsid w:val="00311493"/>
    <w:rsid w:val="00311680"/>
    <w:rsid w:val="00312CE9"/>
    <w:rsid w:val="00313A04"/>
    <w:rsid w:val="00313F90"/>
    <w:rsid w:val="00314DFF"/>
    <w:rsid w:val="00315947"/>
    <w:rsid w:val="00315EEC"/>
    <w:rsid w:val="003163F2"/>
    <w:rsid w:val="003215FD"/>
    <w:rsid w:val="00321740"/>
    <w:rsid w:val="0032213E"/>
    <w:rsid w:val="00322F38"/>
    <w:rsid w:val="0032348B"/>
    <w:rsid w:val="00323FFE"/>
    <w:rsid w:val="003245A3"/>
    <w:rsid w:val="00324F60"/>
    <w:rsid w:val="00325B5A"/>
    <w:rsid w:val="00326A21"/>
    <w:rsid w:val="003270F9"/>
    <w:rsid w:val="00327401"/>
    <w:rsid w:val="0032780E"/>
    <w:rsid w:val="00330293"/>
    <w:rsid w:val="003304FB"/>
    <w:rsid w:val="00330DC9"/>
    <w:rsid w:val="00331708"/>
    <w:rsid w:val="00332089"/>
    <w:rsid w:val="00332AAC"/>
    <w:rsid w:val="003330CD"/>
    <w:rsid w:val="00333CF7"/>
    <w:rsid w:val="0033405D"/>
    <w:rsid w:val="003344A4"/>
    <w:rsid w:val="00334876"/>
    <w:rsid w:val="00334D59"/>
    <w:rsid w:val="003355F2"/>
    <w:rsid w:val="003369A3"/>
    <w:rsid w:val="00337100"/>
    <w:rsid w:val="00337E6F"/>
    <w:rsid w:val="00340886"/>
    <w:rsid w:val="003417A1"/>
    <w:rsid w:val="00341980"/>
    <w:rsid w:val="0034309E"/>
    <w:rsid w:val="00345540"/>
    <w:rsid w:val="00346A4A"/>
    <w:rsid w:val="00346AE4"/>
    <w:rsid w:val="00346AF3"/>
    <w:rsid w:val="00350569"/>
    <w:rsid w:val="003507C9"/>
    <w:rsid w:val="0035146E"/>
    <w:rsid w:val="00351AB9"/>
    <w:rsid w:val="00352B07"/>
    <w:rsid w:val="003530CD"/>
    <w:rsid w:val="00356C4C"/>
    <w:rsid w:val="00361041"/>
    <w:rsid w:val="0036297A"/>
    <w:rsid w:val="00363038"/>
    <w:rsid w:val="003639A7"/>
    <w:rsid w:val="00363BCF"/>
    <w:rsid w:val="00363DB7"/>
    <w:rsid w:val="00363FC6"/>
    <w:rsid w:val="0036430C"/>
    <w:rsid w:val="00365076"/>
    <w:rsid w:val="0036668B"/>
    <w:rsid w:val="003666BA"/>
    <w:rsid w:val="0036729F"/>
    <w:rsid w:val="00367475"/>
    <w:rsid w:val="0036795D"/>
    <w:rsid w:val="00367CF6"/>
    <w:rsid w:val="00370DDF"/>
    <w:rsid w:val="00370F92"/>
    <w:rsid w:val="00372D89"/>
    <w:rsid w:val="003745E2"/>
    <w:rsid w:val="00374BA9"/>
    <w:rsid w:val="00374D24"/>
    <w:rsid w:val="003750F1"/>
    <w:rsid w:val="00375BF2"/>
    <w:rsid w:val="00376DB4"/>
    <w:rsid w:val="00377D95"/>
    <w:rsid w:val="003821CD"/>
    <w:rsid w:val="00382AE2"/>
    <w:rsid w:val="00382F22"/>
    <w:rsid w:val="00382FDB"/>
    <w:rsid w:val="00383061"/>
    <w:rsid w:val="0038337A"/>
    <w:rsid w:val="0038339C"/>
    <w:rsid w:val="003839F8"/>
    <w:rsid w:val="00384422"/>
    <w:rsid w:val="00384DE2"/>
    <w:rsid w:val="00385343"/>
    <w:rsid w:val="00385A57"/>
    <w:rsid w:val="00386FEB"/>
    <w:rsid w:val="003906C6"/>
    <w:rsid w:val="00390961"/>
    <w:rsid w:val="00391B9D"/>
    <w:rsid w:val="003934B5"/>
    <w:rsid w:val="0039373F"/>
    <w:rsid w:val="00393A66"/>
    <w:rsid w:val="00395F22"/>
    <w:rsid w:val="0039749A"/>
    <w:rsid w:val="003975A7"/>
    <w:rsid w:val="003A10EE"/>
    <w:rsid w:val="003A1CB9"/>
    <w:rsid w:val="003A2894"/>
    <w:rsid w:val="003A39BC"/>
    <w:rsid w:val="003A3C4D"/>
    <w:rsid w:val="003A51B1"/>
    <w:rsid w:val="003A5557"/>
    <w:rsid w:val="003A6537"/>
    <w:rsid w:val="003A7269"/>
    <w:rsid w:val="003B0D64"/>
    <w:rsid w:val="003B160C"/>
    <w:rsid w:val="003B1E30"/>
    <w:rsid w:val="003B1FAD"/>
    <w:rsid w:val="003B2C1F"/>
    <w:rsid w:val="003B34CB"/>
    <w:rsid w:val="003B4853"/>
    <w:rsid w:val="003B4AF7"/>
    <w:rsid w:val="003B4C5A"/>
    <w:rsid w:val="003B573D"/>
    <w:rsid w:val="003B5A2A"/>
    <w:rsid w:val="003B5A2B"/>
    <w:rsid w:val="003C04A3"/>
    <w:rsid w:val="003C31AC"/>
    <w:rsid w:val="003C337D"/>
    <w:rsid w:val="003C3815"/>
    <w:rsid w:val="003C3894"/>
    <w:rsid w:val="003C4827"/>
    <w:rsid w:val="003C48E4"/>
    <w:rsid w:val="003C510E"/>
    <w:rsid w:val="003C5F52"/>
    <w:rsid w:val="003C60A8"/>
    <w:rsid w:val="003C66D8"/>
    <w:rsid w:val="003C6A9B"/>
    <w:rsid w:val="003C6B33"/>
    <w:rsid w:val="003C744E"/>
    <w:rsid w:val="003C759B"/>
    <w:rsid w:val="003D1C9E"/>
    <w:rsid w:val="003D21F6"/>
    <w:rsid w:val="003D2731"/>
    <w:rsid w:val="003D292A"/>
    <w:rsid w:val="003D34DD"/>
    <w:rsid w:val="003D5182"/>
    <w:rsid w:val="003D5844"/>
    <w:rsid w:val="003D5A36"/>
    <w:rsid w:val="003E03E4"/>
    <w:rsid w:val="003E23FF"/>
    <w:rsid w:val="003E44D9"/>
    <w:rsid w:val="003E45B9"/>
    <w:rsid w:val="003E4F34"/>
    <w:rsid w:val="003E607B"/>
    <w:rsid w:val="003E66DE"/>
    <w:rsid w:val="003E69F8"/>
    <w:rsid w:val="003E7375"/>
    <w:rsid w:val="003E7B1E"/>
    <w:rsid w:val="003F0729"/>
    <w:rsid w:val="003F1500"/>
    <w:rsid w:val="003F1674"/>
    <w:rsid w:val="003F1887"/>
    <w:rsid w:val="003F1C01"/>
    <w:rsid w:val="003F1CA9"/>
    <w:rsid w:val="003F1DE7"/>
    <w:rsid w:val="003F3702"/>
    <w:rsid w:val="003F44C4"/>
    <w:rsid w:val="003F4859"/>
    <w:rsid w:val="003F5B9C"/>
    <w:rsid w:val="00400DD7"/>
    <w:rsid w:val="00401046"/>
    <w:rsid w:val="0040237B"/>
    <w:rsid w:val="004027BD"/>
    <w:rsid w:val="00402C46"/>
    <w:rsid w:val="0040342B"/>
    <w:rsid w:val="004034B0"/>
    <w:rsid w:val="004037CA"/>
    <w:rsid w:val="00404058"/>
    <w:rsid w:val="00406008"/>
    <w:rsid w:val="00406DED"/>
    <w:rsid w:val="0040741F"/>
    <w:rsid w:val="00407556"/>
    <w:rsid w:val="00410A3C"/>
    <w:rsid w:val="00412157"/>
    <w:rsid w:val="004133AF"/>
    <w:rsid w:val="00414300"/>
    <w:rsid w:val="0041456B"/>
    <w:rsid w:val="00414B0F"/>
    <w:rsid w:val="00415515"/>
    <w:rsid w:val="004167A7"/>
    <w:rsid w:val="00416D64"/>
    <w:rsid w:val="00417706"/>
    <w:rsid w:val="00417C52"/>
    <w:rsid w:val="00420818"/>
    <w:rsid w:val="004211AC"/>
    <w:rsid w:val="00421B35"/>
    <w:rsid w:val="00423474"/>
    <w:rsid w:val="00423CCB"/>
    <w:rsid w:val="004241B9"/>
    <w:rsid w:val="00424285"/>
    <w:rsid w:val="0042676D"/>
    <w:rsid w:val="00426908"/>
    <w:rsid w:val="0042747E"/>
    <w:rsid w:val="00427E42"/>
    <w:rsid w:val="00430E42"/>
    <w:rsid w:val="00431058"/>
    <w:rsid w:val="00431203"/>
    <w:rsid w:val="0043136F"/>
    <w:rsid w:val="0043192D"/>
    <w:rsid w:val="00431DF9"/>
    <w:rsid w:val="00432DF8"/>
    <w:rsid w:val="00435774"/>
    <w:rsid w:val="00435A89"/>
    <w:rsid w:val="00435B0E"/>
    <w:rsid w:val="00435F2E"/>
    <w:rsid w:val="00436B18"/>
    <w:rsid w:val="00437116"/>
    <w:rsid w:val="00437541"/>
    <w:rsid w:val="00437BDF"/>
    <w:rsid w:val="00437DB6"/>
    <w:rsid w:val="00440D5B"/>
    <w:rsid w:val="00441D95"/>
    <w:rsid w:val="00442229"/>
    <w:rsid w:val="0044245C"/>
    <w:rsid w:val="00446623"/>
    <w:rsid w:val="0045016C"/>
    <w:rsid w:val="00450BDB"/>
    <w:rsid w:val="004515BA"/>
    <w:rsid w:val="0045180C"/>
    <w:rsid w:val="00451912"/>
    <w:rsid w:val="004524DA"/>
    <w:rsid w:val="004526A8"/>
    <w:rsid w:val="00453C7E"/>
    <w:rsid w:val="004547CF"/>
    <w:rsid w:val="00454F4E"/>
    <w:rsid w:val="0045544E"/>
    <w:rsid w:val="00456109"/>
    <w:rsid w:val="00456512"/>
    <w:rsid w:val="004574DD"/>
    <w:rsid w:val="00460715"/>
    <w:rsid w:val="004612B6"/>
    <w:rsid w:val="0046211D"/>
    <w:rsid w:val="004629DD"/>
    <w:rsid w:val="00462AB6"/>
    <w:rsid w:val="00463E1D"/>
    <w:rsid w:val="004642B1"/>
    <w:rsid w:val="00464532"/>
    <w:rsid w:val="0046590D"/>
    <w:rsid w:val="00465AA0"/>
    <w:rsid w:val="004661D3"/>
    <w:rsid w:val="00466BAE"/>
    <w:rsid w:val="00466E03"/>
    <w:rsid w:val="004675EB"/>
    <w:rsid w:val="00470E8B"/>
    <w:rsid w:val="00470FA4"/>
    <w:rsid w:val="0047207C"/>
    <w:rsid w:val="004723D0"/>
    <w:rsid w:val="00472490"/>
    <w:rsid w:val="004726E1"/>
    <w:rsid w:val="00472A64"/>
    <w:rsid w:val="00474D46"/>
    <w:rsid w:val="00474D9D"/>
    <w:rsid w:val="00474DE6"/>
    <w:rsid w:val="00474FB7"/>
    <w:rsid w:val="00475175"/>
    <w:rsid w:val="004765DA"/>
    <w:rsid w:val="00477FC5"/>
    <w:rsid w:val="00481673"/>
    <w:rsid w:val="00482B88"/>
    <w:rsid w:val="004836D1"/>
    <w:rsid w:val="004849CD"/>
    <w:rsid w:val="00484C51"/>
    <w:rsid w:val="00485016"/>
    <w:rsid w:val="00486756"/>
    <w:rsid w:val="00487A6A"/>
    <w:rsid w:val="00490B0A"/>
    <w:rsid w:val="004911DF"/>
    <w:rsid w:val="004915A5"/>
    <w:rsid w:val="00491ABA"/>
    <w:rsid w:val="004925DD"/>
    <w:rsid w:val="004928F1"/>
    <w:rsid w:val="0049302A"/>
    <w:rsid w:val="00493D66"/>
    <w:rsid w:val="00495905"/>
    <w:rsid w:val="00496ED5"/>
    <w:rsid w:val="004979C4"/>
    <w:rsid w:val="00497E9D"/>
    <w:rsid w:val="004A002A"/>
    <w:rsid w:val="004A0281"/>
    <w:rsid w:val="004A0D96"/>
    <w:rsid w:val="004A0DBC"/>
    <w:rsid w:val="004A0FEA"/>
    <w:rsid w:val="004A2E3E"/>
    <w:rsid w:val="004A2E57"/>
    <w:rsid w:val="004A30CE"/>
    <w:rsid w:val="004A3CB1"/>
    <w:rsid w:val="004A4315"/>
    <w:rsid w:val="004A542E"/>
    <w:rsid w:val="004B0172"/>
    <w:rsid w:val="004B0EB0"/>
    <w:rsid w:val="004B1794"/>
    <w:rsid w:val="004B2676"/>
    <w:rsid w:val="004B2B03"/>
    <w:rsid w:val="004B4ACB"/>
    <w:rsid w:val="004B4BB8"/>
    <w:rsid w:val="004B584C"/>
    <w:rsid w:val="004B5D18"/>
    <w:rsid w:val="004B610A"/>
    <w:rsid w:val="004B61EA"/>
    <w:rsid w:val="004B784E"/>
    <w:rsid w:val="004C00E6"/>
    <w:rsid w:val="004C03B6"/>
    <w:rsid w:val="004C1EA7"/>
    <w:rsid w:val="004C214E"/>
    <w:rsid w:val="004C3328"/>
    <w:rsid w:val="004C35B4"/>
    <w:rsid w:val="004C3679"/>
    <w:rsid w:val="004C3E46"/>
    <w:rsid w:val="004C3F58"/>
    <w:rsid w:val="004C4094"/>
    <w:rsid w:val="004C418F"/>
    <w:rsid w:val="004C4488"/>
    <w:rsid w:val="004C475D"/>
    <w:rsid w:val="004C54B2"/>
    <w:rsid w:val="004C6682"/>
    <w:rsid w:val="004C69E8"/>
    <w:rsid w:val="004C71B1"/>
    <w:rsid w:val="004C7BEC"/>
    <w:rsid w:val="004C7E46"/>
    <w:rsid w:val="004D1D18"/>
    <w:rsid w:val="004D22B5"/>
    <w:rsid w:val="004D24CC"/>
    <w:rsid w:val="004D2714"/>
    <w:rsid w:val="004D2B35"/>
    <w:rsid w:val="004D350B"/>
    <w:rsid w:val="004D3E9B"/>
    <w:rsid w:val="004D43DB"/>
    <w:rsid w:val="004D48BF"/>
    <w:rsid w:val="004D535F"/>
    <w:rsid w:val="004D72AF"/>
    <w:rsid w:val="004D7684"/>
    <w:rsid w:val="004D7768"/>
    <w:rsid w:val="004D7839"/>
    <w:rsid w:val="004D7A06"/>
    <w:rsid w:val="004D7D69"/>
    <w:rsid w:val="004E0D50"/>
    <w:rsid w:val="004E0E43"/>
    <w:rsid w:val="004E0FBF"/>
    <w:rsid w:val="004E0FF5"/>
    <w:rsid w:val="004E1800"/>
    <w:rsid w:val="004E182F"/>
    <w:rsid w:val="004E1D4C"/>
    <w:rsid w:val="004E1D79"/>
    <w:rsid w:val="004E3904"/>
    <w:rsid w:val="004E3BA0"/>
    <w:rsid w:val="004E3C51"/>
    <w:rsid w:val="004E42B7"/>
    <w:rsid w:val="004E444D"/>
    <w:rsid w:val="004E64C3"/>
    <w:rsid w:val="004E6746"/>
    <w:rsid w:val="004E6FD7"/>
    <w:rsid w:val="004E7653"/>
    <w:rsid w:val="004F0072"/>
    <w:rsid w:val="004F00FE"/>
    <w:rsid w:val="004F031B"/>
    <w:rsid w:val="004F070D"/>
    <w:rsid w:val="004F38D9"/>
    <w:rsid w:val="004F52CA"/>
    <w:rsid w:val="004F573A"/>
    <w:rsid w:val="004F580E"/>
    <w:rsid w:val="004F593E"/>
    <w:rsid w:val="004F5BB8"/>
    <w:rsid w:val="004F5E27"/>
    <w:rsid w:val="004F7FD8"/>
    <w:rsid w:val="00500172"/>
    <w:rsid w:val="005019B5"/>
    <w:rsid w:val="00501F22"/>
    <w:rsid w:val="0050272E"/>
    <w:rsid w:val="00502C25"/>
    <w:rsid w:val="0050559D"/>
    <w:rsid w:val="00505D94"/>
    <w:rsid w:val="00506155"/>
    <w:rsid w:val="00506574"/>
    <w:rsid w:val="005066AF"/>
    <w:rsid w:val="00506D40"/>
    <w:rsid w:val="00510013"/>
    <w:rsid w:val="00510BF5"/>
    <w:rsid w:val="00511495"/>
    <w:rsid w:val="005118E7"/>
    <w:rsid w:val="005119B5"/>
    <w:rsid w:val="00511B38"/>
    <w:rsid w:val="00512853"/>
    <w:rsid w:val="0051335C"/>
    <w:rsid w:val="00513C6B"/>
    <w:rsid w:val="00513E87"/>
    <w:rsid w:val="005149B1"/>
    <w:rsid w:val="00514B95"/>
    <w:rsid w:val="00515059"/>
    <w:rsid w:val="00515B25"/>
    <w:rsid w:val="00516818"/>
    <w:rsid w:val="00516A41"/>
    <w:rsid w:val="005201A0"/>
    <w:rsid w:val="00521435"/>
    <w:rsid w:val="005244DE"/>
    <w:rsid w:val="0052590B"/>
    <w:rsid w:val="00525A10"/>
    <w:rsid w:val="00526B03"/>
    <w:rsid w:val="00531240"/>
    <w:rsid w:val="00531526"/>
    <w:rsid w:val="00532096"/>
    <w:rsid w:val="00532268"/>
    <w:rsid w:val="00532EFC"/>
    <w:rsid w:val="00533385"/>
    <w:rsid w:val="00533D4B"/>
    <w:rsid w:val="005344AC"/>
    <w:rsid w:val="0053451A"/>
    <w:rsid w:val="00535F0C"/>
    <w:rsid w:val="0053664C"/>
    <w:rsid w:val="00536CC2"/>
    <w:rsid w:val="00537605"/>
    <w:rsid w:val="00537A26"/>
    <w:rsid w:val="005431F9"/>
    <w:rsid w:val="005441EC"/>
    <w:rsid w:val="0054474F"/>
    <w:rsid w:val="00545541"/>
    <w:rsid w:val="00545F0A"/>
    <w:rsid w:val="005461C6"/>
    <w:rsid w:val="005461FD"/>
    <w:rsid w:val="005463AF"/>
    <w:rsid w:val="00546563"/>
    <w:rsid w:val="00550953"/>
    <w:rsid w:val="00552FC5"/>
    <w:rsid w:val="0055368A"/>
    <w:rsid w:val="00553D47"/>
    <w:rsid w:val="005543E7"/>
    <w:rsid w:val="005554D0"/>
    <w:rsid w:val="005562B3"/>
    <w:rsid w:val="0056018E"/>
    <w:rsid w:val="00561009"/>
    <w:rsid w:val="0056100E"/>
    <w:rsid w:val="0056102A"/>
    <w:rsid w:val="00561CEA"/>
    <w:rsid w:val="00561E92"/>
    <w:rsid w:val="005636E1"/>
    <w:rsid w:val="00563A67"/>
    <w:rsid w:val="00563ACC"/>
    <w:rsid w:val="005649A2"/>
    <w:rsid w:val="00565591"/>
    <w:rsid w:val="00565F42"/>
    <w:rsid w:val="0056615C"/>
    <w:rsid w:val="0056656F"/>
    <w:rsid w:val="0056699A"/>
    <w:rsid w:val="005677DA"/>
    <w:rsid w:val="00570B81"/>
    <w:rsid w:val="00570F1D"/>
    <w:rsid w:val="00571631"/>
    <w:rsid w:val="00572FFF"/>
    <w:rsid w:val="0057330A"/>
    <w:rsid w:val="005737F0"/>
    <w:rsid w:val="005742E3"/>
    <w:rsid w:val="00574A95"/>
    <w:rsid w:val="00575033"/>
    <w:rsid w:val="00575ADE"/>
    <w:rsid w:val="005762F1"/>
    <w:rsid w:val="00577654"/>
    <w:rsid w:val="00577E0C"/>
    <w:rsid w:val="005807D9"/>
    <w:rsid w:val="005814EC"/>
    <w:rsid w:val="00581806"/>
    <w:rsid w:val="005844F6"/>
    <w:rsid w:val="005844F8"/>
    <w:rsid w:val="0058471D"/>
    <w:rsid w:val="0058477E"/>
    <w:rsid w:val="0058518F"/>
    <w:rsid w:val="0058549B"/>
    <w:rsid w:val="005856E4"/>
    <w:rsid w:val="005865C2"/>
    <w:rsid w:val="0058716C"/>
    <w:rsid w:val="005879F3"/>
    <w:rsid w:val="00587F52"/>
    <w:rsid w:val="0059070E"/>
    <w:rsid w:val="00590830"/>
    <w:rsid w:val="00593046"/>
    <w:rsid w:val="00593444"/>
    <w:rsid w:val="005939FD"/>
    <w:rsid w:val="00594288"/>
    <w:rsid w:val="0059570A"/>
    <w:rsid w:val="00596223"/>
    <w:rsid w:val="00596586"/>
    <w:rsid w:val="00596A0B"/>
    <w:rsid w:val="00596D74"/>
    <w:rsid w:val="00596DB4"/>
    <w:rsid w:val="00596F16"/>
    <w:rsid w:val="005977A6"/>
    <w:rsid w:val="00597C14"/>
    <w:rsid w:val="005A0833"/>
    <w:rsid w:val="005A1FD5"/>
    <w:rsid w:val="005A227E"/>
    <w:rsid w:val="005A2525"/>
    <w:rsid w:val="005A2E5E"/>
    <w:rsid w:val="005A3720"/>
    <w:rsid w:val="005A425D"/>
    <w:rsid w:val="005A42C6"/>
    <w:rsid w:val="005A48B5"/>
    <w:rsid w:val="005A4F42"/>
    <w:rsid w:val="005A6E18"/>
    <w:rsid w:val="005A7024"/>
    <w:rsid w:val="005A73C6"/>
    <w:rsid w:val="005A78B4"/>
    <w:rsid w:val="005A7A53"/>
    <w:rsid w:val="005B01B3"/>
    <w:rsid w:val="005B24E6"/>
    <w:rsid w:val="005B27C6"/>
    <w:rsid w:val="005B3BA5"/>
    <w:rsid w:val="005B3CF0"/>
    <w:rsid w:val="005B4503"/>
    <w:rsid w:val="005B4A63"/>
    <w:rsid w:val="005C036E"/>
    <w:rsid w:val="005C05DF"/>
    <w:rsid w:val="005C0F31"/>
    <w:rsid w:val="005C1136"/>
    <w:rsid w:val="005C1437"/>
    <w:rsid w:val="005C1449"/>
    <w:rsid w:val="005C1827"/>
    <w:rsid w:val="005C18B6"/>
    <w:rsid w:val="005C4C81"/>
    <w:rsid w:val="005C57AE"/>
    <w:rsid w:val="005C5B8F"/>
    <w:rsid w:val="005C6295"/>
    <w:rsid w:val="005C62F8"/>
    <w:rsid w:val="005C6CFB"/>
    <w:rsid w:val="005C6ED4"/>
    <w:rsid w:val="005C72B9"/>
    <w:rsid w:val="005C7C95"/>
    <w:rsid w:val="005D17E3"/>
    <w:rsid w:val="005D1ACB"/>
    <w:rsid w:val="005D1F63"/>
    <w:rsid w:val="005D25B8"/>
    <w:rsid w:val="005D295E"/>
    <w:rsid w:val="005D31D4"/>
    <w:rsid w:val="005D343D"/>
    <w:rsid w:val="005D49B9"/>
    <w:rsid w:val="005D4E62"/>
    <w:rsid w:val="005D5401"/>
    <w:rsid w:val="005D559B"/>
    <w:rsid w:val="005D5D9F"/>
    <w:rsid w:val="005D67C7"/>
    <w:rsid w:val="005D6EF7"/>
    <w:rsid w:val="005D70D5"/>
    <w:rsid w:val="005D7186"/>
    <w:rsid w:val="005D79E5"/>
    <w:rsid w:val="005E1308"/>
    <w:rsid w:val="005E17FC"/>
    <w:rsid w:val="005E263D"/>
    <w:rsid w:val="005E275B"/>
    <w:rsid w:val="005E2766"/>
    <w:rsid w:val="005E2C0B"/>
    <w:rsid w:val="005E2FCB"/>
    <w:rsid w:val="005E4764"/>
    <w:rsid w:val="005E4E38"/>
    <w:rsid w:val="005E5B21"/>
    <w:rsid w:val="005E781F"/>
    <w:rsid w:val="005F0006"/>
    <w:rsid w:val="005F19A7"/>
    <w:rsid w:val="005F1A4A"/>
    <w:rsid w:val="005F2497"/>
    <w:rsid w:val="005F25E4"/>
    <w:rsid w:val="005F2DA8"/>
    <w:rsid w:val="005F3761"/>
    <w:rsid w:val="005F49AA"/>
    <w:rsid w:val="005F6C8C"/>
    <w:rsid w:val="005F6E85"/>
    <w:rsid w:val="005F7347"/>
    <w:rsid w:val="005F7375"/>
    <w:rsid w:val="005F7801"/>
    <w:rsid w:val="005F78BC"/>
    <w:rsid w:val="005F794B"/>
    <w:rsid w:val="005F7CA2"/>
    <w:rsid w:val="005F7FBA"/>
    <w:rsid w:val="00600487"/>
    <w:rsid w:val="006006D6"/>
    <w:rsid w:val="00600727"/>
    <w:rsid w:val="00600A9B"/>
    <w:rsid w:val="00600E8E"/>
    <w:rsid w:val="00601A74"/>
    <w:rsid w:val="00601C4A"/>
    <w:rsid w:val="00602410"/>
    <w:rsid w:val="00602E4A"/>
    <w:rsid w:val="00603823"/>
    <w:rsid w:val="0060406A"/>
    <w:rsid w:val="006046D1"/>
    <w:rsid w:val="00604703"/>
    <w:rsid w:val="0060537F"/>
    <w:rsid w:val="00606791"/>
    <w:rsid w:val="006067B5"/>
    <w:rsid w:val="00606ECC"/>
    <w:rsid w:val="00607A80"/>
    <w:rsid w:val="00610137"/>
    <w:rsid w:val="0061033A"/>
    <w:rsid w:val="00610DCD"/>
    <w:rsid w:val="006124F8"/>
    <w:rsid w:val="006127DA"/>
    <w:rsid w:val="00613812"/>
    <w:rsid w:val="00613EA0"/>
    <w:rsid w:val="00613F8C"/>
    <w:rsid w:val="00613F9E"/>
    <w:rsid w:val="006148B0"/>
    <w:rsid w:val="00615DB6"/>
    <w:rsid w:val="006160A0"/>
    <w:rsid w:val="00617947"/>
    <w:rsid w:val="00621238"/>
    <w:rsid w:val="00622BFB"/>
    <w:rsid w:val="00623FCC"/>
    <w:rsid w:val="006245FB"/>
    <w:rsid w:val="006256BB"/>
    <w:rsid w:val="00625AD2"/>
    <w:rsid w:val="00627619"/>
    <w:rsid w:val="0063047A"/>
    <w:rsid w:val="00631887"/>
    <w:rsid w:val="00631C1E"/>
    <w:rsid w:val="00632648"/>
    <w:rsid w:val="006326DC"/>
    <w:rsid w:val="00632876"/>
    <w:rsid w:val="00632889"/>
    <w:rsid w:val="00633D7C"/>
    <w:rsid w:val="00633EAC"/>
    <w:rsid w:val="00633F39"/>
    <w:rsid w:val="00634801"/>
    <w:rsid w:val="006354AB"/>
    <w:rsid w:val="00636089"/>
    <w:rsid w:val="006377A0"/>
    <w:rsid w:val="0064027B"/>
    <w:rsid w:val="00640B29"/>
    <w:rsid w:val="006417AC"/>
    <w:rsid w:val="00643111"/>
    <w:rsid w:val="0064374A"/>
    <w:rsid w:val="0064556F"/>
    <w:rsid w:val="00645973"/>
    <w:rsid w:val="0064631F"/>
    <w:rsid w:val="006467B0"/>
    <w:rsid w:val="00646D3D"/>
    <w:rsid w:val="00651277"/>
    <w:rsid w:val="0065129F"/>
    <w:rsid w:val="00651B17"/>
    <w:rsid w:val="00651CCE"/>
    <w:rsid w:val="00651E79"/>
    <w:rsid w:val="0065254D"/>
    <w:rsid w:val="00652725"/>
    <w:rsid w:val="00652B56"/>
    <w:rsid w:val="00652F3F"/>
    <w:rsid w:val="00654545"/>
    <w:rsid w:val="00654AE1"/>
    <w:rsid w:val="00655FE5"/>
    <w:rsid w:val="00656B9A"/>
    <w:rsid w:val="00656EA9"/>
    <w:rsid w:val="006572C2"/>
    <w:rsid w:val="00657841"/>
    <w:rsid w:val="00657E58"/>
    <w:rsid w:val="00661919"/>
    <w:rsid w:val="00661D38"/>
    <w:rsid w:val="00661DE2"/>
    <w:rsid w:val="006628B3"/>
    <w:rsid w:val="00662ECC"/>
    <w:rsid w:val="006633C6"/>
    <w:rsid w:val="006633E7"/>
    <w:rsid w:val="00664303"/>
    <w:rsid w:val="0066543A"/>
    <w:rsid w:val="00665B30"/>
    <w:rsid w:val="00665E80"/>
    <w:rsid w:val="00666D8A"/>
    <w:rsid w:val="00666F09"/>
    <w:rsid w:val="00667845"/>
    <w:rsid w:val="00670329"/>
    <w:rsid w:val="00673210"/>
    <w:rsid w:val="00673466"/>
    <w:rsid w:val="0067355D"/>
    <w:rsid w:val="00674B4E"/>
    <w:rsid w:val="00675025"/>
    <w:rsid w:val="00675601"/>
    <w:rsid w:val="00676E4C"/>
    <w:rsid w:val="0067736B"/>
    <w:rsid w:val="0068014D"/>
    <w:rsid w:val="006804E2"/>
    <w:rsid w:val="006807CE"/>
    <w:rsid w:val="00680E0E"/>
    <w:rsid w:val="0068152D"/>
    <w:rsid w:val="00681BF5"/>
    <w:rsid w:val="00682662"/>
    <w:rsid w:val="00682AA3"/>
    <w:rsid w:val="00682F53"/>
    <w:rsid w:val="00683075"/>
    <w:rsid w:val="006836A2"/>
    <w:rsid w:val="0068419B"/>
    <w:rsid w:val="00684749"/>
    <w:rsid w:val="00685D0A"/>
    <w:rsid w:val="00686794"/>
    <w:rsid w:val="00687143"/>
    <w:rsid w:val="00690CEC"/>
    <w:rsid w:val="0069168D"/>
    <w:rsid w:val="00693C9E"/>
    <w:rsid w:val="00694290"/>
    <w:rsid w:val="00695747"/>
    <w:rsid w:val="00695FC9"/>
    <w:rsid w:val="0069633D"/>
    <w:rsid w:val="00696A2D"/>
    <w:rsid w:val="0069724D"/>
    <w:rsid w:val="006A00E0"/>
    <w:rsid w:val="006A0236"/>
    <w:rsid w:val="006A0B9F"/>
    <w:rsid w:val="006A2084"/>
    <w:rsid w:val="006A260D"/>
    <w:rsid w:val="006A2872"/>
    <w:rsid w:val="006A2979"/>
    <w:rsid w:val="006A398A"/>
    <w:rsid w:val="006A5538"/>
    <w:rsid w:val="006A7938"/>
    <w:rsid w:val="006A7A13"/>
    <w:rsid w:val="006B0260"/>
    <w:rsid w:val="006B05B0"/>
    <w:rsid w:val="006B1141"/>
    <w:rsid w:val="006B1B7F"/>
    <w:rsid w:val="006B1CDA"/>
    <w:rsid w:val="006B1DA0"/>
    <w:rsid w:val="006B2B0F"/>
    <w:rsid w:val="006B431C"/>
    <w:rsid w:val="006B557B"/>
    <w:rsid w:val="006B6AF1"/>
    <w:rsid w:val="006B6DB8"/>
    <w:rsid w:val="006B767A"/>
    <w:rsid w:val="006B7A4C"/>
    <w:rsid w:val="006C04B9"/>
    <w:rsid w:val="006C2EE8"/>
    <w:rsid w:val="006C3833"/>
    <w:rsid w:val="006C3856"/>
    <w:rsid w:val="006C3CEB"/>
    <w:rsid w:val="006C4573"/>
    <w:rsid w:val="006C48AD"/>
    <w:rsid w:val="006C4B89"/>
    <w:rsid w:val="006C5BF2"/>
    <w:rsid w:val="006C712B"/>
    <w:rsid w:val="006C7159"/>
    <w:rsid w:val="006C799D"/>
    <w:rsid w:val="006D12B0"/>
    <w:rsid w:val="006D150F"/>
    <w:rsid w:val="006D317A"/>
    <w:rsid w:val="006D5A5B"/>
    <w:rsid w:val="006D6E97"/>
    <w:rsid w:val="006D7011"/>
    <w:rsid w:val="006D717B"/>
    <w:rsid w:val="006E03E0"/>
    <w:rsid w:val="006E0446"/>
    <w:rsid w:val="006E0888"/>
    <w:rsid w:val="006E0992"/>
    <w:rsid w:val="006E13F4"/>
    <w:rsid w:val="006E1834"/>
    <w:rsid w:val="006E20E0"/>
    <w:rsid w:val="006E282A"/>
    <w:rsid w:val="006E2868"/>
    <w:rsid w:val="006E346B"/>
    <w:rsid w:val="006E3846"/>
    <w:rsid w:val="006E3E70"/>
    <w:rsid w:val="006E42CB"/>
    <w:rsid w:val="006E4908"/>
    <w:rsid w:val="006F16A5"/>
    <w:rsid w:val="006F3D66"/>
    <w:rsid w:val="006F3D67"/>
    <w:rsid w:val="006F464A"/>
    <w:rsid w:val="006F7DF7"/>
    <w:rsid w:val="007007F7"/>
    <w:rsid w:val="00700926"/>
    <w:rsid w:val="00702361"/>
    <w:rsid w:val="007034E2"/>
    <w:rsid w:val="007038BD"/>
    <w:rsid w:val="00703AF4"/>
    <w:rsid w:val="00703B6C"/>
    <w:rsid w:val="0070460C"/>
    <w:rsid w:val="007063A3"/>
    <w:rsid w:val="00706821"/>
    <w:rsid w:val="007100F2"/>
    <w:rsid w:val="007105B0"/>
    <w:rsid w:val="00710CC7"/>
    <w:rsid w:val="0071173C"/>
    <w:rsid w:val="00711B2F"/>
    <w:rsid w:val="007122B7"/>
    <w:rsid w:val="007122C4"/>
    <w:rsid w:val="007143CF"/>
    <w:rsid w:val="00714B4D"/>
    <w:rsid w:val="007157FF"/>
    <w:rsid w:val="00715F60"/>
    <w:rsid w:val="00717A3B"/>
    <w:rsid w:val="007204F5"/>
    <w:rsid w:val="007207E0"/>
    <w:rsid w:val="00720DE9"/>
    <w:rsid w:val="00721988"/>
    <w:rsid w:val="00722272"/>
    <w:rsid w:val="00722AE5"/>
    <w:rsid w:val="00722D43"/>
    <w:rsid w:val="0072372C"/>
    <w:rsid w:val="007242C4"/>
    <w:rsid w:val="00726AD8"/>
    <w:rsid w:val="007275C4"/>
    <w:rsid w:val="007277B0"/>
    <w:rsid w:val="0072799D"/>
    <w:rsid w:val="007302AD"/>
    <w:rsid w:val="00730638"/>
    <w:rsid w:val="007306FA"/>
    <w:rsid w:val="007308C2"/>
    <w:rsid w:val="00730A28"/>
    <w:rsid w:val="00730A2A"/>
    <w:rsid w:val="00730BE8"/>
    <w:rsid w:val="00731C04"/>
    <w:rsid w:val="0073233C"/>
    <w:rsid w:val="00734384"/>
    <w:rsid w:val="007350DD"/>
    <w:rsid w:val="007354D6"/>
    <w:rsid w:val="00735FC5"/>
    <w:rsid w:val="00736C03"/>
    <w:rsid w:val="00737362"/>
    <w:rsid w:val="0074064A"/>
    <w:rsid w:val="00742819"/>
    <w:rsid w:val="00742D87"/>
    <w:rsid w:val="00743432"/>
    <w:rsid w:val="00743EB4"/>
    <w:rsid w:val="007445C5"/>
    <w:rsid w:val="00744994"/>
    <w:rsid w:val="00744AF9"/>
    <w:rsid w:val="007452B2"/>
    <w:rsid w:val="007454AA"/>
    <w:rsid w:val="00745ABA"/>
    <w:rsid w:val="00746718"/>
    <w:rsid w:val="0074758E"/>
    <w:rsid w:val="00747D11"/>
    <w:rsid w:val="007502A9"/>
    <w:rsid w:val="007517B7"/>
    <w:rsid w:val="00752A9F"/>
    <w:rsid w:val="00752CEE"/>
    <w:rsid w:val="0075474E"/>
    <w:rsid w:val="00755C00"/>
    <w:rsid w:val="007601E1"/>
    <w:rsid w:val="00760B00"/>
    <w:rsid w:val="007613ED"/>
    <w:rsid w:val="00762AA7"/>
    <w:rsid w:val="00763931"/>
    <w:rsid w:val="00763CE4"/>
    <w:rsid w:val="007645A5"/>
    <w:rsid w:val="007645CC"/>
    <w:rsid w:val="00764AD0"/>
    <w:rsid w:val="00765305"/>
    <w:rsid w:val="00766771"/>
    <w:rsid w:val="00766849"/>
    <w:rsid w:val="007671BE"/>
    <w:rsid w:val="0076739F"/>
    <w:rsid w:val="007673A1"/>
    <w:rsid w:val="00767B25"/>
    <w:rsid w:val="00771537"/>
    <w:rsid w:val="00771A96"/>
    <w:rsid w:val="00771F63"/>
    <w:rsid w:val="00773EFD"/>
    <w:rsid w:val="0077489A"/>
    <w:rsid w:val="00774C87"/>
    <w:rsid w:val="007757BC"/>
    <w:rsid w:val="007758E4"/>
    <w:rsid w:val="00776B7F"/>
    <w:rsid w:val="007773F8"/>
    <w:rsid w:val="007777B6"/>
    <w:rsid w:val="00777931"/>
    <w:rsid w:val="007802CF"/>
    <w:rsid w:val="00780612"/>
    <w:rsid w:val="00780E5E"/>
    <w:rsid w:val="00781779"/>
    <w:rsid w:val="0078189A"/>
    <w:rsid w:val="00784BCD"/>
    <w:rsid w:val="0078571C"/>
    <w:rsid w:val="0078572C"/>
    <w:rsid w:val="00785AE0"/>
    <w:rsid w:val="00791738"/>
    <w:rsid w:val="00791780"/>
    <w:rsid w:val="00792420"/>
    <w:rsid w:val="00794150"/>
    <w:rsid w:val="00794288"/>
    <w:rsid w:val="0079497E"/>
    <w:rsid w:val="007953AE"/>
    <w:rsid w:val="00795404"/>
    <w:rsid w:val="00796235"/>
    <w:rsid w:val="0079713F"/>
    <w:rsid w:val="0079798E"/>
    <w:rsid w:val="007A0A11"/>
    <w:rsid w:val="007A0D0C"/>
    <w:rsid w:val="007A12CE"/>
    <w:rsid w:val="007A317D"/>
    <w:rsid w:val="007A7196"/>
    <w:rsid w:val="007A7870"/>
    <w:rsid w:val="007A7C96"/>
    <w:rsid w:val="007B17B3"/>
    <w:rsid w:val="007B1A53"/>
    <w:rsid w:val="007B21A5"/>
    <w:rsid w:val="007B3B27"/>
    <w:rsid w:val="007B4CB7"/>
    <w:rsid w:val="007B568C"/>
    <w:rsid w:val="007B5C9D"/>
    <w:rsid w:val="007B715C"/>
    <w:rsid w:val="007B72ED"/>
    <w:rsid w:val="007B7782"/>
    <w:rsid w:val="007B7B08"/>
    <w:rsid w:val="007C1008"/>
    <w:rsid w:val="007C10E5"/>
    <w:rsid w:val="007C1CD7"/>
    <w:rsid w:val="007C247F"/>
    <w:rsid w:val="007C2994"/>
    <w:rsid w:val="007C2FD3"/>
    <w:rsid w:val="007C31DE"/>
    <w:rsid w:val="007C3CBC"/>
    <w:rsid w:val="007C43A9"/>
    <w:rsid w:val="007C6E9A"/>
    <w:rsid w:val="007C6F56"/>
    <w:rsid w:val="007C70B2"/>
    <w:rsid w:val="007C7511"/>
    <w:rsid w:val="007D15C7"/>
    <w:rsid w:val="007D1826"/>
    <w:rsid w:val="007D1D03"/>
    <w:rsid w:val="007D3B70"/>
    <w:rsid w:val="007D431A"/>
    <w:rsid w:val="007D67E9"/>
    <w:rsid w:val="007D7102"/>
    <w:rsid w:val="007E079B"/>
    <w:rsid w:val="007E17A6"/>
    <w:rsid w:val="007E2218"/>
    <w:rsid w:val="007E226B"/>
    <w:rsid w:val="007E32EE"/>
    <w:rsid w:val="007E34D8"/>
    <w:rsid w:val="007E4640"/>
    <w:rsid w:val="007E4A76"/>
    <w:rsid w:val="007E4CE6"/>
    <w:rsid w:val="007E5227"/>
    <w:rsid w:val="007E55B4"/>
    <w:rsid w:val="007E56E6"/>
    <w:rsid w:val="007E6CD3"/>
    <w:rsid w:val="007F03FD"/>
    <w:rsid w:val="007F1443"/>
    <w:rsid w:val="007F1FCD"/>
    <w:rsid w:val="007F26CE"/>
    <w:rsid w:val="007F2F05"/>
    <w:rsid w:val="007F3480"/>
    <w:rsid w:val="007F3935"/>
    <w:rsid w:val="007F3A80"/>
    <w:rsid w:val="007F5625"/>
    <w:rsid w:val="007F67B3"/>
    <w:rsid w:val="007F75FF"/>
    <w:rsid w:val="007F7FEA"/>
    <w:rsid w:val="00801044"/>
    <w:rsid w:val="008011C2"/>
    <w:rsid w:val="0080168A"/>
    <w:rsid w:val="00803BD1"/>
    <w:rsid w:val="00803DE8"/>
    <w:rsid w:val="0080475D"/>
    <w:rsid w:val="00804BB6"/>
    <w:rsid w:val="00804D30"/>
    <w:rsid w:val="00807052"/>
    <w:rsid w:val="00807066"/>
    <w:rsid w:val="00807484"/>
    <w:rsid w:val="00810432"/>
    <w:rsid w:val="00810803"/>
    <w:rsid w:val="00811845"/>
    <w:rsid w:val="00811D78"/>
    <w:rsid w:val="008120A0"/>
    <w:rsid w:val="0081274F"/>
    <w:rsid w:val="0081343B"/>
    <w:rsid w:val="0081351D"/>
    <w:rsid w:val="00813C50"/>
    <w:rsid w:val="00813D34"/>
    <w:rsid w:val="0081416D"/>
    <w:rsid w:val="008156DA"/>
    <w:rsid w:val="0081591F"/>
    <w:rsid w:val="00815D06"/>
    <w:rsid w:val="00817653"/>
    <w:rsid w:val="0082074F"/>
    <w:rsid w:val="008211B2"/>
    <w:rsid w:val="008215B1"/>
    <w:rsid w:val="00822088"/>
    <w:rsid w:val="00822B73"/>
    <w:rsid w:val="00825244"/>
    <w:rsid w:val="00825482"/>
    <w:rsid w:val="0082697F"/>
    <w:rsid w:val="00827217"/>
    <w:rsid w:val="0083001B"/>
    <w:rsid w:val="00830572"/>
    <w:rsid w:val="00830F8A"/>
    <w:rsid w:val="008314A5"/>
    <w:rsid w:val="00831744"/>
    <w:rsid w:val="00832047"/>
    <w:rsid w:val="00832259"/>
    <w:rsid w:val="008332C6"/>
    <w:rsid w:val="00833F68"/>
    <w:rsid w:val="00834CDD"/>
    <w:rsid w:val="00834D75"/>
    <w:rsid w:val="00834FC5"/>
    <w:rsid w:val="00835728"/>
    <w:rsid w:val="00835F42"/>
    <w:rsid w:val="00840D26"/>
    <w:rsid w:val="008418B4"/>
    <w:rsid w:val="00841CDE"/>
    <w:rsid w:val="00842730"/>
    <w:rsid w:val="00843A57"/>
    <w:rsid w:val="00844ACC"/>
    <w:rsid w:val="00845498"/>
    <w:rsid w:val="008504A7"/>
    <w:rsid w:val="008504C4"/>
    <w:rsid w:val="0085198A"/>
    <w:rsid w:val="008522B4"/>
    <w:rsid w:val="0085333A"/>
    <w:rsid w:val="00854295"/>
    <w:rsid w:val="00854AD4"/>
    <w:rsid w:val="00854D34"/>
    <w:rsid w:val="00854DFF"/>
    <w:rsid w:val="008559C4"/>
    <w:rsid w:val="00856456"/>
    <w:rsid w:val="0085693D"/>
    <w:rsid w:val="00856B5F"/>
    <w:rsid w:val="008572A6"/>
    <w:rsid w:val="00857F1B"/>
    <w:rsid w:val="008603FE"/>
    <w:rsid w:val="00860D37"/>
    <w:rsid w:val="00862170"/>
    <w:rsid w:val="00863D29"/>
    <w:rsid w:val="00864940"/>
    <w:rsid w:val="00864D87"/>
    <w:rsid w:val="00864FBE"/>
    <w:rsid w:val="00865276"/>
    <w:rsid w:val="0086567C"/>
    <w:rsid w:val="008665B7"/>
    <w:rsid w:val="0086678B"/>
    <w:rsid w:val="00866D7B"/>
    <w:rsid w:val="0086752E"/>
    <w:rsid w:val="00867A95"/>
    <w:rsid w:val="00867CE0"/>
    <w:rsid w:val="008706B4"/>
    <w:rsid w:val="00870916"/>
    <w:rsid w:val="00870F59"/>
    <w:rsid w:val="0087112B"/>
    <w:rsid w:val="00871348"/>
    <w:rsid w:val="00871444"/>
    <w:rsid w:val="00871735"/>
    <w:rsid w:val="00872A4F"/>
    <w:rsid w:val="00875020"/>
    <w:rsid w:val="0087607B"/>
    <w:rsid w:val="0087689F"/>
    <w:rsid w:val="00876E9C"/>
    <w:rsid w:val="00877009"/>
    <w:rsid w:val="00877C98"/>
    <w:rsid w:val="00881922"/>
    <w:rsid w:val="00883F35"/>
    <w:rsid w:val="008846A5"/>
    <w:rsid w:val="00884FEA"/>
    <w:rsid w:val="008854BD"/>
    <w:rsid w:val="00885530"/>
    <w:rsid w:val="008859F6"/>
    <w:rsid w:val="00885F69"/>
    <w:rsid w:val="0088680B"/>
    <w:rsid w:val="00886EA6"/>
    <w:rsid w:val="008905CD"/>
    <w:rsid w:val="008908BB"/>
    <w:rsid w:val="008911A8"/>
    <w:rsid w:val="00891985"/>
    <w:rsid w:val="00892FBE"/>
    <w:rsid w:val="00893126"/>
    <w:rsid w:val="00893320"/>
    <w:rsid w:val="0089410F"/>
    <w:rsid w:val="008977EC"/>
    <w:rsid w:val="008A032E"/>
    <w:rsid w:val="008A0F7C"/>
    <w:rsid w:val="008A170B"/>
    <w:rsid w:val="008A1C63"/>
    <w:rsid w:val="008A1E52"/>
    <w:rsid w:val="008A1F13"/>
    <w:rsid w:val="008A20F8"/>
    <w:rsid w:val="008A25AD"/>
    <w:rsid w:val="008A3092"/>
    <w:rsid w:val="008A3555"/>
    <w:rsid w:val="008A3E6B"/>
    <w:rsid w:val="008A5231"/>
    <w:rsid w:val="008A784E"/>
    <w:rsid w:val="008A7A40"/>
    <w:rsid w:val="008B15EC"/>
    <w:rsid w:val="008B2089"/>
    <w:rsid w:val="008B228C"/>
    <w:rsid w:val="008B2451"/>
    <w:rsid w:val="008B2492"/>
    <w:rsid w:val="008B27B9"/>
    <w:rsid w:val="008B3F14"/>
    <w:rsid w:val="008B571D"/>
    <w:rsid w:val="008B5865"/>
    <w:rsid w:val="008B5E28"/>
    <w:rsid w:val="008B6F7A"/>
    <w:rsid w:val="008B70B3"/>
    <w:rsid w:val="008C0DC8"/>
    <w:rsid w:val="008C10EF"/>
    <w:rsid w:val="008C16B7"/>
    <w:rsid w:val="008C1D8C"/>
    <w:rsid w:val="008C3480"/>
    <w:rsid w:val="008C4771"/>
    <w:rsid w:val="008C4A41"/>
    <w:rsid w:val="008C5BFD"/>
    <w:rsid w:val="008C6E3B"/>
    <w:rsid w:val="008C7BAC"/>
    <w:rsid w:val="008C7C0A"/>
    <w:rsid w:val="008D107E"/>
    <w:rsid w:val="008D1845"/>
    <w:rsid w:val="008D1E5C"/>
    <w:rsid w:val="008D4058"/>
    <w:rsid w:val="008D558A"/>
    <w:rsid w:val="008D5685"/>
    <w:rsid w:val="008D5B2F"/>
    <w:rsid w:val="008D644A"/>
    <w:rsid w:val="008D74FC"/>
    <w:rsid w:val="008D7524"/>
    <w:rsid w:val="008D7BB4"/>
    <w:rsid w:val="008D7CFC"/>
    <w:rsid w:val="008D7DCB"/>
    <w:rsid w:val="008E0949"/>
    <w:rsid w:val="008E1035"/>
    <w:rsid w:val="008E15B5"/>
    <w:rsid w:val="008E1A78"/>
    <w:rsid w:val="008E41B7"/>
    <w:rsid w:val="008E490C"/>
    <w:rsid w:val="008E4B28"/>
    <w:rsid w:val="008E59B6"/>
    <w:rsid w:val="008E6702"/>
    <w:rsid w:val="008E7DF7"/>
    <w:rsid w:val="008E7F7E"/>
    <w:rsid w:val="008F0197"/>
    <w:rsid w:val="008F0829"/>
    <w:rsid w:val="008F0E90"/>
    <w:rsid w:val="008F1122"/>
    <w:rsid w:val="008F1795"/>
    <w:rsid w:val="008F203F"/>
    <w:rsid w:val="008F2A90"/>
    <w:rsid w:val="008F44C8"/>
    <w:rsid w:val="008F54F4"/>
    <w:rsid w:val="008F5B01"/>
    <w:rsid w:val="008F5F78"/>
    <w:rsid w:val="008F5F94"/>
    <w:rsid w:val="008F6A98"/>
    <w:rsid w:val="008F6F51"/>
    <w:rsid w:val="009002B1"/>
    <w:rsid w:val="00901BB7"/>
    <w:rsid w:val="009026F0"/>
    <w:rsid w:val="00904FAB"/>
    <w:rsid w:val="00904FEE"/>
    <w:rsid w:val="009109B3"/>
    <w:rsid w:val="0091118D"/>
    <w:rsid w:val="009123AE"/>
    <w:rsid w:val="00913C9A"/>
    <w:rsid w:val="00913F0C"/>
    <w:rsid w:val="009143C4"/>
    <w:rsid w:val="00914935"/>
    <w:rsid w:val="009166FF"/>
    <w:rsid w:val="00916729"/>
    <w:rsid w:val="00917002"/>
    <w:rsid w:val="009172FE"/>
    <w:rsid w:val="00917915"/>
    <w:rsid w:val="009201C6"/>
    <w:rsid w:val="00920243"/>
    <w:rsid w:val="0092054C"/>
    <w:rsid w:val="009208FC"/>
    <w:rsid w:val="00922C58"/>
    <w:rsid w:val="009235B3"/>
    <w:rsid w:val="0092385B"/>
    <w:rsid w:val="00924087"/>
    <w:rsid w:val="009246A4"/>
    <w:rsid w:val="00926250"/>
    <w:rsid w:val="009264FB"/>
    <w:rsid w:val="009270CD"/>
    <w:rsid w:val="009278D1"/>
    <w:rsid w:val="00931E5E"/>
    <w:rsid w:val="0093232A"/>
    <w:rsid w:val="009330CB"/>
    <w:rsid w:val="009330F7"/>
    <w:rsid w:val="00934AF2"/>
    <w:rsid w:val="0093555E"/>
    <w:rsid w:val="00935B94"/>
    <w:rsid w:val="00936240"/>
    <w:rsid w:val="00936C96"/>
    <w:rsid w:val="00936D95"/>
    <w:rsid w:val="0093732C"/>
    <w:rsid w:val="00937DF3"/>
    <w:rsid w:val="00940628"/>
    <w:rsid w:val="00940900"/>
    <w:rsid w:val="0094113F"/>
    <w:rsid w:val="00941576"/>
    <w:rsid w:val="00941E12"/>
    <w:rsid w:val="009422DA"/>
    <w:rsid w:val="00943FCE"/>
    <w:rsid w:val="009448F2"/>
    <w:rsid w:val="0094522C"/>
    <w:rsid w:val="00945460"/>
    <w:rsid w:val="009526D7"/>
    <w:rsid w:val="00952C23"/>
    <w:rsid w:val="0095338B"/>
    <w:rsid w:val="00953C14"/>
    <w:rsid w:val="00955D75"/>
    <w:rsid w:val="00955FA7"/>
    <w:rsid w:val="009575DC"/>
    <w:rsid w:val="00957CBE"/>
    <w:rsid w:val="009607FE"/>
    <w:rsid w:val="00962D48"/>
    <w:rsid w:val="009644FC"/>
    <w:rsid w:val="0096719A"/>
    <w:rsid w:val="00970F65"/>
    <w:rsid w:val="00970F89"/>
    <w:rsid w:val="0097221D"/>
    <w:rsid w:val="00972577"/>
    <w:rsid w:val="009762CC"/>
    <w:rsid w:val="009764E7"/>
    <w:rsid w:val="009779FD"/>
    <w:rsid w:val="00980383"/>
    <w:rsid w:val="0098067B"/>
    <w:rsid w:val="00982066"/>
    <w:rsid w:val="00982424"/>
    <w:rsid w:val="009827FA"/>
    <w:rsid w:val="00982E8E"/>
    <w:rsid w:val="0098372D"/>
    <w:rsid w:val="00983A11"/>
    <w:rsid w:val="0098429B"/>
    <w:rsid w:val="00984D6E"/>
    <w:rsid w:val="00985DD5"/>
    <w:rsid w:val="00986B1C"/>
    <w:rsid w:val="009879D4"/>
    <w:rsid w:val="00990E1E"/>
    <w:rsid w:val="009916EE"/>
    <w:rsid w:val="00992842"/>
    <w:rsid w:val="0099320B"/>
    <w:rsid w:val="009936E5"/>
    <w:rsid w:val="009938F4"/>
    <w:rsid w:val="00993A38"/>
    <w:rsid w:val="00993F7F"/>
    <w:rsid w:val="0099521B"/>
    <w:rsid w:val="00996589"/>
    <w:rsid w:val="00996B56"/>
    <w:rsid w:val="009970AF"/>
    <w:rsid w:val="00997703"/>
    <w:rsid w:val="009979DB"/>
    <w:rsid w:val="00997A90"/>
    <w:rsid w:val="009A09BA"/>
    <w:rsid w:val="009A0DE9"/>
    <w:rsid w:val="009A160D"/>
    <w:rsid w:val="009A1902"/>
    <w:rsid w:val="009A28D4"/>
    <w:rsid w:val="009A2D9F"/>
    <w:rsid w:val="009A49E9"/>
    <w:rsid w:val="009A4F7E"/>
    <w:rsid w:val="009A5083"/>
    <w:rsid w:val="009A516B"/>
    <w:rsid w:val="009A6008"/>
    <w:rsid w:val="009A646D"/>
    <w:rsid w:val="009A6FF1"/>
    <w:rsid w:val="009A7770"/>
    <w:rsid w:val="009A7AAF"/>
    <w:rsid w:val="009B08FE"/>
    <w:rsid w:val="009B168E"/>
    <w:rsid w:val="009B19DE"/>
    <w:rsid w:val="009B1E2F"/>
    <w:rsid w:val="009B3504"/>
    <w:rsid w:val="009B3B93"/>
    <w:rsid w:val="009B420C"/>
    <w:rsid w:val="009B4FE0"/>
    <w:rsid w:val="009B5090"/>
    <w:rsid w:val="009B5094"/>
    <w:rsid w:val="009B5D5B"/>
    <w:rsid w:val="009B6A94"/>
    <w:rsid w:val="009C1111"/>
    <w:rsid w:val="009C148F"/>
    <w:rsid w:val="009C1581"/>
    <w:rsid w:val="009C1770"/>
    <w:rsid w:val="009C1827"/>
    <w:rsid w:val="009C2AD9"/>
    <w:rsid w:val="009C2C52"/>
    <w:rsid w:val="009C31FA"/>
    <w:rsid w:val="009C3395"/>
    <w:rsid w:val="009C59F1"/>
    <w:rsid w:val="009C5E38"/>
    <w:rsid w:val="009C5F50"/>
    <w:rsid w:val="009C64AD"/>
    <w:rsid w:val="009C64BB"/>
    <w:rsid w:val="009D042F"/>
    <w:rsid w:val="009D0D83"/>
    <w:rsid w:val="009D2767"/>
    <w:rsid w:val="009D364F"/>
    <w:rsid w:val="009D440A"/>
    <w:rsid w:val="009D4AD7"/>
    <w:rsid w:val="009D51EA"/>
    <w:rsid w:val="009D593E"/>
    <w:rsid w:val="009D7A0D"/>
    <w:rsid w:val="009E0B3F"/>
    <w:rsid w:val="009E1FFC"/>
    <w:rsid w:val="009E2100"/>
    <w:rsid w:val="009E26B3"/>
    <w:rsid w:val="009E26BA"/>
    <w:rsid w:val="009E575A"/>
    <w:rsid w:val="009E6684"/>
    <w:rsid w:val="009E709C"/>
    <w:rsid w:val="009E7762"/>
    <w:rsid w:val="009F018E"/>
    <w:rsid w:val="009F01D3"/>
    <w:rsid w:val="009F0583"/>
    <w:rsid w:val="009F2196"/>
    <w:rsid w:val="009F318B"/>
    <w:rsid w:val="009F39F3"/>
    <w:rsid w:val="009F3A5D"/>
    <w:rsid w:val="009F41A9"/>
    <w:rsid w:val="009F4FBF"/>
    <w:rsid w:val="009F5504"/>
    <w:rsid w:val="009F56D6"/>
    <w:rsid w:val="009F587B"/>
    <w:rsid w:val="009F5C12"/>
    <w:rsid w:val="009F76AA"/>
    <w:rsid w:val="009F7732"/>
    <w:rsid w:val="009F79C6"/>
    <w:rsid w:val="009F7C0B"/>
    <w:rsid w:val="00A002B3"/>
    <w:rsid w:val="00A002B7"/>
    <w:rsid w:val="00A003C8"/>
    <w:rsid w:val="00A007DE"/>
    <w:rsid w:val="00A00EB2"/>
    <w:rsid w:val="00A01A76"/>
    <w:rsid w:val="00A02327"/>
    <w:rsid w:val="00A033C2"/>
    <w:rsid w:val="00A038D6"/>
    <w:rsid w:val="00A0395E"/>
    <w:rsid w:val="00A03CFB"/>
    <w:rsid w:val="00A04D4F"/>
    <w:rsid w:val="00A06BFF"/>
    <w:rsid w:val="00A07776"/>
    <w:rsid w:val="00A10700"/>
    <w:rsid w:val="00A11D38"/>
    <w:rsid w:val="00A1272F"/>
    <w:rsid w:val="00A12A55"/>
    <w:rsid w:val="00A13D5B"/>
    <w:rsid w:val="00A14070"/>
    <w:rsid w:val="00A1438B"/>
    <w:rsid w:val="00A1448F"/>
    <w:rsid w:val="00A15607"/>
    <w:rsid w:val="00A20C2F"/>
    <w:rsid w:val="00A20D2A"/>
    <w:rsid w:val="00A20DAF"/>
    <w:rsid w:val="00A20EEE"/>
    <w:rsid w:val="00A21D57"/>
    <w:rsid w:val="00A21D96"/>
    <w:rsid w:val="00A23AE5"/>
    <w:rsid w:val="00A23FE7"/>
    <w:rsid w:val="00A242F7"/>
    <w:rsid w:val="00A24D64"/>
    <w:rsid w:val="00A250DB"/>
    <w:rsid w:val="00A2529D"/>
    <w:rsid w:val="00A26E73"/>
    <w:rsid w:val="00A2775C"/>
    <w:rsid w:val="00A309BE"/>
    <w:rsid w:val="00A3127A"/>
    <w:rsid w:val="00A31580"/>
    <w:rsid w:val="00A319CD"/>
    <w:rsid w:val="00A31A88"/>
    <w:rsid w:val="00A3247A"/>
    <w:rsid w:val="00A33226"/>
    <w:rsid w:val="00A348C4"/>
    <w:rsid w:val="00A403CE"/>
    <w:rsid w:val="00A425DA"/>
    <w:rsid w:val="00A46C25"/>
    <w:rsid w:val="00A476F2"/>
    <w:rsid w:val="00A507FD"/>
    <w:rsid w:val="00A50DBA"/>
    <w:rsid w:val="00A50FE6"/>
    <w:rsid w:val="00A50FE7"/>
    <w:rsid w:val="00A51E02"/>
    <w:rsid w:val="00A5203E"/>
    <w:rsid w:val="00A5246E"/>
    <w:rsid w:val="00A527EA"/>
    <w:rsid w:val="00A52B39"/>
    <w:rsid w:val="00A55569"/>
    <w:rsid w:val="00A5596C"/>
    <w:rsid w:val="00A577AE"/>
    <w:rsid w:val="00A60A29"/>
    <w:rsid w:val="00A61221"/>
    <w:rsid w:val="00A616B9"/>
    <w:rsid w:val="00A63C9C"/>
    <w:rsid w:val="00A667D4"/>
    <w:rsid w:val="00A66A7C"/>
    <w:rsid w:val="00A670ED"/>
    <w:rsid w:val="00A67677"/>
    <w:rsid w:val="00A70329"/>
    <w:rsid w:val="00A71542"/>
    <w:rsid w:val="00A7225E"/>
    <w:rsid w:val="00A72A70"/>
    <w:rsid w:val="00A73566"/>
    <w:rsid w:val="00A7473D"/>
    <w:rsid w:val="00A753AD"/>
    <w:rsid w:val="00A757DB"/>
    <w:rsid w:val="00A766D5"/>
    <w:rsid w:val="00A76BC7"/>
    <w:rsid w:val="00A76ED6"/>
    <w:rsid w:val="00A77865"/>
    <w:rsid w:val="00A800EB"/>
    <w:rsid w:val="00A80627"/>
    <w:rsid w:val="00A83766"/>
    <w:rsid w:val="00A8455C"/>
    <w:rsid w:val="00A84A27"/>
    <w:rsid w:val="00A84EBD"/>
    <w:rsid w:val="00A85A71"/>
    <w:rsid w:val="00A85A82"/>
    <w:rsid w:val="00A85BE8"/>
    <w:rsid w:val="00A86DEA"/>
    <w:rsid w:val="00A9070C"/>
    <w:rsid w:val="00A90A14"/>
    <w:rsid w:val="00A913F2"/>
    <w:rsid w:val="00A91762"/>
    <w:rsid w:val="00A93453"/>
    <w:rsid w:val="00A93F19"/>
    <w:rsid w:val="00A94B55"/>
    <w:rsid w:val="00A95141"/>
    <w:rsid w:val="00A95CCF"/>
    <w:rsid w:val="00A96682"/>
    <w:rsid w:val="00A96739"/>
    <w:rsid w:val="00A967D8"/>
    <w:rsid w:val="00A96FEC"/>
    <w:rsid w:val="00A9726C"/>
    <w:rsid w:val="00A97847"/>
    <w:rsid w:val="00AA09A2"/>
    <w:rsid w:val="00AA116A"/>
    <w:rsid w:val="00AA125B"/>
    <w:rsid w:val="00AA13F2"/>
    <w:rsid w:val="00AA4173"/>
    <w:rsid w:val="00AA50D5"/>
    <w:rsid w:val="00AA51F6"/>
    <w:rsid w:val="00AA5AA8"/>
    <w:rsid w:val="00AA6866"/>
    <w:rsid w:val="00AA687B"/>
    <w:rsid w:val="00AA6E5D"/>
    <w:rsid w:val="00AA6F9F"/>
    <w:rsid w:val="00AB0440"/>
    <w:rsid w:val="00AB14F2"/>
    <w:rsid w:val="00AB1A24"/>
    <w:rsid w:val="00AB3641"/>
    <w:rsid w:val="00AB3F6B"/>
    <w:rsid w:val="00AB41B4"/>
    <w:rsid w:val="00AB42F8"/>
    <w:rsid w:val="00AB5373"/>
    <w:rsid w:val="00AB5400"/>
    <w:rsid w:val="00AB5546"/>
    <w:rsid w:val="00AB7FBA"/>
    <w:rsid w:val="00AC0953"/>
    <w:rsid w:val="00AC0A71"/>
    <w:rsid w:val="00AC0E1B"/>
    <w:rsid w:val="00AC19D3"/>
    <w:rsid w:val="00AC26E6"/>
    <w:rsid w:val="00AC2C4C"/>
    <w:rsid w:val="00AC39BC"/>
    <w:rsid w:val="00AC3C9E"/>
    <w:rsid w:val="00AC7939"/>
    <w:rsid w:val="00AD18B3"/>
    <w:rsid w:val="00AD1B59"/>
    <w:rsid w:val="00AD1C31"/>
    <w:rsid w:val="00AD1C32"/>
    <w:rsid w:val="00AD1FAE"/>
    <w:rsid w:val="00AD2CA6"/>
    <w:rsid w:val="00AD3978"/>
    <w:rsid w:val="00AD39F3"/>
    <w:rsid w:val="00AD498C"/>
    <w:rsid w:val="00AD4DF7"/>
    <w:rsid w:val="00AD5691"/>
    <w:rsid w:val="00AD581D"/>
    <w:rsid w:val="00AD6EED"/>
    <w:rsid w:val="00AD7C56"/>
    <w:rsid w:val="00AE272B"/>
    <w:rsid w:val="00AE2D46"/>
    <w:rsid w:val="00AE3491"/>
    <w:rsid w:val="00AE3837"/>
    <w:rsid w:val="00AE3B6B"/>
    <w:rsid w:val="00AE3CF1"/>
    <w:rsid w:val="00AE48F4"/>
    <w:rsid w:val="00AE505F"/>
    <w:rsid w:val="00AE5780"/>
    <w:rsid w:val="00AE592B"/>
    <w:rsid w:val="00AE7B88"/>
    <w:rsid w:val="00AF1108"/>
    <w:rsid w:val="00AF1619"/>
    <w:rsid w:val="00AF224C"/>
    <w:rsid w:val="00AF24E7"/>
    <w:rsid w:val="00AF2A90"/>
    <w:rsid w:val="00AF3099"/>
    <w:rsid w:val="00AF3B14"/>
    <w:rsid w:val="00AF4123"/>
    <w:rsid w:val="00AF61E7"/>
    <w:rsid w:val="00AF789E"/>
    <w:rsid w:val="00AF7D87"/>
    <w:rsid w:val="00B027E7"/>
    <w:rsid w:val="00B037D6"/>
    <w:rsid w:val="00B05F34"/>
    <w:rsid w:val="00B06A2B"/>
    <w:rsid w:val="00B103A2"/>
    <w:rsid w:val="00B10C64"/>
    <w:rsid w:val="00B11308"/>
    <w:rsid w:val="00B11EB1"/>
    <w:rsid w:val="00B128F1"/>
    <w:rsid w:val="00B12F14"/>
    <w:rsid w:val="00B135C9"/>
    <w:rsid w:val="00B1366E"/>
    <w:rsid w:val="00B1381D"/>
    <w:rsid w:val="00B13A87"/>
    <w:rsid w:val="00B15746"/>
    <w:rsid w:val="00B15D10"/>
    <w:rsid w:val="00B16EBF"/>
    <w:rsid w:val="00B17B40"/>
    <w:rsid w:val="00B17D0E"/>
    <w:rsid w:val="00B202FB"/>
    <w:rsid w:val="00B20A0A"/>
    <w:rsid w:val="00B20D5E"/>
    <w:rsid w:val="00B21137"/>
    <w:rsid w:val="00B212FA"/>
    <w:rsid w:val="00B21DF4"/>
    <w:rsid w:val="00B228FA"/>
    <w:rsid w:val="00B22E62"/>
    <w:rsid w:val="00B247ED"/>
    <w:rsid w:val="00B24B16"/>
    <w:rsid w:val="00B2582C"/>
    <w:rsid w:val="00B25A70"/>
    <w:rsid w:val="00B25DC4"/>
    <w:rsid w:val="00B2619F"/>
    <w:rsid w:val="00B26D34"/>
    <w:rsid w:val="00B3019E"/>
    <w:rsid w:val="00B303DA"/>
    <w:rsid w:val="00B3087B"/>
    <w:rsid w:val="00B30950"/>
    <w:rsid w:val="00B310C2"/>
    <w:rsid w:val="00B3156B"/>
    <w:rsid w:val="00B31D95"/>
    <w:rsid w:val="00B3251C"/>
    <w:rsid w:val="00B327F1"/>
    <w:rsid w:val="00B32DB6"/>
    <w:rsid w:val="00B34E02"/>
    <w:rsid w:val="00B35E68"/>
    <w:rsid w:val="00B36329"/>
    <w:rsid w:val="00B40035"/>
    <w:rsid w:val="00B40112"/>
    <w:rsid w:val="00B4053F"/>
    <w:rsid w:val="00B40F3D"/>
    <w:rsid w:val="00B41047"/>
    <w:rsid w:val="00B41C73"/>
    <w:rsid w:val="00B423CC"/>
    <w:rsid w:val="00B42C78"/>
    <w:rsid w:val="00B43433"/>
    <w:rsid w:val="00B438B8"/>
    <w:rsid w:val="00B43ACA"/>
    <w:rsid w:val="00B445CD"/>
    <w:rsid w:val="00B45627"/>
    <w:rsid w:val="00B45AA1"/>
    <w:rsid w:val="00B46902"/>
    <w:rsid w:val="00B46A67"/>
    <w:rsid w:val="00B46C42"/>
    <w:rsid w:val="00B470CA"/>
    <w:rsid w:val="00B508C8"/>
    <w:rsid w:val="00B508D6"/>
    <w:rsid w:val="00B5126C"/>
    <w:rsid w:val="00B516D0"/>
    <w:rsid w:val="00B51B69"/>
    <w:rsid w:val="00B52E42"/>
    <w:rsid w:val="00B53934"/>
    <w:rsid w:val="00B54D79"/>
    <w:rsid w:val="00B558FD"/>
    <w:rsid w:val="00B55AF4"/>
    <w:rsid w:val="00B56B04"/>
    <w:rsid w:val="00B56DC9"/>
    <w:rsid w:val="00B571DD"/>
    <w:rsid w:val="00B5763C"/>
    <w:rsid w:val="00B57C67"/>
    <w:rsid w:val="00B57F93"/>
    <w:rsid w:val="00B60121"/>
    <w:rsid w:val="00B60FBB"/>
    <w:rsid w:val="00B61672"/>
    <w:rsid w:val="00B630DB"/>
    <w:rsid w:val="00B63D9D"/>
    <w:rsid w:val="00B6509D"/>
    <w:rsid w:val="00B650A0"/>
    <w:rsid w:val="00B6766D"/>
    <w:rsid w:val="00B67E65"/>
    <w:rsid w:val="00B70691"/>
    <w:rsid w:val="00B710BF"/>
    <w:rsid w:val="00B72502"/>
    <w:rsid w:val="00B72AA9"/>
    <w:rsid w:val="00B72FCE"/>
    <w:rsid w:val="00B7434D"/>
    <w:rsid w:val="00B7446E"/>
    <w:rsid w:val="00B74748"/>
    <w:rsid w:val="00B749E3"/>
    <w:rsid w:val="00B74E4C"/>
    <w:rsid w:val="00B7529B"/>
    <w:rsid w:val="00B75381"/>
    <w:rsid w:val="00B753B3"/>
    <w:rsid w:val="00B759FB"/>
    <w:rsid w:val="00B761CE"/>
    <w:rsid w:val="00B76C2A"/>
    <w:rsid w:val="00B76D59"/>
    <w:rsid w:val="00B800F2"/>
    <w:rsid w:val="00B8134B"/>
    <w:rsid w:val="00B8164D"/>
    <w:rsid w:val="00B81804"/>
    <w:rsid w:val="00B8277A"/>
    <w:rsid w:val="00B82DF5"/>
    <w:rsid w:val="00B8312D"/>
    <w:rsid w:val="00B83B97"/>
    <w:rsid w:val="00B83C76"/>
    <w:rsid w:val="00B84761"/>
    <w:rsid w:val="00B84B76"/>
    <w:rsid w:val="00B85DE2"/>
    <w:rsid w:val="00B86BFE"/>
    <w:rsid w:val="00B86E76"/>
    <w:rsid w:val="00B8758C"/>
    <w:rsid w:val="00B875F3"/>
    <w:rsid w:val="00B87D8A"/>
    <w:rsid w:val="00B9216D"/>
    <w:rsid w:val="00B92AED"/>
    <w:rsid w:val="00B93ABC"/>
    <w:rsid w:val="00B95CAA"/>
    <w:rsid w:val="00B96903"/>
    <w:rsid w:val="00B96999"/>
    <w:rsid w:val="00B97A08"/>
    <w:rsid w:val="00BA05AB"/>
    <w:rsid w:val="00BA1EA5"/>
    <w:rsid w:val="00BA1EBE"/>
    <w:rsid w:val="00BA2203"/>
    <w:rsid w:val="00BA3934"/>
    <w:rsid w:val="00BA4087"/>
    <w:rsid w:val="00BA4DDA"/>
    <w:rsid w:val="00BA4EE8"/>
    <w:rsid w:val="00BA6A7A"/>
    <w:rsid w:val="00BA78EA"/>
    <w:rsid w:val="00BA7F08"/>
    <w:rsid w:val="00BB0553"/>
    <w:rsid w:val="00BB0CCB"/>
    <w:rsid w:val="00BB1173"/>
    <w:rsid w:val="00BB1CB5"/>
    <w:rsid w:val="00BB2706"/>
    <w:rsid w:val="00BB503D"/>
    <w:rsid w:val="00BB533C"/>
    <w:rsid w:val="00BB5459"/>
    <w:rsid w:val="00BB5680"/>
    <w:rsid w:val="00BB75A2"/>
    <w:rsid w:val="00BC0845"/>
    <w:rsid w:val="00BC0B4B"/>
    <w:rsid w:val="00BC3A62"/>
    <w:rsid w:val="00BC5D78"/>
    <w:rsid w:val="00BC5F88"/>
    <w:rsid w:val="00BC6819"/>
    <w:rsid w:val="00BC7167"/>
    <w:rsid w:val="00BD05B5"/>
    <w:rsid w:val="00BD1E94"/>
    <w:rsid w:val="00BD1FA0"/>
    <w:rsid w:val="00BD379B"/>
    <w:rsid w:val="00BD41A6"/>
    <w:rsid w:val="00BD4614"/>
    <w:rsid w:val="00BD5F9B"/>
    <w:rsid w:val="00BD5FB7"/>
    <w:rsid w:val="00BD6C27"/>
    <w:rsid w:val="00BD7199"/>
    <w:rsid w:val="00BD7E20"/>
    <w:rsid w:val="00BE174B"/>
    <w:rsid w:val="00BE2B19"/>
    <w:rsid w:val="00BE2B42"/>
    <w:rsid w:val="00BE3469"/>
    <w:rsid w:val="00BE3B23"/>
    <w:rsid w:val="00BE3DC2"/>
    <w:rsid w:val="00BE4470"/>
    <w:rsid w:val="00BE4A10"/>
    <w:rsid w:val="00BE57E6"/>
    <w:rsid w:val="00BE58F0"/>
    <w:rsid w:val="00BE64AA"/>
    <w:rsid w:val="00BE7D46"/>
    <w:rsid w:val="00BF0C33"/>
    <w:rsid w:val="00BF30A8"/>
    <w:rsid w:val="00BF3E93"/>
    <w:rsid w:val="00BF4C58"/>
    <w:rsid w:val="00BF537A"/>
    <w:rsid w:val="00BF5F58"/>
    <w:rsid w:val="00BF5F8A"/>
    <w:rsid w:val="00BF6EBE"/>
    <w:rsid w:val="00BF7F9E"/>
    <w:rsid w:val="00C025E2"/>
    <w:rsid w:val="00C0301F"/>
    <w:rsid w:val="00C03F4B"/>
    <w:rsid w:val="00C04AA6"/>
    <w:rsid w:val="00C077C7"/>
    <w:rsid w:val="00C078B8"/>
    <w:rsid w:val="00C101A0"/>
    <w:rsid w:val="00C103B0"/>
    <w:rsid w:val="00C10B4A"/>
    <w:rsid w:val="00C121BD"/>
    <w:rsid w:val="00C12E72"/>
    <w:rsid w:val="00C13974"/>
    <w:rsid w:val="00C14473"/>
    <w:rsid w:val="00C148D1"/>
    <w:rsid w:val="00C15081"/>
    <w:rsid w:val="00C15392"/>
    <w:rsid w:val="00C17F08"/>
    <w:rsid w:val="00C20452"/>
    <w:rsid w:val="00C20D46"/>
    <w:rsid w:val="00C20EAA"/>
    <w:rsid w:val="00C21371"/>
    <w:rsid w:val="00C23027"/>
    <w:rsid w:val="00C23539"/>
    <w:rsid w:val="00C26949"/>
    <w:rsid w:val="00C310D0"/>
    <w:rsid w:val="00C31C1A"/>
    <w:rsid w:val="00C331F9"/>
    <w:rsid w:val="00C348C2"/>
    <w:rsid w:val="00C35C35"/>
    <w:rsid w:val="00C360F2"/>
    <w:rsid w:val="00C368CE"/>
    <w:rsid w:val="00C36C48"/>
    <w:rsid w:val="00C36E4D"/>
    <w:rsid w:val="00C3745F"/>
    <w:rsid w:val="00C378DA"/>
    <w:rsid w:val="00C404B2"/>
    <w:rsid w:val="00C40A21"/>
    <w:rsid w:val="00C414E0"/>
    <w:rsid w:val="00C41F45"/>
    <w:rsid w:val="00C42823"/>
    <w:rsid w:val="00C42B00"/>
    <w:rsid w:val="00C43ADD"/>
    <w:rsid w:val="00C45378"/>
    <w:rsid w:val="00C50340"/>
    <w:rsid w:val="00C50941"/>
    <w:rsid w:val="00C518EC"/>
    <w:rsid w:val="00C51F6F"/>
    <w:rsid w:val="00C5356A"/>
    <w:rsid w:val="00C53A52"/>
    <w:rsid w:val="00C541E5"/>
    <w:rsid w:val="00C550AA"/>
    <w:rsid w:val="00C555BE"/>
    <w:rsid w:val="00C56FC9"/>
    <w:rsid w:val="00C578AA"/>
    <w:rsid w:val="00C57F5E"/>
    <w:rsid w:val="00C60216"/>
    <w:rsid w:val="00C61F56"/>
    <w:rsid w:val="00C61F6C"/>
    <w:rsid w:val="00C62690"/>
    <w:rsid w:val="00C6311C"/>
    <w:rsid w:val="00C63835"/>
    <w:rsid w:val="00C64743"/>
    <w:rsid w:val="00C648E1"/>
    <w:rsid w:val="00C649D6"/>
    <w:rsid w:val="00C658ED"/>
    <w:rsid w:val="00C661E2"/>
    <w:rsid w:val="00C66484"/>
    <w:rsid w:val="00C66D18"/>
    <w:rsid w:val="00C674CE"/>
    <w:rsid w:val="00C70139"/>
    <w:rsid w:val="00C70C21"/>
    <w:rsid w:val="00C70C56"/>
    <w:rsid w:val="00C70DFF"/>
    <w:rsid w:val="00C71520"/>
    <w:rsid w:val="00C72608"/>
    <w:rsid w:val="00C735C0"/>
    <w:rsid w:val="00C743DB"/>
    <w:rsid w:val="00C74CFF"/>
    <w:rsid w:val="00C754A8"/>
    <w:rsid w:val="00C75980"/>
    <w:rsid w:val="00C76405"/>
    <w:rsid w:val="00C765F0"/>
    <w:rsid w:val="00C77F90"/>
    <w:rsid w:val="00C824BE"/>
    <w:rsid w:val="00C82671"/>
    <w:rsid w:val="00C8278E"/>
    <w:rsid w:val="00C827D1"/>
    <w:rsid w:val="00C82C44"/>
    <w:rsid w:val="00C84799"/>
    <w:rsid w:val="00C8494A"/>
    <w:rsid w:val="00C84F8E"/>
    <w:rsid w:val="00C85D55"/>
    <w:rsid w:val="00C85F57"/>
    <w:rsid w:val="00C86198"/>
    <w:rsid w:val="00C867DA"/>
    <w:rsid w:val="00C87155"/>
    <w:rsid w:val="00C87219"/>
    <w:rsid w:val="00C87BA8"/>
    <w:rsid w:val="00C87C7F"/>
    <w:rsid w:val="00C87DA2"/>
    <w:rsid w:val="00C87FDF"/>
    <w:rsid w:val="00C91DF6"/>
    <w:rsid w:val="00C92C7B"/>
    <w:rsid w:val="00C9493F"/>
    <w:rsid w:val="00C95900"/>
    <w:rsid w:val="00C960BE"/>
    <w:rsid w:val="00C9654D"/>
    <w:rsid w:val="00C9661E"/>
    <w:rsid w:val="00CA32D4"/>
    <w:rsid w:val="00CA40DB"/>
    <w:rsid w:val="00CA4D6D"/>
    <w:rsid w:val="00CA5DAC"/>
    <w:rsid w:val="00CA5F07"/>
    <w:rsid w:val="00CA66D3"/>
    <w:rsid w:val="00CA6B41"/>
    <w:rsid w:val="00CA6F2D"/>
    <w:rsid w:val="00CB049E"/>
    <w:rsid w:val="00CB0992"/>
    <w:rsid w:val="00CB174B"/>
    <w:rsid w:val="00CB17EB"/>
    <w:rsid w:val="00CB280A"/>
    <w:rsid w:val="00CB2A9D"/>
    <w:rsid w:val="00CB3158"/>
    <w:rsid w:val="00CB4AD4"/>
    <w:rsid w:val="00CB4E4F"/>
    <w:rsid w:val="00CB5E67"/>
    <w:rsid w:val="00CB5F5E"/>
    <w:rsid w:val="00CB7842"/>
    <w:rsid w:val="00CC004B"/>
    <w:rsid w:val="00CC1AF4"/>
    <w:rsid w:val="00CC2823"/>
    <w:rsid w:val="00CC2CAC"/>
    <w:rsid w:val="00CD1BC7"/>
    <w:rsid w:val="00CD1E2C"/>
    <w:rsid w:val="00CD247E"/>
    <w:rsid w:val="00CD3EE8"/>
    <w:rsid w:val="00CD44BD"/>
    <w:rsid w:val="00CD485B"/>
    <w:rsid w:val="00CD4DD9"/>
    <w:rsid w:val="00CD5688"/>
    <w:rsid w:val="00CD7D61"/>
    <w:rsid w:val="00CE11FA"/>
    <w:rsid w:val="00CE1564"/>
    <w:rsid w:val="00CE21EC"/>
    <w:rsid w:val="00CE447F"/>
    <w:rsid w:val="00CE521E"/>
    <w:rsid w:val="00CE645E"/>
    <w:rsid w:val="00CE7DC8"/>
    <w:rsid w:val="00CF008C"/>
    <w:rsid w:val="00CF0E93"/>
    <w:rsid w:val="00CF1BDF"/>
    <w:rsid w:val="00CF2012"/>
    <w:rsid w:val="00CF25DD"/>
    <w:rsid w:val="00CF29B7"/>
    <w:rsid w:val="00CF31BB"/>
    <w:rsid w:val="00CF32AB"/>
    <w:rsid w:val="00CF514C"/>
    <w:rsid w:val="00CF6F54"/>
    <w:rsid w:val="00CF77AD"/>
    <w:rsid w:val="00CF7D42"/>
    <w:rsid w:val="00D006BC"/>
    <w:rsid w:val="00D00A26"/>
    <w:rsid w:val="00D023BE"/>
    <w:rsid w:val="00D02D12"/>
    <w:rsid w:val="00D02E12"/>
    <w:rsid w:val="00D0444E"/>
    <w:rsid w:val="00D044FE"/>
    <w:rsid w:val="00D053D8"/>
    <w:rsid w:val="00D068AE"/>
    <w:rsid w:val="00D07CC8"/>
    <w:rsid w:val="00D100EB"/>
    <w:rsid w:val="00D111DD"/>
    <w:rsid w:val="00D129E7"/>
    <w:rsid w:val="00D13CA1"/>
    <w:rsid w:val="00D17710"/>
    <w:rsid w:val="00D17779"/>
    <w:rsid w:val="00D17DA1"/>
    <w:rsid w:val="00D20C83"/>
    <w:rsid w:val="00D220DD"/>
    <w:rsid w:val="00D2252C"/>
    <w:rsid w:val="00D22ADC"/>
    <w:rsid w:val="00D22CE9"/>
    <w:rsid w:val="00D2302C"/>
    <w:rsid w:val="00D2343A"/>
    <w:rsid w:val="00D24754"/>
    <w:rsid w:val="00D2506E"/>
    <w:rsid w:val="00D25DDB"/>
    <w:rsid w:val="00D26C65"/>
    <w:rsid w:val="00D275D4"/>
    <w:rsid w:val="00D27B73"/>
    <w:rsid w:val="00D30973"/>
    <w:rsid w:val="00D30A8E"/>
    <w:rsid w:val="00D30C38"/>
    <w:rsid w:val="00D316B1"/>
    <w:rsid w:val="00D31B75"/>
    <w:rsid w:val="00D31F9E"/>
    <w:rsid w:val="00D3239B"/>
    <w:rsid w:val="00D35C00"/>
    <w:rsid w:val="00D373FC"/>
    <w:rsid w:val="00D375C9"/>
    <w:rsid w:val="00D37E86"/>
    <w:rsid w:val="00D401DF"/>
    <w:rsid w:val="00D402F5"/>
    <w:rsid w:val="00D41E5B"/>
    <w:rsid w:val="00D42ADB"/>
    <w:rsid w:val="00D43465"/>
    <w:rsid w:val="00D434E8"/>
    <w:rsid w:val="00D43A42"/>
    <w:rsid w:val="00D464E0"/>
    <w:rsid w:val="00D4743A"/>
    <w:rsid w:val="00D5120A"/>
    <w:rsid w:val="00D514AF"/>
    <w:rsid w:val="00D51AC7"/>
    <w:rsid w:val="00D51FEE"/>
    <w:rsid w:val="00D5201E"/>
    <w:rsid w:val="00D522C1"/>
    <w:rsid w:val="00D537EB"/>
    <w:rsid w:val="00D54A9B"/>
    <w:rsid w:val="00D54AFD"/>
    <w:rsid w:val="00D55D20"/>
    <w:rsid w:val="00D56CC8"/>
    <w:rsid w:val="00D5720A"/>
    <w:rsid w:val="00D57E0F"/>
    <w:rsid w:val="00D60DC7"/>
    <w:rsid w:val="00D62240"/>
    <w:rsid w:val="00D622A5"/>
    <w:rsid w:val="00D62B5F"/>
    <w:rsid w:val="00D639AA"/>
    <w:rsid w:val="00D6453C"/>
    <w:rsid w:val="00D64841"/>
    <w:rsid w:val="00D64951"/>
    <w:rsid w:val="00D65022"/>
    <w:rsid w:val="00D65C71"/>
    <w:rsid w:val="00D65D5D"/>
    <w:rsid w:val="00D661E3"/>
    <w:rsid w:val="00D669F4"/>
    <w:rsid w:val="00D66DEE"/>
    <w:rsid w:val="00D676B5"/>
    <w:rsid w:val="00D67FC7"/>
    <w:rsid w:val="00D70A1B"/>
    <w:rsid w:val="00D70AFC"/>
    <w:rsid w:val="00D70C4A"/>
    <w:rsid w:val="00D70E01"/>
    <w:rsid w:val="00D71A6A"/>
    <w:rsid w:val="00D71AD5"/>
    <w:rsid w:val="00D72BC6"/>
    <w:rsid w:val="00D73848"/>
    <w:rsid w:val="00D739B0"/>
    <w:rsid w:val="00D74B39"/>
    <w:rsid w:val="00D750C4"/>
    <w:rsid w:val="00D7525F"/>
    <w:rsid w:val="00D7544C"/>
    <w:rsid w:val="00D7613D"/>
    <w:rsid w:val="00D764FE"/>
    <w:rsid w:val="00D767E2"/>
    <w:rsid w:val="00D77793"/>
    <w:rsid w:val="00D77BEB"/>
    <w:rsid w:val="00D80ECA"/>
    <w:rsid w:val="00D821F0"/>
    <w:rsid w:val="00D829C0"/>
    <w:rsid w:val="00D82B36"/>
    <w:rsid w:val="00D8335A"/>
    <w:rsid w:val="00D8413D"/>
    <w:rsid w:val="00D84308"/>
    <w:rsid w:val="00D85215"/>
    <w:rsid w:val="00D856B3"/>
    <w:rsid w:val="00D86CE5"/>
    <w:rsid w:val="00D87305"/>
    <w:rsid w:val="00D905DE"/>
    <w:rsid w:val="00D90C5D"/>
    <w:rsid w:val="00D9187C"/>
    <w:rsid w:val="00D937DF"/>
    <w:rsid w:val="00D93A46"/>
    <w:rsid w:val="00D94A51"/>
    <w:rsid w:val="00D95C55"/>
    <w:rsid w:val="00D960FA"/>
    <w:rsid w:val="00D966D4"/>
    <w:rsid w:val="00D96B11"/>
    <w:rsid w:val="00DA1589"/>
    <w:rsid w:val="00DA1EFA"/>
    <w:rsid w:val="00DA30EF"/>
    <w:rsid w:val="00DA3710"/>
    <w:rsid w:val="00DA3872"/>
    <w:rsid w:val="00DA3E16"/>
    <w:rsid w:val="00DA41F5"/>
    <w:rsid w:val="00DA50A4"/>
    <w:rsid w:val="00DA55A3"/>
    <w:rsid w:val="00DA5A6D"/>
    <w:rsid w:val="00DA5C1B"/>
    <w:rsid w:val="00DA7602"/>
    <w:rsid w:val="00DA7669"/>
    <w:rsid w:val="00DB07F1"/>
    <w:rsid w:val="00DB1FE9"/>
    <w:rsid w:val="00DB2BB3"/>
    <w:rsid w:val="00DB2BF5"/>
    <w:rsid w:val="00DB32D4"/>
    <w:rsid w:val="00DB33C4"/>
    <w:rsid w:val="00DB46A4"/>
    <w:rsid w:val="00DB4C03"/>
    <w:rsid w:val="00DB59BE"/>
    <w:rsid w:val="00DB6E9D"/>
    <w:rsid w:val="00DB7145"/>
    <w:rsid w:val="00DB7E5D"/>
    <w:rsid w:val="00DC1B9B"/>
    <w:rsid w:val="00DC51D3"/>
    <w:rsid w:val="00DC59A4"/>
    <w:rsid w:val="00DC5F4F"/>
    <w:rsid w:val="00DC6B85"/>
    <w:rsid w:val="00DD2645"/>
    <w:rsid w:val="00DD3308"/>
    <w:rsid w:val="00DD3D36"/>
    <w:rsid w:val="00DD4583"/>
    <w:rsid w:val="00DD5909"/>
    <w:rsid w:val="00DD5DDA"/>
    <w:rsid w:val="00DD66C8"/>
    <w:rsid w:val="00DD75EF"/>
    <w:rsid w:val="00DD7C73"/>
    <w:rsid w:val="00DE02C9"/>
    <w:rsid w:val="00DE0A58"/>
    <w:rsid w:val="00DE0CBF"/>
    <w:rsid w:val="00DE148E"/>
    <w:rsid w:val="00DE30D2"/>
    <w:rsid w:val="00DE34CB"/>
    <w:rsid w:val="00DE38B1"/>
    <w:rsid w:val="00DE3BD0"/>
    <w:rsid w:val="00DE3CEA"/>
    <w:rsid w:val="00DE4AB8"/>
    <w:rsid w:val="00DE4EB9"/>
    <w:rsid w:val="00DE506C"/>
    <w:rsid w:val="00DE73AB"/>
    <w:rsid w:val="00DE7D01"/>
    <w:rsid w:val="00DF0BA1"/>
    <w:rsid w:val="00DF1A39"/>
    <w:rsid w:val="00DF2F7C"/>
    <w:rsid w:val="00DF5221"/>
    <w:rsid w:val="00DF785E"/>
    <w:rsid w:val="00DF7E3C"/>
    <w:rsid w:val="00E00BA5"/>
    <w:rsid w:val="00E021A1"/>
    <w:rsid w:val="00E021A5"/>
    <w:rsid w:val="00E02683"/>
    <w:rsid w:val="00E02E0A"/>
    <w:rsid w:val="00E02EB1"/>
    <w:rsid w:val="00E03488"/>
    <w:rsid w:val="00E03CD5"/>
    <w:rsid w:val="00E05814"/>
    <w:rsid w:val="00E0593D"/>
    <w:rsid w:val="00E0603F"/>
    <w:rsid w:val="00E06293"/>
    <w:rsid w:val="00E06CA5"/>
    <w:rsid w:val="00E103BD"/>
    <w:rsid w:val="00E11178"/>
    <w:rsid w:val="00E12DF7"/>
    <w:rsid w:val="00E135CD"/>
    <w:rsid w:val="00E13775"/>
    <w:rsid w:val="00E13BE5"/>
    <w:rsid w:val="00E13EB3"/>
    <w:rsid w:val="00E148D0"/>
    <w:rsid w:val="00E1567B"/>
    <w:rsid w:val="00E15E9C"/>
    <w:rsid w:val="00E16D1F"/>
    <w:rsid w:val="00E175A5"/>
    <w:rsid w:val="00E17F3F"/>
    <w:rsid w:val="00E21714"/>
    <w:rsid w:val="00E220C5"/>
    <w:rsid w:val="00E225AA"/>
    <w:rsid w:val="00E23B10"/>
    <w:rsid w:val="00E2490A"/>
    <w:rsid w:val="00E24915"/>
    <w:rsid w:val="00E250B9"/>
    <w:rsid w:val="00E252BC"/>
    <w:rsid w:val="00E26CE5"/>
    <w:rsid w:val="00E27833"/>
    <w:rsid w:val="00E27F2C"/>
    <w:rsid w:val="00E3114A"/>
    <w:rsid w:val="00E314D3"/>
    <w:rsid w:val="00E32D6C"/>
    <w:rsid w:val="00E332D0"/>
    <w:rsid w:val="00E3357A"/>
    <w:rsid w:val="00E33A8B"/>
    <w:rsid w:val="00E3650C"/>
    <w:rsid w:val="00E36B1D"/>
    <w:rsid w:val="00E36E6F"/>
    <w:rsid w:val="00E377AC"/>
    <w:rsid w:val="00E377DD"/>
    <w:rsid w:val="00E37FED"/>
    <w:rsid w:val="00E40A69"/>
    <w:rsid w:val="00E41117"/>
    <w:rsid w:val="00E41470"/>
    <w:rsid w:val="00E42151"/>
    <w:rsid w:val="00E42CD3"/>
    <w:rsid w:val="00E42F3D"/>
    <w:rsid w:val="00E444A2"/>
    <w:rsid w:val="00E44B1A"/>
    <w:rsid w:val="00E453AB"/>
    <w:rsid w:val="00E4557C"/>
    <w:rsid w:val="00E45903"/>
    <w:rsid w:val="00E45A82"/>
    <w:rsid w:val="00E463F3"/>
    <w:rsid w:val="00E4772E"/>
    <w:rsid w:val="00E505E2"/>
    <w:rsid w:val="00E50A4A"/>
    <w:rsid w:val="00E50CA7"/>
    <w:rsid w:val="00E50CB8"/>
    <w:rsid w:val="00E51D81"/>
    <w:rsid w:val="00E52994"/>
    <w:rsid w:val="00E5342D"/>
    <w:rsid w:val="00E53586"/>
    <w:rsid w:val="00E549CA"/>
    <w:rsid w:val="00E55078"/>
    <w:rsid w:val="00E56013"/>
    <w:rsid w:val="00E5622E"/>
    <w:rsid w:val="00E56333"/>
    <w:rsid w:val="00E56D84"/>
    <w:rsid w:val="00E570E8"/>
    <w:rsid w:val="00E57C92"/>
    <w:rsid w:val="00E57F52"/>
    <w:rsid w:val="00E60103"/>
    <w:rsid w:val="00E604C8"/>
    <w:rsid w:val="00E60783"/>
    <w:rsid w:val="00E6162B"/>
    <w:rsid w:val="00E61D06"/>
    <w:rsid w:val="00E62577"/>
    <w:rsid w:val="00E62CCF"/>
    <w:rsid w:val="00E62FC0"/>
    <w:rsid w:val="00E634CE"/>
    <w:rsid w:val="00E63C94"/>
    <w:rsid w:val="00E6434A"/>
    <w:rsid w:val="00E6449F"/>
    <w:rsid w:val="00E651DC"/>
    <w:rsid w:val="00E6668C"/>
    <w:rsid w:val="00E6718A"/>
    <w:rsid w:val="00E674BF"/>
    <w:rsid w:val="00E676DC"/>
    <w:rsid w:val="00E67BED"/>
    <w:rsid w:val="00E70FEB"/>
    <w:rsid w:val="00E710AE"/>
    <w:rsid w:val="00E712A6"/>
    <w:rsid w:val="00E735BB"/>
    <w:rsid w:val="00E75554"/>
    <w:rsid w:val="00E756FA"/>
    <w:rsid w:val="00E75B2B"/>
    <w:rsid w:val="00E75BD8"/>
    <w:rsid w:val="00E75CEC"/>
    <w:rsid w:val="00E7621B"/>
    <w:rsid w:val="00E775E6"/>
    <w:rsid w:val="00E77601"/>
    <w:rsid w:val="00E776FF"/>
    <w:rsid w:val="00E77B44"/>
    <w:rsid w:val="00E80089"/>
    <w:rsid w:val="00E80746"/>
    <w:rsid w:val="00E8216D"/>
    <w:rsid w:val="00E822BE"/>
    <w:rsid w:val="00E8249F"/>
    <w:rsid w:val="00E8309C"/>
    <w:rsid w:val="00E83285"/>
    <w:rsid w:val="00E8338F"/>
    <w:rsid w:val="00E83437"/>
    <w:rsid w:val="00E83584"/>
    <w:rsid w:val="00E842F8"/>
    <w:rsid w:val="00E8443C"/>
    <w:rsid w:val="00E852E1"/>
    <w:rsid w:val="00E854FE"/>
    <w:rsid w:val="00E85669"/>
    <w:rsid w:val="00E85E35"/>
    <w:rsid w:val="00E85F56"/>
    <w:rsid w:val="00E86C0E"/>
    <w:rsid w:val="00E87003"/>
    <w:rsid w:val="00E905A5"/>
    <w:rsid w:val="00E90D8F"/>
    <w:rsid w:val="00E91903"/>
    <w:rsid w:val="00E928F0"/>
    <w:rsid w:val="00E9340E"/>
    <w:rsid w:val="00E94F1B"/>
    <w:rsid w:val="00E97D2C"/>
    <w:rsid w:val="00E97F1B"/>
    <w:rsid w:val="00EA0C9E"/>
    <w:rsid w:val="00EA0CCC"/>
    <w:rsid w:val="00EA189C"/>
    <w:rsid w:val="00EA3A50"/>
    <w:rsid w:val="00EA3F3C"/>
    <w:rsid w:val="00EA40D4"/>
    <w:rsid w:val="00EA4D8E"/>
    <w:rsid w:val="00EA4F34"/>
    <w:rsid w:val="00EA602F"/>
    <w:rsid w:val="00EA761B"/>
    <w:rsid w:val="00EB03F2"/>
    <w:rsid w:val="00EB083C"/>
    <w:rsid w:val="00EB1700"/>
    <w:rsid w:val="00EB1745"/>
    <w:rsid w:val="00EB1826"/>
    <w:rsid w:val="00EB2125"/>
    <w:rsid w:val="00EB237D"/>
    <w:rsid w:val="00EB2D87"/>
    <w:rsid w:val="00EB34DD"/>
    <w:rsid w:val="00EB5624"/>
    <w:rsid w:val="00EB64CD"/>
    <w:rsid w:val="00EB6F63"/>
    <w:rsid w:val="00EB75AB"/>
    <w:rsid w:val="00EC043B"/>
    <w:rsid w:val="00EC0882"/>
    <w:rsid w:val="00EC1EE2"/>
    <w:rsid w:val="00EC3A6A"/>
    <w:rsid w:val="00EC3C5A"/>
    <w:rsid w:val="00EC4332"/>
    <w:rsid w:val="00EC576D"/>
    <w:rsid w:val="00EC6525"/>
    <w:rsid w:val="00EC7CAD"/>
    <w:rsid w:val="00ED05D8"/>
    <w:rsid w:val="00ED10EE"/>
    <w:rsid w:val="00ED11CD"/>
    <w:rsid w:val="00ED21A5"/>
    <w:rsid w:val="00ED21C4"/>
    <w:rsid w:val="00ED2E7E"/>
    <w:rsid w:val="00ED3AB7"/>
    <w:rsid w:val="00ED3FFE"/>
    <w:rsid w:val="00ED4FE0"/>
    <w:rsid w:val="00ED54B3"/>
    <w:rsid w:val="00ED6400"/>
    <w:rsid w:val="00ED7400"/>
    <w:rsid w:val="00ED7B4F"/>
    <w:rsid w:val="00EE0393"/>
    <w:rsid w:val="00EE17E3"/>
    <w:rsid w:val="00EE1816"/>
    <w:rsid w:val="00EE32F2"/>
    <w:rsid w:val="00EE6F1A"/>
    <w:rsid w:val="00EE7821"/>
    <w:rsid w:val="00EF0244"/>
    <w:rsid w:val="00EF1CB8"/>
    <w:rsid w:val="00EF39DF"/>
    <w:rsid w:val="00EF3B8E"/>
    <w:rsid w:val="00EF3F13"/>
    <w:rsid w:val="00EF5C36"/>
    <w:rsid w:val="00EF6245"/>
    <w:rsid w:val="00EF6413"/>
    <w:rsid w:val="00EF6C61"/>
    <w:rsid w:val="00F00F96"/>
    <w:rsid w:val="00F01CC1"/>
    <w:rsid w:val="00F01F70"/>
    <w:rsid w:val="00F02A32"/>
    <w:rsid w:val="00F03FBB"/>
    <w:rsid w:val="00F03FD7"/>
    <w:rsid w:val="00F05732"/>
    <w:rsid w:val="00F066FA"/>
    <w:rsid w:val="00F06DDE"/>
    <w:rsid w:val="00F070D8"/>
    <w:rsid w:val="00F10248"/>
    <w:rsid w:val="00F10991"/>
    <w:rsid w:val="00F10A9D"/>
    <w:rsid w:val="00F11438"/>
    <w:rsid w:val="00F11D3A"/>
    <w:rsid w:val="00F12D10"/>
    <w:rsid w:val="00F12E0B"/>
    <w:rsid w:val="00F1324E"/>
    <w:rsid w:val="00F14514"/>
    <w:rsid w:val="00F14896"/>
    <w:rsid w:val="00F14AE5"/>
    <w:rsid w:val="00F14F56"/>
    <w:rsid w:val="00F153E6"/>
    <w:rsid w:val="00F158DC"/>
    <w:rsid w:val="00F17149"/>
    <w:rsid w:val="00F176DC"/>
    <w:rsid w:val="00F179EC"/>
    <w:rsid w:val="00F203D7"/>
    <w:rsid w:val="00F2047C"/>
    <w:rsid w:val="00F206C6"/>
    <w:rsid w:val="00F21427"/>
    <w:rsid w:val="00F2154A"/>
    <w:rsid w:val="00F224B6"/>
    <w:rsid w:val="00F229D7"/>
    <w:rsid w:val="00F22A87"/>
    <w:rsid w:val="00F2350F"/>
    <w:rsid w:val="00F25285"/>
    <w:rsid w:val="00F25E0A"/>
    <w:rsid w:val="00F27B1E"/>
    <w:rsid w:val="00F27B26"/>
    <w:rsid w:val="00F30192"/>
    <w:rsid w:val="00F3210C"/>
    <w:rsid w:val="00F321A8"/>
    <w:rsid w:val="00F3291C"/>
    <w:rsid w:val="00F3318B"/>
    <w:rsid w:val="00F34951"/>
    <w:rsid w:val="00F34A5B"/>
    <w:rsid w:val="00F353B7"/>
    <w:rsid w:val="00F37206"/>
    <w:rsid w:val="00F40DB5"/>
    <w:rsid w:val="00F41966"/>
    <w:rsid w:val="00F41A3E"/>
    <w:rsid w:val="00F42CC8"/>
    <w:rsid w:val="00F43BEC"/>
    <w:rsid w:val="00F43DFC"/>
    <w:rsid w:val="00F4404B"/>
    <w:rsid w:val="00F4455B"/>
    <w:rsid w:val="00F45088"/>
    <w:rsid w:val="00F45EAF"/>
    <w:rsid w:val="00F463D6"/>
    <w:rsid w:val="00F505E1"/>
    <w:rsid w:val="00F50858"/>
    <w:rsid w:val="00F51AF4"/>
    <w:rsid w:val="00F51DF7"/>
    <w:rsid w:val="00F5202A"/>
    <w:rsid w:val="00F52627"/>
    <w:rsid w:val="00F53148"/>
    <w:rsid w:val="00F53787"/>
    <w:rsid w:val="00F55964"/>
    <w:rsid w:val="00F55A00"/>
    <w:rsid w:val="00F55A58"/>
    <w:rsid w:val="00F560EA"/>
    <w:rsid w:val="00F567E3"/>
    <w:rsid w:val="00F56B54"/>
    <w:rsid w:val="00F578E3"/>
    <w:rsid w:val="00F57F0E"/>
    <w:rsid w:val="00F60169"/>
    <w:rsid w:val="00F610E9"/>
    <w:rsid w:val="00F61D82"/>
    <w:rsid w:val="00F62106"/>
    <w:rsid w:val="00F63459"/>
    <w:rsid w:val="00F63675"/>
    <w:rsid w:val="00F643DE"/>
    <w:rsid w:val="00F644F5"/>
    <w:rsid w:val="00F6461B"/>
    <w:rsid w:val="00F66463"/>
    <w:rsid w:val="00F66FA3"/>
    <w:rsid w:val="00F703B3"/>
    <w:rsid w:val="00F70D43"/>
    <w:rsid w:val="00F712E0"/>
    <w:rsid w:val="00F71312"/>
    <w:rsid w:val="00F716CD"/>
    <w:rsid w:val="00F72C23"/>
    <w:rsid w:val="00F7462F"/>
    <w:rsid w:val="00F75480"/>
    <w:rsid w:val="00F7594C"/>
    <w:rsid w:val="00F75E55"/>
    <w:rsid w:val="00F7661E"/>
    <w:rsid w:val="00F76922"/>
    <w:rsid w:val="00F76BB6"/>
    <w:rsid w:val="00F7738A"/>
    <w:rsid w:val="00F81050"/>
    <w:rsid w:val="00F82E70"/>
    <w:rsid w:val="00F8336B"/>
    <w:rsid w:val="00F84B98"/>
    <w:rsid w:val="00F84D61"/>
    <w:rsid w:val="00F85AF3"/>
    <w:rsid w:val="00F86264"/>
    <w:rsid w:val="00F862EE"/>
    <w:rsid w:val="00F86BE3"/>
    <w:rsid w:val="00F86CCA"/>
    <w:rsid w:val="00F87F21"/>
    <w:rsid w:val="00F87FDB"/>
    <w:rsid w:val="00F9016B"/>
    <w:rsid w:val="00F90C26"/>
    <w:rsid w:val="00F92688"/>
    <w:rsid w:val="00F92D32"/>
    <w:rsid w:val="00F93248"/>
    <w:rsid w:val="00F939C5"/>
    <w:rsid w:val="00F94627"/>
    <w:rsid w:val="00F9538F"/>
    <w:rsid w:val="00F953E2"/>
    <w:rsid w:val="00F95BA8"/>
    <w:rsid w:val="00F9694B"/>
    <w:rsid w:val="00F9771A"/>
    <w:rsid w:val="00F97E0C"/>
    <w:rsid w:val="00FA1884"/>
    <w:rsid w:val="00FA2797"/>
    <w:rsid w:val="00FA2D7B"/>
    <w:rsid w:val="00FA3978"/>
    <w:rsid w:val="00FA397D"/>
    <w:rsid w:val="00FA46C6"/>
    <w:rsid w:val="00FA4E8B"/>
    <w:rsid w:val="00FA4F4F"/>
    <w:rsid w:val="00FA51C7"/>
    <w:rsid w:val="00FA6248"/>
    <w:rsid w:val="00FA6362"/>
    <w:rsid w:val="00FA64E4"/>
    <w:rsid w:val="00FA6F43"/>
    <w:rsid w:val="00FA7545"/>
    <w:rsid w:val="00FA7E70"/>
    <w:rsid w:val="00FB1B22"/>
    <w:rsid w:val="00FB325D"/>
    <w:rsid w:val="00FB3FAB"/>
    <w:rsid w:val="00FB5190"/>
    <w:rsid w:val="00FB67E4"/>
    <w:rsid w:val="00FB71E5"/>
    <w:rsid w:val="00FB7752"/>
    <w:rsid w:val="00FC1803"/>
    <w:rsid w:val="00FC3348"/>
    <w:rsid w:val="00FC349E"/>
    <w:rsid w:val="00FC4F10"/>
    <w:rsid w:val="00FC55F7"/>
    <w:rsid w:val="00FC563B"/>
    <w:rsid w:val="00FC5B6E"/>
    <w:rsid w:val="00FC6344"/>
    <w:rsid w:val="00FC648A"/>
    <w:rsid w:val="00FC67E6"/>
    <w:rsid w:val="00FC78F8"/>
    <w:rsid w:val="00FD0489"/>
    <w:rsid w:val="00FD09F1"/>
    <w:rsid w:val="00FD299B"/>
    <w:rsid w:val="00FD3393"/>
    <w:rsid w:val="00FD38B2"/>
    <w:rsid w:val="00FD438E"/>
    <w:rsid w:val="00FD5F49"/>
    <w:rsid w:val="00FD6A25"/>
    <w:rsid w:val="00FD7B7D"/>
    <w:rsid w:val="00FE2E34"/>
    <w:rsid w:val="00FE398C"/>
    <w:rsid w:val="00FE44EE"/>
    <w:rsid w:val="00FE4876"/>
    <w:rsid w:val="00FE5550"/>
    <w:rsid w:val="00FE6232"/>
    <w:rsid w:val="00FE62CD"/>
    <w:rsid w:val="00FE6BBD"/>
    <w:rsid w:val="00FE6C88"/>
    <w:rsid w:val="00FE6FE3"/>
    <w:rsid w:val="00FF1518"/>
    <w:rsid w:val="00FF1A06"/>
    <w:rsid w:val="00FF28AC"/>
    <w:rsid w:val="00FF3ABF"/>
    <w:rsid w:val="00FF4A6D"/>
    <w:rsid w:val="00FF57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7BE5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footer" w:uiPriority="99"/>
    <w:lsdException w:name="caption" w:semiHidden="1" w:uiPriority="35" w:unhideWhenUsed="1"/>
    <w:lsdException w:name="annotation reference" w:uiPriority="99"/>
    <w:lsdException w:name="Title" w:uiPriority="10" w:qFormat="1"/>
    <w:lsdException w:name="Subtitle" w:uiPriority="11" w:qFormat="1"/>
    <w:lsdException w:name="Strong" w:uiPriority="22" w:qFormat="1"/>
    <w:lsdException w:name="Emphasis" w:uiPriority="20" w:qFormat="1"/>
    <w:lsdException w:name="Plain Text" w:uiPriority="99"/>
    <w:lsdException w:name="Normal (Web)" w:uiPriority="99"/>
    <w:lsdException w:name="HTML Samp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23FE7"/>
    <w:pPr>
      <w:spacing w:after="200" w:line="480" w:lineRule="auto"/>
    </w:pPr>
    <w:rPr>
      <w:sz w:val="22"/>
      <w:szCs w:val="22"/>
      <w:lang w:eastAsia="ja-JP"/>
    </w:rPr>
  </w:style>
  <w:style w:type="paragraph" w:styleId="Heading1">
    <w:name w:val="heading 1"/>
    <w:basedOn w:val="Normal"/>
    <w:next w:val="Normal"/>
    <w:link w:val="Heading1Char"/>
    <w:uiPriority w:val="9"/>
    <w:qFormat/>
    <w:rsid w:val="00A23FE7"/>
    <w:pPr>
      <w:spacing w:after="120"/>
      <w:contextualSpacing/>
      <w:outlineLvl w:val="0"/>
    </w:pPr>
    <w:rPr>
      <w:rFonts w:eastAsia="MS Gothic"/>
      <w:b/>
      <w:bCs/>
      <w:sz w:val="28"/>
      <w:szCs w:val="28"/>
    </w:rPr>
  </w:style>
  <w:style w:type="paragraph" w:styleId="Heading2">
    <w:name w:val="heading 2"/>
    <w:basedOn w:val="Normal"/>
    <w:next w:val="Normal"/>
    <w:link w:val="Heading2Char"/>
    <w:uiPriority w:val="9"/>
    <w:unhideWhenUsed/>
    <w:qFormat/>
    <w:rsid w:val="00A23FE7"/>
    <w:pPr>
      <w:spacing w:after="120"/>
      <w:outlineLvl w:val="1"/>
    </w:pPr>
    <w:rPr>
      <w:rFonts w:eastAsia="MS Gothic"/>
      <w:b/>
      <w:bCs/>
      <w:sz w:val="24"/>
      <w:szCs w:val="26"/>
    </w:rPr>
  </w:style>
  <w:style w:type="paragraph" w:styleId="Heading3">
    <w:name w:val="heading 3"/>
    <w:basedOn w:val="Normal"/>
    <w:next w:val="Normal"/>
    <w:link w:val="Heading3Char"/>
    <w:uiPriority w:val="9"/>
    <w:semiHidden/>
    <w:unhideWhenUsed/>
    <w:qFormat/>
    <w:rsid w:val="00A23FE7"/>
    <w:pPr>
      <w:spacing w:before="200" w:after="0" w:line="271" w:lineRule="auto"/>
      <w:outlineLvl w:val="2"/>
    </w:pPr>
    <w:rPr>
      <w:rFonts w:ascii="Cambria" w:eastAsia="MS Gothic" w:hAnsi="Cambria"/>
      <w:b/>
      <w:bCs/>
    </w:rPr>
  </w:style>
  <w:style w:type="paragraph" w:styleId="Heading4">
    <w:name w:val="heading 4"/>
    <w:basedOn w:val="Normal"/>
    <w:next w:val="Normal"/>
    <w:link w:val="Heading4Char"/>
    <w:uiPriority w:val="9"/>
    <w:semiHidden/>
    <w:unhideWhenUsed/>
    <w:qFormat/>
    <w:rsid w:val="00A23FE7"/>
    <w:pPr>
      <w:spacing w:before="200" w:after="0"/>
      <w:outlineLvl w:val="3"/>
    </w:pPr>
    <w:rPr>
      <w:rFonts w:ascii="Cambria" w:eastAsia="MS Gothic" w:hAnsi="Cambria"/>
      <w:b/>
      <w:bCs/>
      <w:i/>
      <w:iCs/>
    </w:rPr>
  </w:style>
  <w:style w:type="paragraph" w:styleId="Heading5">
    <w:name w:val="heading 5"/>
    <w:basedOn w:val="Normal"/>
    <w:next w:val="Normal"/>
    <w:link w:val="Heading5Char"/>
    <w:uiPriority w:val="9"/>
    <w:semiHidden/>
    <w:unhideWhenUsed/>
    <w:qFormat/>
    <w:rsid w:val="00A23FE7"/>
    <w:pPr>
      <w:spacing w:before="200" w:after="0"/>
      <w:outlineLvl w:val="4"/>
    </w:pPr>
    <w:rPr>
      <w:rFonts w:ascii="Cambria" w:eastAsia="MS Gothic" w:hAnsi="Cambria"/>
      <w:b/>
      <w:bCs/>
      <w:color w:val="7F7F7F"/>
    </w:rPr>
  </w:style>
  <w:style w:type="paragraph" w:styleId="Heading6">
    <w:name w:val="heading 6"/>
    <w:basedOn w:val="Normal"/>
    <w:next w:val="Normal"/>
    <w:link w:val="Heading6Char"/>
    <w:uiPriority w:val="9"/>
    <w:semiHidden/>
    <w:unhideWhenUsed/>
    <w:qFormat/>
    <w:rsid w:val="00A23FE7"/>
    <w:pPr>
      <w:spacing w:after="0" w:line="271" w:lineRule="auto"/>
      <w:outlineLvl w:val="5"/>
    </w:pPr>
    <w:rPr>
      <w:rFonts w:ascii="Cambria" w:eastAsia="MS Gothic" w:hAnsi="Cambria"/>
      <w:b/>
      <w:bCs/>
      <w:i/>
      <w:iCs/>
      <w:color w:val="7F7F7F"/>
    </w:rPr>
  </w:style>
  <w:style w:type="paragraph" w:styleId="Heading7">
    <w:name w:val="heading 7"/>
    <w:basedOn w:val="Normal"/>
    <w:next w:val="Normal"/>
    <w:link w:val="Heading7Char"/>
    <w:uiPriority w:val="9"/>
    <w:semiHidden/>
    <w:unhideWhenUsed/>
    <w:qFormat/>
    <w:rsid w:val="00A23FE7"/>
    <w:pPr>
      <w:spacing w:after="0"/>
      <w:outlineLvl w:val="6"/>
    </w:pPr>
    <w:rPr>
      <w:rFonts w:ascii="Cambria" w:eastAsia="MS Gothic" w:hAnsi="Cambria"/>
      <w:i/>
      <w:iCs/>
    </w:rPr>
  </w:style>
  <w:style w:type="paragraph" w:styleId="Heading8">
    <w:name w:val="heading 8"/>
    <w:basedOn w:val="Normal"/>
    <w:next w:val="Normal"/>
    <w:link w:val="Heading8Char"/>
    <w:uiPriority w:val="9"/>
    <w:semiHidden/>
    <w:unhideWhenUsed/>
    <w:qFormat/>
    <w:rsid w:val="00A23FE7"/>
    <w:pPr>
      <w:spacing w:after="0"/>
      <w:outlineLvl w:val="7"/>
    </w:pPr>
    <w:rPr>
      <w:rFonts w:ascii="Cambria" w:eastAsia="MS Gothic" w:hAnsi="Cambria"/>
      <w:sz w:val="20"/>
      <w:szCs w:val="20"/>
    </w:rPr>
  </w:style>
  <w:style w:type="paragraph" w:styleId="Heading9">
    <w:name w:val="heading 9"/>
    <w:basedOn w:val="Normal"/>
    <w:next w:val="Normal"/>
    <w:link w:val="Heading9Char"/>
    <w:uiPriority w:val="9"/>
    <w:semiHidden/>
    <w:unhideWhenUsed/>
    <w:qFormat/>
    <w:rsid w:val="00A23FE7"/>
    <w:pPr>
      <w:spacing w:after="0"/>
      <w:outlineLvl w:val="8"/>
    </w:pPr>
    <w:rPr>
      <w:rFonts w:ascii="Cambria" w:eastAsia="MS Gothic"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219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 title"/>
    <w:basedOn w:val="Normal"/>
    <w:rsid w:val="00B759FB"/>
    <w:pPr>
      <w:spacing w:after="60"/>
    </w:pPr>
    <w:rPr>
      <w:rFonts w:ascii="Arial" w:hAnsi="Arial" w:cs="Arial"/>
      <w:b/>
      <w:color w:val="333399"/>
    </w:rPr>
  </w:style>
  <w:style w:type="paragraph" w:styleId="Footer">
    <w:name w:val="footer"/>
    <w:basedOn w:val="Normal"/>
    <w:link w:val="FooterChar"/>
    <w:uiPriority w:val="99"/>
    <w:rsid w:val="00B759FB"/>
    <w:pPr>
      <w:tabs>
        <w:tab w:val="center" w:pos="4320"/>
        <w:tab w:val="right" w:pos="8640"/>
      </w:tabs>
    </w:pPr>
    <w:rPr>
      <w:lang w:val="x-none"/>
    </w:rPr>
  </w:style>
  <w:style w:type="character" w:styleId="PageNumber">
    <w:name w:val="page number"/>
    <w:basedOn w:val="DefaultParagraphFont"/>
    <w:rsid w:val="00B759FB"/>
  </w:style>
  <w:style w:type="character" w:styleId="Hyperlink">
    <w:name w:val="Hyperlink"/>
    <w:rsid w:val="00D7544C"/>
    <w:rPr>
      <w:color w:val="0000FF"/>
      <w:u w:val="single"/>
    </w:rPr>
  </w:style>
  <w:style w:type="paragraph" w:styleId="Header">
    <w:name w:val="header"/>
    <w:basedOn w:val="Normal"/>
    <w:link w:val="HeaderChar"/>
    <w:rsid w:val="00BE3469"/>
    <w:pPr>
      <w:tabs>
        <w:tab w:val="center" w:pos="4513"/>
        <w:tab w:val="right" w:pos="9026"/>
      </w:tabs>
    </w:pPr>
  </w:style>
  <w:style w:type="character" w:customStyle="1" w:styleId="HeaderChar">
    <w:name w:val="Header Char"/>
    <w:link w:val="Header"/>
    <w:rsid w:val="00BE3469"/>
    <w:rPr>
      <w:sz w:val="24"/>
      <w:szCs w:val="24"/>
      <w:lang w:val="en-US" w:eastAsia="en-US"/>
    </w:rPr>
  </w:style>
  <w:style w:type="character" w:styleId="CommentReference">
    <w:name w:val="annotation reference"/>
    <w:uiPriority w:val="99"/>
    <w:rsid w:val="00F37206"/>
    <w:rPr>
      <w:sz w:val="16"/>
      <w:szCs w:val="16"/>
    </w:rPr>
  </w:style>
  <w:style w:type="paragraph" w:styleId="CommentText">
    <w:name w:val="annotation text"/>
    <w:basedOn w:val="Normal"/>
    <w:link w:val="CommentTextChar"/>
    <w:uiPriority w:val="99"/>
    <w:rsid w:val="00F37206"/>
    <w:rPr>
      <w:sz w:val="20"/>
      <w:szCs w:val="20"/>
    </w:rPr>
  </w:style>
  <w:style w:type="character" w:customStyle="1" w:styleId="CommentTextChar">
    <w:name w:val="Comment Text Char"/>
    <w:link w:val="CommentText"/>
    <w:uiPriority w:val="99"/>
    <w:rsid w:val="00F37206"/>
    <w:rPr>
      <w:lang w:val="en-US" w:eastAsia="en-US"/>
    </w:rPr>
  </w:style>
  <w:style w:type="paragraph" w:styleId="CommentSubject">
    <w:name w:val="annotation subject"/>
    <w:basedOn w:val="CommentText"/>
    <w:next w:val="CommentText"/>
    <w:link w:val="CommentSubjectChar"/>
    <w:rsid w:val="00F37206"/>
    <w:rPr>
      <w:b/>
      <w:bCs/>
    </w:rPr>
  </w:style>
  <w:style w:type="character" w:customStyle="1" w:styleId="CommentSubjectChar">
    <w:name w:val="Comment Subject Char"/>
    <w:link w:val="CommentSubject"/>
    <w:rsid w:val="00F37206"/>
    <w:rPr>
      <w:b/>
      <w:bCs/>
      <w:lang w:val="en-US" w:eastAsia="en-US"/>
    </w:rPr>
  </w:style>
  <w:style w:type="paragraph" w:styleId="BalloonText">
    <w:name w:val="Balloon Text"/>
    <w:basedOn w:val="Normal"/>
    <w:link w:val="BalloonTextChar"/>
    <w:rsid w:val="00F37206"/>
    <w:rPr>
      <w:rFonts w:ascii="Segoe UI" w:hAnsi="Segoe UI"/>
      <w:sz w:val="18"/>
      <w:szCs w:val="18"/>
    </w:rPr>
  </w:style>
  <w:style w:type="character" w:customStyle="1" w:styleId="BalloonTextChar">
    <w:name w:val="Balloon Text Char"/>
    <w:link w:val="BalloonText"/>
    <w:rsid w:val="00F37206"/>
    <w:rPr>
      <w:rFonts w:ascii="Segoe UI" w:hAnsi="Segoe UI" w:cs="Segoe UI"/>
      <w:sz w:val="18"/>
      <w:szCs w:val="18"/>
      <w:lang w:val="en-US" w:eastAsia="en-US"/>
    </w:rPr>
  </w:style>
  <w:style w:type="character" w:customStyle="1" w:styleId="FooterChar">
    <w:name w:val="Footer Char"/>
    <w:link w:val="Footer"/>
    <w:uiPriority w:val="99"/>
    <w:rsid w:val="0002783D"/>
    <w:rPr>
      <w:sz w:val="24"/>
      <w:szCs w:val="24"/>
      <w:lang w:eastAsia="en-US"/>
    </w:rPr>
  </w:style>
  <w:style w:type="paragraph" w:customStyle="1" w:styleId="EndNoteBibliographyTitle">
    <w:name w:val="EndNote Bibliography Title"/>
    <w:basedOn w:val="Normal"/>
    <w:link w:val="EndNoteBibliographyTitleChar"/>
    <w:rsid w:val="00B17D0E"/>
    <w:pPr>
      <w:jc w:val="center"/>
    </w:pPr>
    <w:rPr>
      <w:noProof/>
    </w:rPr>
  </w:style>
  <w:style w:type="character" w:customStyle="1" w:styleId="EndNoteBibliographyTitleChar">
    <w:name w:val="EndNote Bibliography Title Char"/>
    <w:link w:val="EndNoteBibliographyTitle"/>
    <w:rsid w:val="00B17D0E"/>
    <w:rPr>
      <w:noProof/>
      <w:sz w:val="22"/>
      <w:szCs w:val="22"/>
      <w:lang w:eastAsia="ja-JP"/>
    </w:rPr>
  </w:style>
  <w:style w:type="paragraph" w:customStyle="1" w:styleId="EndNoteBibliography">
    <w:name w:val="EndNote Bibliography"/>
    <w:basedOn w:val="Normal"/>
    <w:link w:val="EndNoteBibliographyChar"/>
    <w:rsid w:val="00B17D0E"/>
    <w:pPr>
      <w:spacing w:line="240" w:lineRule="auto"/>
    </w:pPr>
    <w:rPr>
      <w:noProof/>
    </w:rPr>
  </w:style>
  <w:style w:type="character" w:customStyle="1" w:styleId="EndNoteBibliographyChar">
    <w:name w:val="EndNote Bibliography Char"/>
    <w:link w:val="EndNoteBibliography"/>
    <w:rsid w:val="00B17D0E"/>
    <w:rPr>
      <w:noProof/>
      <w:sz w:val="22"/>
      <w:szCs w:val="22"/>
      <w:lang w:eastAsia="ja-JP"/>
    </w:rPr>
  </w:style>
  <w:style w:type="paragraph" w:styleId="ListParagraph">
    <w:name w:val="List Paragraph"/>
    <w:basedOn w:val="Normal"/>
    <w:uiPriority w:val="34"/>
    <w:qFormat/>
    <w:rsid w:val="00A23FE7"/>
    <w:pPr>
      <w:ind w:left="720"/>
      <w:contextualSpacing/>
    </w:pPr>
  </w:style>
  <w:style w:type="paragraph" w:styleId="Revision">
    <w:name w:val="Revision"/>
    <w:hidden/>
    <w:uiPriority w:val="99"/>
    <w:semiHidden/>
    <w:rsid w:val="005F25E4"/>
    <w:pPr>
      <w:spacing w:after="200" w:line="276" w:lineRule="auto"/>
    </w:pPr>
    <w:rPr>
      <w:sz w:val="24"/>
      <w:szCs w:val="24"/>
      <w:lang w:val="en-US" w:eastAsia="en-US"/>
    </w:rPr>
  </w:style>
  <w:style w:type="character" w:styleId="LineNumber">
    <w:name w:val="line number"/>
    <w:rsid w:val="003C6B33"/>
  </w:style>
  <w:style w:type="paragraph" w:styleId="Caption">
    <w:name w:val="caption"/>
    <w:basedOn w:val="Normal"/>
    <w:next w:val="Normal"/>
    <w:uiPriority w:val="35"/>
    <w:unhideWhenUsed/>
    <w:rsid w:val="00A23FE7"/>
    <w:pPr>
      <w:spacing w:line="240" w:lineRule="auto"/>
    </w:pPr>
    <w:rPr>
      <w:b/>
      <w:bCs/>
      <w:color w:val="2DA2BF"/>
      <w:sz w:val="18"/>
      <w:szCs w:val="18"/>
    </w:rPr>
  </w:style>
  <w:style w:type="paragraph" w:styleId="NormalWeb">
    <w:name w:val="Normal (Web)"/>
    <w:basedOn w:val="Normal"/>
    <w:uiPriority w:val="99"/>
    <w:unhideWhenUsed/>
    <w:rsid w:val="00DB1FE9"/>
    <w:pPr>
      <w:spacing w:before="100" w:beforeAutospacing="1" w:after="100" w:afterAutospacing="1"/>
    </w:pPr>
    <w:rPr>
      <w:lang w:eastAsia="en-GB"/>
    </w:rPr>
  </w:style>
  <w:style w:type="character" w:styleId="FollowedHyperlink">
    <w:name w:val="FollowedHyperlink"/>
    <w:rsid w:val="00D22ADC"/>
    <w:rPr>
      <w:color w:val="954F72"/>
      <w:u w:val="single"/>
    </w:rPr>
  </w:style>
  <w:style w:type="character" w:customStyle="1" w:styleId="highlight2">
    <w:name w:val="highlight2"/>
    <w:rsid w:val="00273178"/>
  </w:style>
  <w:style w:type="character" w:styleId="Emphasis">
    <w:name w:val="Emphasis"/>
    <w:uiPriority w:val="20"/>
    <w:qFormat/>
    <w:rsid w:val="00A23FE7"/>
    <w:rPr>
      <w:b/>
      <w:bCs/>
      <w:i/>
      <w:iCs/>
      <w:spacing w:val="10"/>
      <w:bdr w:val="none" w:sz="0" w:space="0" w:color="auto"/>
      <w:shd w:val="clear" w:color="auto" w:fill="auto"/>
    </w:rPr>
  </w:style>
  <w:style w:type="paragraph" w:styleId="FootnoteText">
    <w:name w:val="footnote text"/>
    <w:basedOn w:val="Normal"/>
    <w:link w:val="FootnoteTextChar"/>
    <w:rsid w:val="00AA5AA8"/>
    <w:rPr>
      <w:sz w:val="20"/>
      <w:szCs w:val="20"/>
    </w:rPr>
  </w:style>
  <w:style w:type="character" w:customStyle="1" w:styleId="FootnoteTextChar">
    <w:name w:val="Footnote Text Char"/>
    <w:link w:val="FootnoteText"/>
    <w:rsid w:val="00AA5AA8"/>
    <w:rPr>
      <w:lang w:val="en-US" w:eastAsia="en-US"/>
    </w:rPr>
  </w:style>
  <w:style w:type="character" w:styleId="FootnoteReference">
    <w:name w:val="footnote reference"/>
    <w:rsid w:val="00AA5AA8"/>
    <w:rPr>
      <w:vertAlign w:val="superscript"/>
    </w:rPr>
  </w:style>
  <w:style w:type="paragraph" w:styleId="PlainText">
    <w:name w:val="Plain Text"/>
    <w:basedOn w:val="Normal"/>
    <w:link w:val="PlainTextChar"/>
    <w:uiPriority w:val="99"/>
    <w:unhideWhenUsed/>
    <w:rsid w:val="00AB3F6B"/>
    <w:rPr>
      <w:rFonts w:eastAsia="Calibri"/>
      <w:szCs w:val="21"/>
    </w:rPr>
  </w:style>
  <w:style w:type="character" w:customStyle="1" w:styleId="PlainTextChar">
    <w:name w:val="Plain Text Char"/>
    <w:link w:val="PlainText"/>
    <w:uiPriority w:val="99"/>
    <w:rsid w:val="00AB3F6B"/>
    <w:rPr>
      <w:rFonts w:ascii="Calibri" w:eastAsia="Calibri" w:hAnsi="Calibri"/>
      <w:sz w:val="22"/>
      <w:szCs w:val="21"/>
      <w:lang w:eastAsia="en-US"/>
    </w:rPr>
  </w:style>
  <w:style w:type="character" w:customStyle="1" w:styleId="element-citation">
    <w:name w:val="element-citation"/>
    <w:rsid w:val="00E11178"/>
  </w:style>
  <w:style w:type="character" w:customStyle="1" w:styleId="ref-journal">
    <w:name w:val="ref-journal"/>
    <w:rsid w:val="00E11178"/>
  </w:style>
  <w:style w:type="character" w:customStyle="1" w:styleId="ref-vol">
    <w:name w:val="ref-vol"/>
    <w:rsid w:val="00E11178"/>
  </w:style>
  <w:style w:type="character" w:customStyle="1" w:styleId="apple-converted-space">
    <w:name w:val="apple-converted-space"/>
    <w:rsid w:val="00E634CE"/>
  </w:style>
  <w:style w:type="character" w:customStyle="1" w:styleId="Heading1Char">
    <w:name w:val="Heading 1 Char"/>
    <w:link w:val="Heading1"/>
    <w:uiPriority w:val="9"/>
    <w:rsid w:val="00A23FE7"/>
    <w:rPr>
      <w:rFonts w:ascii="Calibri" w:eastAsia="MS Gothic" w:hAnsi="Calibri" w:cs="Times New Roman"/>
      <w:b/>
      <w:bCs/>
      <w:sz w:val="28"/>
      <w:szCs w:val="28"/>
    </w:rPr>
  </w:style>
  <w:style w:type="character" w:customStyle="1" w:styleId="Heading2Char">
    <w:name w:val="Heading 2 Char"/>
    <w:link w:val="Heading2"/>
    <w:uiPriority w:val="9"/>
    <w:rsid w:val="00A23FE7"/>
    <w:rPr>
      <w:rFonts w:ascii="Calibri" w:eastAsia="MS Gothic" w:hAnsi="Calibri" w:cs="Times New Roman"/>
      <w:b/>
      <w:bCs/>
      <w:sz w:val="24"/>
      <w:szCs w:val="26"/>
    </w:rPr>
  </w:style>
  <w:style w:type="character" w:customStyle="1" w:styleId="Heading3Char">
    <w:name w:val="Heading 3 Char"/>
    <w:link w:val="Heading3"/>
    <w:uiPriority w:val="9"/>
    <w:semiHidden/>
    <w:rsid w:val="00A23FE7"/>
    <w:rPr>
      <w:rFonts w:ascii="Cambria" w:eastAsia="MS Gothic" w:hAnsi="Cambria" w:cs="Times New Roman"/>
      <w:b/>
      <w:bCs/>
    </w:rPr>
  </w:style>
  <w:style w:type="character" w:customStyle="1" w:styleId="Heading4Char">
    <w:name w:val="Heading 4 Char"/>
    <w:link w:val="Heading4"/>
    <w:uiPriority w:val="9"/>
    <w:semiHidden/>
    <w:rsid w:val="00A23FE7"/>
    <w:rPr>
      <w:rFonts w:ascii="Cambria" w:eastAsia="MS Gothic" w:hAnsi="Cambria" w:cs="Times New Roman"/>
      <w:b/>
      <w:bCs/>
      <w:i/>
      <w:iCs/>
    </w:rPr>
  </w:style>
  <w:style w:type="character" w:customStyle="1" w:styleId="Heading5Char">
    <w:name w:val="Heading 5 Char"/>
    <w:link w:val="Heading5"/>
    <w:uiPriority w:val="9"/>
    <w:semiHidden/>
    <w:rsid w:val="00A23FE7"/>
    <w:rPr>
      <w:rFonts w:ascii="Cambria" w:eastAsia="MS Gothic" w:hAnsi="Cambria" w:cs="Times New Roman"/>
      <w:b/>
      <w:bCs/>
      <w:color w:val="7F7F7F"/>
    </w:rPr>
  </w:style>
  <w:style w:type="character" w:customStyle="1" w:styleId="Heading6Char">
    <w:name w:val="Heading 6 Char"/>
    <w:link w:val="Heading6"/>
    <w:uiPriority w:val="9"/>
    <w:semiHidden/>
    <w:rsid w:val="00A23FE7"/>
    <w:rPr>
      <w:rFonts w:ascii="Cambria" w:eastAsia="MS Gothic" w:hAnsi="Cambria" w:cs="Times New Roman"/>
      <w:b/>
      <w:bCs/>
      <w:i/>
      <w:iCs/>
      <w:color w:val="7F7F7F"/>
    </w:rPr>
  </w:style>
  <w:style w:type="character" w:customStyle="1" w:styleId="Heading7Char">
    <w:name w:val="Heading 7 Char"/>
    <w:link w:val="Heading7"/>
    <w:uiPriority w:val="9"/>
    <w:semiHidden/>
    <w:rsid w:val="00A23FE7"/>
    <w:rPr>
      <w:rFonts w:ascii="Cambria" w:eastAsia="MS Gothic" w:hAnsi="Cambria" w:cs="Times New Roman"/>
      <w:i/>
      <w:iCs/>
    </w:rPr>
  </w:style>
  <w:style w:type="character" w:customStyle="1" w:styleId="Heading8Char">
    <w:name w:val="Heading 8 Char"/>
    <w:link w:val="Heading8"/>
    <w:uiPriority w:val="9"/>
    <w:semiHidden/>
    <w:rsid w:val="00A23FE7"/>
    <w:rPr>
      <w:rFonts w:ascii="Cambria" w:eastAsia="MS Gothic" w:hAnsi="Cambria" w:cs="Times New Roman"/>
      <w:sz w:val="20"/>
      <w:szCs w:val="20"/>
    </w:rPr>
  </w:style>
  <w:style w:type="character" w:customStyle="1" w:styleId="Heading9Char">
    <w:name w:val="Heading 9 Char"/>
    <w:link w:val="Heading9"/>
    <w:uiPriority w:val="9"/>
    <w:semiHidden/>
    <w:rsid w:val="00A23FE7"/>
    <w:rPr>
      <w:rFonts w:ascii="Cambria" w:eastAsia="MS Gothic" w:hAnsi="Cambria" w:cs="Times New Roman"/>
      <w:i/>
      <w:iCs/>
      <w:spacing w:val="5"/>
      <w:sz w:val="20"/>
      <w:szCs w:val="20"/>
    </w:rPr>
  </w:style>
  <w:style w:type="paragraph" w:styleId="Title">
    <w:name w:val="Title"/>
    <w:basedOn w:val="Normal"/>
    <w:next w:val="Normal"/>
    <w:link w:val="TitleChar"/>
    <w:uiPriority w:val="10"/>
    <w:qFormat/>
    <w:rsid w:val="00A23FE7"/>
    <w:pPr>
      <w:pBdr>
        <w:bottom w:val="single" w:sz="4" w:space="1" w:color="auto"/>
      </w:pBdr>
      <w:spacing w:line="240" w:lineRule="auto"/>
      <w:contextualSpacing/>
    </w:pPr>
    <w:rPr>
      <w:rFonts w:ascii="Cambria" w:eastAsia="MS Gothic" w:hAnsi="Cambria"/>
      <w:spacing w:val="5"/>
      <w:sz w:val="52"/>
      <w:szCs w:val="52"/>
    </w:rPr>
  </w:style>
  <w:style w:type="character" w:customStyle="1" w:styleId="TitleChar">
    <w:name w:val="Title Char"/>
    <w:link w:val="Title"/>
    <w:uiPriority w:val="10"/>
    <w:rsid w:val="00A23FE7"/>
    <w:rPr>
      <w:rFonts w:ascii="Cambria" w:eastAsia="MS Gothic" w:hAnsi="Cambria" w:cs="Times New Roman"/>
      <w:spacing w:val="5"/>
      <w:sz w:val="52"/>
      <w:szCs w:val="52"/>
    </w:rPr>
  </w:style>
  <w:style w:type="paragraph" w:styleId="Subtitle0">
    <w:name w:val="Subtitle"/>
    <w:basedOn w:val="Normal"/>
    <w:next w:val="Normal"/>
    <w:link w:val="SubtitleChar"/>
    <w:uiPriority w:val="11"/>
    <w:qFormat/>
    <w:rsid w:val="00A23FE7"/>
    <w:pPr>
      <w:spacing w:after="600"/>
    </w:pPr>
    <w:rPr>
      <w:rFonts w:ascii="Cambria" w:eastAsia="MS Gothic" w:hAnsi="Cambria"/>
      <w:i/>
      <w:iCs/>
      <w:spacing w:val="13"/>
      <w:sz w:val="24"/>
      <w:szCs w:val="24"/>
    </w:rPr>
  </w:style>
  <w:style w:type="character" w:customStyle="1" w:styleId="SubtitleChar">
    <w:name w:val="Subtitle Char"/>
    <w:link w:val="Subtitle0"/>
    <w:uiPriority w:val="11"/>
    <w:rsid w:val="00A23FE7"/>
    <w:rPr>
      <w:rFonts w:ascii="Cambria" w:eastAsia="MS Gothic" w:hAnsi="Cambria" w:cs="Times New Roman"/>
      <w:i/>
      <w:iCs/>
      <w:spacing w:val="13"/>
      <w:sz w:val="24"/>
      <w:szCs w:val="24"/>
    </w:rPr>
  </w:style>
  <w:style w:type="character" w:styleId="Strong">
    <w:name w:val="Strong"/>
    <w:uiPriority w:val="22"/>
    <w:qFormat/>
    <w:rsid w:val="00A23FE7"/>
    <w:rPr>
      <w:b/>
      <w:bCs/>
    </w:rPr>
  </w:style>
  <w:style w:type="paragraph" w:styleId="NoSpacing">
    <w:name w:val="No Spacing"/>
    <w:basedOn w:val="Normal"/>
    <w:uiPriority w:val="1"/>
    <w:qFormat/>
    <w:rsid w:val="00A23FE7"/>
    <w:pPr>
      <w:spacing w:after="0" w:line="240" w:lineRule="auto"/>
    </w:pPr>
  </w:style>
  <w:style w:type="paragraph" w:styleId="Quote">
    <w:name w:val="Quote"/>
    <w:basedOn w:val="Normal"/>
    <w:next w:val="Normal"/>
    <w:link w:val="QuoteChar"/>
    <w:uiPriority w:val="29"/>
    <w:qFormat/>
    <w:rsid w:val="00A23FE7"/>
    <w:pPr>
      <w:spacing w:before="200" w:after="0"/>
      <w:ind w:left="360" w:right="360"/>
    </w:pPr>
    <w:rPr>
      <w:i/>
      <w:iCs/>
    </w:rPr>
  </w:style>
  <w:style w:type="character" w:customStyle="1" w:styleId="QuoteChar">
    <w:name w:val="Quote Char"/>
    <w:link w:val="Quote"/>
    <w:uiPriority w:val="29"/>
    <w:rsid w:val="00A23FE7"/>
    <w:rPr>
      <w:i/>
      <w:iCs/>
    </w:rPr>
  </w:style>
  <w:style w:type="paragraph" w:styleId="IntenseQuote">
    <w:name w:val="Intense Quote"/>
    <w:basedOn w:val="Normal"/>
    <w:next w:val="Normal"/>
    <w:link w:val="IntenseQuoteChar"/>
    <w:uiPriority w:val="30"/>
    <w:qFormat/>
    <w:rsid w:val="00A23FE7"/>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A23FE7"/>
    <w:rPr>
      <w:b/>
      <w:bCs/>
      <w:i/>
      <w:iCs/>
    </w:rPr>
  </w:style>
  <w:style w:type="character" w:styleId="SubtleEmphasis">
    <w:name w:val="Subtle Emphasis"/>
    <w:uiPriority w:val="19"/>
    <w:qFormat/>
    <w:rsid w:val="00A23FE7"/>
    <w:rPr>
      <w:i/>
      <w:iCs/>
    </w:rPr>
  </w:style>
  <w:style w:type="character" w:styleId="IntenseEmphasis">
    <w:name w:val="Intense Emphasis"/>
    <w:uiPriority w:val="21"/>
    <w:qFormat/>
    <w:rsid w:val="00A23FE7"/>
    <w:rPr>
      <w:b/>
      <w:bCs/>
    </w:rPr>
  </w:style>
  <w:style w:type="character" w:styleId="SubtleReference">
    <w:name w:val="Subtle Reference"/>
    <w:uiPriority w:val="31"/>
    <w:qFormat/>
    <w:rsid w:val="00A23FE7"/>
    <w:rPr>
      <w:smallCaps/>
    </w:rPr>
  </w:style>
  <w:style w:type="character" w:styleId="IntenseReference">
    <w:name w:val="Intense Reference"/>
    <w:uiPriority w:val="32"/>
    <w:qFormat/>
    <w:rsid w:val="00A23FE7"/>
    <w:rPr>
      <w:smallCaps/>
      <w:spacing w:val="5"/>
      <w:u w:val="single"/>
    </w:rPr>
  </w:style>
  <w:style w:type="character" w:styleId="BookTitle">
    <w:name w:val="Book Title"/>
    <w:uiPriority w:val="33"/>
    <w:qFormat/>
    <w:rsid w:val="00A23FE7"/>
    <w:rPr>
      <w:i/>
      <w:iCs/>
      <w:smallCaps/>
      <w:spacing w:val="5"/>
    </w:rPr>
  </w:style>
  <w:style w:type="paragraph" w:styleId="TOCHeading">
    <w:name w:val="TOC Heading"/>
    <w:basedOn w:val="Heading1"/>
    <w:next w:val="Normal"/>
    <w:uiPriority w:val="39"/>
    <w:semiHidden/>
    <w:unhideWhenUsed/>
    <w:qFormat/>
    <w:rsid w:val="00A23FE7"/>
    <w:pPr>
      <w:outlineLvl w:val="9"/>
    </w:pPr>
    <w:rPr>
      <w:rFonts w:ascii="Cambria" w:hAnsi="Cambria"/>
      <w:lang w:bidi="en-US"/>
    </w:rPr>
  </w:style>
  <w:style w:type="paragraph" w:styleId="BodyTextIndent">
    <w:name w:val="Body Text Indent"/>
    <w:basedOn w:val="Normal"/>
    <w:link w:val="BodyTextIndentChar"/>
    <w:rsid w:val="00506D40"/>
    <w:pPr>
      <w:spacing w:after="120"/>
      <w:ind w:left="283"/>
    </w:pPr>
  </w:style>
  <w:style w:type="character" w:customStyle="1" w:styleId="BodyTextIndentChar">
    <w:name w:val="Body Text Indent Char"/>
    <w:basedOn w:val="DefaultParagraphFont"/>
    <w:link w:val="BodyTextIndent"/>
    <w:rsid w:val="00506D40"/>
    <w:rPr>
      <w:sz w:val="22"/>
      <w:szCs w:val="22"/>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footer" w:uiPriority="99"/>
    <w:lsdException w:name="caption" w:semiHidden="1" w:uiPriority="35" w:unhideWhenUsed="1"/>
    <w:lsdException w:name="annotation reference" w:uiPriority="99"/>
    <w:lsdException w:name="Title" w:uiPriority="10" w:qFormat="1"/>
    <w:lsdException w:name="Subtitle" w:uiPriority="11" w:qFormat="1"/>
    <w:lsdException w:name="Strong" w:uiPriority="22" w:qFormat="1"/>
    <w:lsdException w:name="Emphasis" w:uiPriority="20" w:qFormat="1"/>
    <w:lsdException w:name="Plain Text" w:uiPriority="99"/>
    <w:lsdException w:name="Normal (Web)" w:uiPriority="99"/>
    <w:lsdException w:name="HTML Samp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23FE7"/>
    <w:pPr>
      <w:spacing w:after="200" w:line="480" w:lineRule="auto"/>
    </w:pPr>
    <w:rPr>
      <w:sz w:val="22"/>
      <w:szCs w:val="22"/>
      <w:lang w:eastAsia="ja-JP"/>
    </w:rPr>
  </w:style>
  <w:style w:type="paragraph" w:styleId="Heading1">
    <w:name w:val="heading 1"/>
    <w:basedOn w:val="Normal"/>
    <w:next w:val="Normal"/>
    <w:link w:val="Heading1Char"/>
    <w:uiPriority w:val="9"/>
    <w:qFormat/>
    <w:rsid w:val="00A23FE7"/>
    <w:pPr>
      <w:spacing w:after="120"/>
      <w:contextualSpacing/>
      <w:outlineLvl w:val="0"/>
    </w:pPr>
    <w:rPr>
      <w:rFonts w:eastAsia="MS Gothic"/>
      <w:b/>
      <w:bCs/>
      <w:sz w:val="28"/>
      <w:szCs w:val="28"/>
    </w:rPr>
  </w:style>
  <w:style w:type="paragraph" w:styleId="Heading2">
    <w:name w:val="heading 2"/>
    <w:basedOn w:val="Normal"/>
    <w:next w:val="Normal"/>
    <w:link w:val="Heading2Char"/>
    <w:uiPriority w:val="9"/>
    <w:unhideWhenUsed/>
    <w:qFormat/>
    <w:rsid w:val="00A23FE7"/>
    <w:pPr>
      <w:spacing w:after="120"/>
      <w:outlineLvl w:val="1"/>
    </w:pPr>
    <w:rPr>
      <w:rFonts w:eastAsia="MS Gothic"/>
      <w:b/>
      <w:bCs/>
      <w:sz w:val="24"/>
      <w:szCs w:val="26"/>
    </w:rPr>
  </w:style>
  <w:style w:type="paragraph" w:styleId="Heading3">
    <w:name w:val="heading 3"/>
    <w:basedOn w:val="Normal"/>
    <w:next w:val="Normal"/>
    <w:link w:val="Heading3Char"/>
    <w:uiPriority w:val="9"/>
    <w:semiHidden/>
    <w:unhideWhenUsed/>
    <w:qFormat/>
    <w:rsid w:val="00A23FE7"/>
    <w:pPr>
      <w:spacing w:before="200" w:after="0" w:line="271" w:lineRule="auto"/>
      <w:outlineLvl w:val="2"/>
    </w:pPr>
    <w:rPr>
      <w:rFonts w:ascii="Cambria" w:eastAsia="MS Gothic" w:hAnsi="Cambria"/>
      <w:b/>
      <w:bCs/>
    </w:rPr>
  </w:style>
  <w:style w:type="paragraph" w:styleId="Heading4">
    <w:name w:val="heading 4"/>
    <w:basedOn w:val="Normal"/>
    <w:next w:val="Normal"/>
    <w:link w:val="Heading4Char"/>
    <w:uiPriority w:val="9"/>
    <w:semiHidden/>
    <w:unhideWhenUsed/>
    <w:qFormat/>
    <w:rsid w:val="00A23FE7"/>
    <w:pPr>
      <w:spacing w:before="200" w:after="0"/>
      <w:outlineLvl w:val="3"/>
    </w:pPr>
    <w:rPr>
      <w:rFonts w:ascii="Cambria" w:eastAsia="MS Gothic" w:hAnsi="Cambria"/>
      <w:b/>
      <w:bCs/>
      <w:i/>
      <w:iCs/>
    </w:rPr>
  </w:style>
  <w:style w:type="paragraph" w:styleId="Heading5">
    <w:name w:val="heading 5"/>
    <w:basedOn w:val="Normal"/>
    <w:next w:val="Normal"/>
    <w:link w:val="Heading5Char"/>
    <w:uiPriority w:val="9"/>
    <w:semiHidden/>
    <w:unhideWhenUsed/>
    <w:qFormat/>
    <w:rsid w:val="00A23FE7"/>
    <w:pPr>
      <w:spacing w:before="200" w:after="0"/>
      <w:outlineLvl w:val="4"/>
    </w:pPr>
    <w:rPr>
      <w:rFonts w:ascii="Cambria" w:eastAsia="MS Gothic" w:hAnsi="Cambria"/>
      <w:b/>
      <w:bCs/>
      <w:color w:val="7F7F7F"/>
    </w:rPr>
  </w:style>
  <w:style w:type="paragraph" w:styleId="Heading6">
    <w:name w:val="heading 6"/>
    <w:basedOn w:val="Normal"/>
    <w:next w:val="Normal"/>
    <w:link w:val="Heading6Char"/>
    <w:uiPriority w:val="9"/>
    <w:semiHidden/>
    <w:unhideWhenUsed/>
    <w:qFormat/>
    <w:rsid w:val="00A23FE7"/>
    <w:pPr>
      <w:spacing w:after="0" w:line="271" w:lineRule="auto"/>
      <w:outlineLvl w:val="5"/>
    </w:pPr>
    <w:rPr>
      <w:rFonts w:ascii="Cambria" w:eastAsia="MS Gothic" w:hAnsi="Cambria"/>
      <w:b/>
      <w:bCs/>
      <w:i/>
      <w:iCs/>
      <w:color w:val="7F7F7F"/>
    </w:rPr>
  </w:style>
  <w:style w:type="paragraph" w:styleId="Heading7">
    <w:name w:val="heading 7"/>
    <w:basedOn w:val="Normal"/>
    <w:next w:val="Normal"/>
    <w:link w:val="Heading7Char"/>
    <w:uiPriority w:val="9"/>
    <w:semiHidden/>
    <w:unhideWhenUsed/>
    <w:qFormat/>
    <w:rsid w:val="00A23FE7"/>
    <w:pPr>
      <w:spacing w:after="0"/>
      <w:outlineLvl w:val="6"/>
    </w:pPr>
    <w:rPr>
      <w:rFonts w:ascii="Cambria" w:eastAsia="MS Gothic" w:hAnsi="Cambria"/>
      <w:i/>
      <w:iCs/>
    </w:rPr>
  </w:style>
  <w:style w:type="paragraph" w:styleId="Heading8">
    <w:name w:val="heading 8"/>
    <w:basedOn w:val="Normal"/>
    <w:next w:val="Normal"/>
    <w:link w:val="Heading8Char"/>
    <w:uiPriority w:val="9"/>
    <w:semiHidden/>
    <w:unhideWhenUsed/>
    <w:qFormat/>
    <w:rsid w:val="00A23FE7"/>
    <w:pPr>
      <w:spacing w:after="0"/>
      <w:outlineLvl w:val="7"/>
    </w:pPr>
    <w:rPr>
      <w:rFonts w:ascii="Cambria" w:eastAsia="MS Gothic" w:hAnsi="Cambria"/>
      <w:sz w:val="20"/>
      <w:szCs w:val="20"/>
    </w:rPr>
  </w:style>
  <w:style w:type="paragraph" w:styleId="Heading9">
    <w:name w:val="heading 9"/>
    <w:basedOn w:val="Normal"/>
    <w:next w:val="Normal"/>
    <w:link w:val="Heading9Char"/>
    <w:uiPriority w:val="9"/>
    <w:semiHidden/>
    <w:unhideWhenUsed/>
    <w:qFormat/>
    <w:rsid w:val="00A23FE7"/>
    <w:pPr>
      <w:spacing w:after="0"/>
      <w:outlineLvl w:val="8"/>
    </w:pPr>
    <w:rPr>
      <w:rFonts w:ascii="Cambria" w:eastAsia="MS Gothic"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219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 title"/>
    <w:basedOn w:val="Normal"/>
    <w:rsid w:val="00B759FB"/>
    <w:pPr>
      <w:spacing w:after="60"/>
    </w:pPr>
    <w:rPr>
      <w:rFonts w:ascii="Arial" w:hAnsi="Arial" w:cs="Arial"/>
      <w:b/>
      <w:color w:val="333399"/>
    </w:rPr>
  </w:style>
  <w:style w:type="paragraph" w:styleId="Footer">
    <w:name w:val="footer"/>
    <w:basedOn w:val="Normal"/>
    <w:link w:val="FooterChar"/>
    <w:uiPriority w:val="99"/>
    <w:rsid w:val="00B759FB"/>
    <w:pPr>
      <w:tabs>
        <w:tab w:val="center" w:pos="4320"/>
        <w:tab w:val="right" w:pos="8640"/>
      </w:tabs>
    </w:pPr>
    <w:rPr>
      <w:lang w:val="x-none"/>
    </w:rPr>
  </w:style>
  <w:style w:type="character" w:styleId="PageNumber">
    <w:name w:val="page number"/>
    <w:basedOn w:val="DefaultParagraphFont"/>
    <w:rsid w:val="00B759FB"/>
  </w:style>
  <w:style w:type="character" w:styleId="Hyperlink">
    <w:name w:val="Hyperlink"/>
    <w:rsid w:val="00D7544C"/>
    <w:rPr>
      <w:color w:val="0000FF"/>
      <w:u w:val="single"/>
    </w:rPr>
  </w:style>
  <w:style w:type="paragraph" w:styleId="Header">
    <w:name w:val="header"/>
    <w:basedOn w:val="Normal"/>
    <w:link w:val="HeaderChar"/>
    <w:rsid w:val="00BE3469"/>
    <w:pPr>
      <w:tabs>
        <w:tab w:val="center" w:pos="4513"/>
        <w:tab w:val="right" w:pos="9026"/>
      </w:tabs>
    </w:pPr>
  </w:style>
  <w:style w:type="character" w:customStyle="1" w:styleId="HeaderChar">
    <w:name w:val="Header Char"/>
    <w:link w:val="Header"/>
    <w:rsid w:val="00BE3469"/>
    <w:rPr>
      <w:sz w:val="24"/>
      <w:szCs w:val="24"/>
      <w:lang w:val="en-US" w:eastAsia="en-US"/>
    </w:rPr>
  </w:style>
  <w:style w:type="character" w:styleId="CommentReference">
    <w:name w:val="annotation reference"/>
    <w:uiPriority w:val="99"/>
    <w:rsid w:val="00F37206"/>
    <w:rPr>
      <w:sz w:val="16"/>
      <w:szCs w:val="16"/>
    </w:rPr>
  </w:style>
  <w:style w:type="paragraph" w:styleId="CommentText">
    <w:name w:val="annotation text"/>
    <w:basedOn w:val="Normal"/>
    <w:link w:val="CommentTextChar"/>
    <w:uiPriority w:val="99"/>
    <w:rsid w:val="00F37206"/>
    <w:rPr>
      <w:sz w:val="20"/>
      <w:szCs w:val="20"/>
    </w:rPr>
  </w:style>
  <w:style w:type="character" w:customStyle="1" w:styleId="CommentTextChar">
    <w:name w:val="Comment Text Char"/>
    <w:link w:val="CommentText"/>
    <w:uiPriority w:val="99"/>
    <w:rsid w:val="00F37206"/>
    <w:rPr>
      <w:lang w:val="en-US" w:eastAsia="en-US"/>
    </w:rPr>
  </w:style>
  <w:style w:type="paragraph" w:styleId="CommentSubject">
    <w:name w:val="annotation subject"/>
    <w:basedOn w:val="CommentText"/>
    <w:next w:val="CommentText"/>
    <w:link w:val="CommentSubjectChar"/>
    <w:rsid w:val="00F37206"/>
    <w:rPr>
      <w:b/>
      <w:bCs/>
    </w:rPr>
  </w:style>
  <w:style w:type="character" w:customStyle="1" w:styleId="CommentSubjectChar">
    <w:name w:val="Comment Subject Char"/>
    <w:link w:val="CommentSubject"/>
    <w:rsid w:val="00F37206"/>
    <w:rPr>
      <w:b/>
      <w:bCs/>
      <w:lang w:val="en-US" w:eastAsia="en-US"/>
    </w:rPr>
  </w:style>
  <w:style w:type="paragraph" w:styleId="BalloonText">
    <w:name w:val="Balloon Text"/>
    <w:basedOn w:val="Normal"/>
    <w:link w:val="BalloonTextChar"/>
    <w:rsid w:val="00F37206"/>
    <w:rPr>
      <w:rFonts w:ascii="Segoe UI" w:hAnsi="Segoe UI"/>
      <w:sz w:val="18"/>
      <w:szCs w:val="18"/>
    </w:rPr>
  </w:style>
  <w:style w:type="character" w:customStyle="1" w:styleId="BalloonTextChar">
    <w:name w:val="Balloon Text Char"/>
    <w:link w:val="BalloonText"/>
    <w:rsid w:val="00F37206"/>
    <w:rPr>
      <w:rFonts w:ascii="Segoe UI" w:hAnsi="Segoe UI" w:cs="Segoe UI"/>
      <w:sz w:val="18"/>
      <w:szCs w:val="18"/>
      <w:lang w:val="en-US" w:eastAsia="en-US"/>
    </w:rPr>
  </w:style>
  <w:style w:type="character" w:customStyle="1" w:styleId="FooterChar">
    <w:name w:val="Footer Char"/>
    <w:link w:val="Footer"/>
    <w:uiPriority w:val="99"/>
    <w:rsid w:val="0002783D"/>
    <w:rPr>
      <w:sz w:val="24"/>
      <w:szCs w:val="24"/>
      <w:lang w:eastAsia="en-US"/>
    </w:rPr>
  </w:style>
  <w:style w:type="paragraph" w:customStyle="1" w:styleId="EndNoteBibliographyTitle">
    <w:name w:val="EndNote Bibliography Title"/>
    <w:basedOn w:val="Normal"/>
    <w:link w:val="EndNoteBibliographyTitleChar"/>
    <w:rsid w:val="00B17D0E"/>
    <w:pPr>
      <w:jc w:val="center"/>
    </w:pPr>
    <w:rPr>
      <w:noProof/>
    </w:rPr>
  </w:style>
  <w:style w:type="character" w:customStyle="1" w:styleId="EndNoteBibliographyTitleChar">
    <w:name w:val="EndNote Bibliography Title Char"/>
    <w:link w:val="EndNoteBibliographyTitle"/>
    <w:rsid w:val="00B17D0E"/>
    <w:rPr>
      <w:noProof/>
      <w:sz w:val="22"/>
      <w:szCs w:val="22"/>
      <w:lang w:eastAsia="ja-JP"/>
    </w:rPr>
  </w:style>
  <w:style w:type="paragraph" w:customStyle="1" w:styleId="EndNoteBibliography">
    <w:name w:val="EndNote Bibliography"/>
    <w:basedOn w:val="Normal"/>
    <w:link w:val="EndNoteBibliographyChar"/>
    <w:rsid w:val="00B17D0E"/>
    <w:pPr>
      <w:spacing w:line="240" w:lineRule="auto"/>
    </w:pPr>
    <w:rPr>
      <w:noProof/>
    </w:rPr>
  </w:style>
  <w:style w:type="character" w:customStyle="1" w:styleId="EndNoteBibliographyChar">
    <w:name w:val="EndNote Bibliography Char"/>
    <w:link w:val="EndNoteBibliography"/>
    <w:rsid w:val="00B17D0E"/>
    <w:rPr>
      <w:noProof/>
      <w:sz w:val="22"/>
      <w:szCs w:val="22"/>
      <w:lang w:eastAsia="ja-JP"/>
    </w:rPr>
  </w:style>
  <w:style w:type="paragraph" w:styleId="ListParagraph">
    <w:name w:val="List Paragraph"/>
    <w:basedOn w:val="Normal"/>
    <w:uiPriority w:val="34"/>
    <w:qFormat/>
    <w:rsid w:val="00A23FE7"/>
    <w:pPr>
      <w:ind w:left="720"/>
      <w:contextualSpacing/>
    </w:pPr>
  </w:style>
  <w:style w:type="paragraph" w:styleId="Revision">
    <w:name w:val="Revision"/>
    <w:hidden/>
    <w:uiPriority w:val="99"/>
    <w:semiHidden/>
    <w:rsid w:val="005F25E4"/>
    <w:pPr>
      <w:spacing w:after="200" w:line="276" w:lineRule="auto"/>
    </w:pPr>
    <w:rPr>
      <w:sz w:val="24"/>
      <w:szCs w:val="24"/>
      <w:lang w:val="en-US" w:eastAsia="en-US"/>
    </w:rPr>
  </w:style>
  <w:style w:type="character" w:styleId="LineNumber">
    <w:name w:val="line number"/>
    <w:rsid w:val="003C6B33"/>
  </w:style>
  <w:style w:type="paragraph" w:styleId="Caption">
    <w:name w:val="caption"/>
    <w:basedOn w:val="Normal"/>
    <w:next w:val="Normal"/>
    <w:uiPriority w:val="35"/>
    <w:unhideWhenUsed/>
    <w:rsid w:val="00A23FE7"/>
    <w:pPr>
      <w:spacing w:line="240" w:lineRule="auto"/>
    </w:pPr>
    <w:rPr>
      <w:b/>
      <w:bCs/>
      <w:color w:val="2DA2BF"/>
      <w:sz w:val="18"/>
      <w:szCs w:val="18"/>
    </w:rPr>
  </w:style>
  <w:style w:type="paragraph" w:styleId="NormalWeb">
    <w:name w:val="Normal (Web)"/>
    <w:basedOn w:val="Normal"/>
    <w:uiPriority w:val="99"/>
    <w:unhideWhenUsed/>
    <w:rsid w:val="00DB1FE9"/>
    <w:pPr>
      <w:spacing w:before="100" w:beforeAutospacing="1" w:after="100" w:afterAutospacing="1"/>
    </w:pPr>
    <w:rPr>
      <w:lang w:eastAsia="en-GB"/>
    </w:rPr>
  </w:style>
  <w:style w:type="character" w:styleId="FollowedHyperlink">
    <w:name w:val="FollowedHyperlink"/>
    <w:rsid w:val="00D22ADC"/>
    <w:rPr>
      <w:color w:val="954F72"/>
      <w:u w:val="single"/>
    </w:rPr>
  </w:style>
  <w:style w:type="character" w:customStyle="1" w:styleId="highlight2">
    <w:name w:val="highlight2"/>
    <w:rsid w:val="00273178"/>
  </w:style>
  <w:style w:type="character" w:styleId="Emphasis">
    <w:name w:val="Emphasis"/>
    <w:uiPriority w:val="20"/>
    <w:qFormat/>
    <w:rsid w:val="00A23FE7"/>
    <w:rPr>
      <w:b/>
      <w:bCs/>
      <w:i/>
      <w:iCs/>
      <w:spacing w:val="10"/>
      <w:bdr w:val="none" w:sz="0" w:space="0" w:color="auto"/>
      <w:shd w:val="clear" w:color="auto" w:fill="auto"/>
    </w:rPr>
  </w:style>
  <w:style w:type="paragraph" w:styleId="FootnoteText">
    <w:name w:val="footnote text"/>
    <w:basedOn w:val="Normal"/>
    <w:link w:val="FootnoteTextChar"/>
    <w:rsid w:val="00AA5AA8"/>
    <w:rPr>
      <w:sz w:val="20"/>
      <w:szCs w:val="20"/>
    </w:rPr>
  </w:style>
  <w:style w:type="character" w:customStyle="1" w:styleId="FootnoteTextChar">
    <w:name w:val="Footnote Text Char"/>
    <w:link w:val="FootnoteText"/>
    <w:rsid w:val="00AA5AA8"/>
    <w:rPr>
      <w:lang w:val="en-US" w:eastAsia="en-US"/>
    </w:rPr>
  </w:style>
  <w:style w:type="character" w:styleId="FootnoteReference">
    <w:name w:val="footnote reference"/>
    <w:rsid w:val="00AA5AA8"/>
    <w:rPr>
      <w:vertAlign w:val="superscript"/>
    </w:rPr>
  </w:style>
  <w:style w:type="paragraph" w:styleId="PlainText">
    <w:name w:val="Plain Text"/>
    <w:basedOn w:val="Normal"/>
    <w:link w:val="PlainTextChar"/>
    <w:uiPriority w:val="99"/>
    <w:unhideWhenUsed/>
    <w:rsid w:val="00AB3F6B"/>
    <w:rPr>
      <w:rFonts w:eastAsia="Calibri"/>
      <w:szCs w:val="21"/>
    </w:rPr>
  </w:style>
  <w:style w:type="character" w:customStyle="1" w:styleId="PlainTextChar">
    <w:name w:val="Plain Text Char"/>
    <w:link w:val="PlainText"/>
    <w:uiPriority w:val="99"/>
    <w:rsid w:val="00AB3F6B"/>
    <w:rPr>
      <w:rFonts w:ascii="Calibri" w:eastAsia="Calibri" w:hAnsi="Calibri"/>
      <w:sz w:val="22"/>
      <w:szCs w:val="21"/>
      <w:lang w:eastAsia="en-US"/>
    </w:rPr>
  </w:style>
  <w:style w:type="character" w:customStyle="1" w:styleId="element-citation">
    <w:name w:val="element-citation"/>
    <w:rsid w:val="00E11178"/>
  </w:style>
  <w:style w:type="character" w:customStyle="1" w:styleId="ref-journal">
    <w:name w:val="ref-journal"/>
    <w:rsid w:val="00E11178"/>
  </w:style>
  <w:style w:type="character" w:customStyle="1" w:styleId="ref-vol">
    <w:name w:val="ref-vol"/>
    <w:rsid w:val="00E11178"/>
  </w:style>
  <w:style w:type="character" w:customStyle="1" w:styleId="apple-converted-space">
    <w:name w:val="apple-converted-space"/>
    <w:rsid w:val="00E634CE"/>
  </w:style>
  <w:style w:type="character" w:customStyle="1" w:styleId="Heading1Char">
    <w:name w:val="Heading 1 Char"/>
    <w:link w:val="Heading1"/>
    <w:uiPriority w:val="9"/>
    <w:rsid w:val="00A23FE7"/>
    <w:rPr>
      <w:rFonts w:ascii="Calibri" w:eastAsia="MS Gothic" w:hAnsi="Calibri" w:cs="Times New Roman"/>
      <w:b/>
      <w:bCs/>
      <w:sz w:val="28"/>
      <w:szCs w:val="28"/>
    </w:rPr>
  </w:style>
  <w:style w:type="character" w:customStyle="1" w:styleId="Heading2Char">
    <w:name w:val="Heading 2 Char"/>
    <w:link w:val="Heading2"/>
    <w:uiPriority w:val="9"/>
    <w:rsid w:val="00A23FE7"/>
    <w:rPr>
      <w:rFonts w:ascii="Calibri" w:eastAsia="MS Gothic" w:hAnsi="Calibri" w:cs="Times New Roman"/>
      <w:b/>
      <w:bCs/>
      <w:sz w:val="24"/>
      <w:szCs w:val="26"/>
    </w:rPr>
  </w:style>
  <w:style w:type="character" w:customStyle="1" w:styleId="Heading3Char">
    <w:name w:val="Heading 3 Char"/>
    <w:link w:val="Heading3"/>
    <w:uiPriority w:val="9"/>
    <w:semiHidden/>
    <w:rsid w:val="00A23FE7"/>
    <w:rPr>
      <w:rFonts w:ascii="Cambria" w:eastAsia="MS Gothic" w:hAnsi="Cambria" w:cs="Times New Roman"/>
      <w:b/>
      <w:bCs/>
    </w:rPr>
  </w:style>
  <w:style w:type="character" w:customStyle="1" w:styleId="Heading4Char">
    <w:name w:val="Heading 4 Char"/>
    <w:link w:val="Heading4"/>
    <w:uiPriority w:val="9"/>
    <w:semiHidden/>
    <w:rsid w:val="00A23FE7"/>
    <w:rPr>
      <w:rFonts w:ascii="Cambria" w:eastAsia="MS Gothic" w:hAnsi="Cambria" w:cs="Times New Roman"/>
      <w:b/>
      <w:bCs/>
      <w:i/>
      <w:iCs/>
    </w:rPr>
  </w:style>
  <w:style w:type="character" w:customStyle="1" w:styleId="Heading5Char">
    <w:name w:val="Heading 5 Char"/>
    <w:link w:val="Heading5"/>
    <w:uiPriority w:val="9"/>
    <w:semiHidden/>
    <w:rsid w:val="00A23FE7"/>
    <w:rPr>
      <w:rFonts w:ascii="Cambria" w:eastAsia="MS Gothic" w:hAnsi="Cambria" w:cs="Times New Roman"/>
      <w:b/>
      <w:bCs/>
      <w:color w:val="7F7F7F"/>
    </w:rPr>
  </w:style>
  <w:style w:type="character" w:customStyle="1" w:styleId="Heading6Char">
    <w:name w:val="Heading 6 Char"/>
    <w:link w:val="Heading6"/>
    <w:uiPriority w:val="9"/>
    <w:semiHidden/>
    <w:rsid w:val="00A23FE7"/>
    <w:rPr>
      <w:rFonts w:ascii="Cambria" w:eastAsia="MS Gothic" w:hAnsi="Cambria" w:cs="Times New Roman"/>
      <w:b/>
      <w:bCs/>
      <w:i/>
      <w:iCs/>
      <w:color w:val="7F7F7F"/>
    </w:rPr>
  </w:style>
  <w:style w:type="character" w:customStyle="1" w:styleId="Heading7Char">
    <w:name w:val="Heading 7 Char"/>
    <w:link w:val="Heading7"/>
    <w:uiPriority w:val="9"/>
    <w:semiHidden/>
    <w:rsid w:val="00A23FE7"/>
    <w:rPr>
      <w:rFonts w:ascii="Cambria" w:eastAsia="MS Gothic" w:hAnsi="Cambria" w:cs="Times New Roman"/>
      <w:i/>
      <w:iCs/>
    </w:rPr>
  </w:style>
  <w:style w:type="character" w:customStyle="1" w:styleId="Heading8Char">
    <w:name w:val="Heading 8 Char"/>
    <w:link w:val="Heading8"/>
    <w:uiPriority w:val="9"/>
    <w:semiHidden/>
    <w:rsid w:val="00A23FE7"/>
    <w:rPr>
      <w:rFonts w:ascii="Cambria" w:eastAsia="MS Gothic" w:hAnsi="Cambria" w:cs="Times New Roman"/>
      <w:sz w:val="20"/>
      <w:szCs w:val="20"/>
    </w:rPr>
  </w:style>
  <w:style w:type="character" w:customStyle="1" w:styleId="Heading9Char">
    <w:name w:val="Heading 9 Char"/>
    <w:link w:val="Heading9"/>
    <w:uiPriority w:val="9"/>
    <w:semiHidden/>
    <w:rsid w:val="00A23FE7"/>
    <w:rPr>
      <w:rFonts w:ascii="Cambria" w:eastAsia="MS Gothic" w:hAnsi="Cambria" w:cs="Times New Roman"/>
      <w:i/>
      <w:iCs/>
      <w:spacing w:val="5"/>
      <w:sz w:val="20"/>
      <w:szCs w:val="20"/>
    </w:rPr>
  </w:style>
  <w:style w:type="paragraph" w:styleId="Title">
    <w:name w:val="Title"/>
    <w:basedOn w:val="Normal"/>
    <w:next w:val="Normal"/>
    <w:link w:val="TitleChar"/>
    <w:uiPriority w:val="10"/>
    <w:qFormat/>
    <w:rsid w:val="00A23FE7"/>
    <w:pPr>
      <w:pBdr>
        <w:bottom w:val="single" w:sz="4" w:space="1" w:color="auto"/>
      </w:pBdr>
      <w:spacing w:line="240" w:lineRule="auto"/>
      <w:contextualSpacing/>
    </w:pPr>
    <w:rPr>
      <w:rFonts w:ascii="Cambria" w:eastAsia="MS Gothic" w:hAnsi="Cambria"/>
      <w:spacing w:val="5"/>
      <w:sz w:val="52"/>
      <w:szCs w:val="52"/>
    </w:rPr>
  </w:style>
  <w:style w:type="character" w:customStyle="1" w:styleId="TitleChar">
    <w:name w:val="Title Char"/>
    <w:link w:val="Title"/>
    <w:uiPriority w:val="10"/>
    <w:rsid w:val="00A23FE7"/>
    <w:rPr>
      <w:rFonts w:ascii="Cambria" w:eastAsia="MS Gothic" w:hAnsi="Cambria" w:cs="Times New Roman"/>
      <w:spacing w:val="5"/>
      <w:sz w:val="52"/>
      <w:szCs w:val="52"/>
    </w:rPr>
  </w:style>
  <w:style w:type="paragraph" w:styleId="Subtitle0">
    <w:name w:val="Subtitle"/>
    <w:basedOn w:val="Normal"/>
    <w:next w:val="Normal"/>
    <w:link w:val="SubtitleChar"/>
    <w:uiPriority w:val="11"/>
    <w:qFormat/>
    <w:rsid w:val="00A23FE7"/>
    <w:pPr>
      <w:spacing w:after="600"/>
    </w:pPr>
    <w:rPr>
      <w:rFonts w:ascii="Cambria" w:eastAsia="MS Gothic" w:hAnsi="Cambria"/>
      <w:i/>
      <w:iCs/>
      <w:spacing w:val="13"/>
      <w:sz w:val="24"/>
      <w:szCs w:val="24"/>
    </w:rPr>
  </w:style>
  <w:style w:type="character" w:customStyle="1" w:styleId="SubtitleChar">
    <w:name w:val="Subtitle Char"/>
    <w:link w:val="Subtitle0"/>
    <w:uiPriority w:val="11"/>
    <w:rsid w:val="00A23FE7"/>
    <w:rPr>
      <w:rFonts w:ascii="Cambria" w:eastAsia="MS Gothic" w:hAnsi="Cambria" w:cs="Times New Roman"/>
      <w:i/>
      <w:iCs/>
      <w:spacing w:val="13"/>
      <w:sz w:val="24"/>
      <w:szCs w:val="24"/>
    </w:rPr>
  </w:style>
  <w:style w:type="character" w:styleId="Strong">
    <w:name w:val="Strong"/>
    <w:uiPriority w:val="22"/>
    <w:qFormat/>
    <w:rsid w:val="00A23FE7"/>
    <w:rPr>
      <w:b/>
      <w:bCs/>
    </w:rPr>
  </w:style>
  <w:style w:type="paragraph" w:styleId="NoSpacing">
    <w:name w:val="No Spacing"/>
    <w:basedOn w:val="Normal"/>
    <w:uiPriority w:val="1"/>
    <w:qFormat/>
    <w:rsid w:val="00A23FE7"/>
    <w:pPr>
      <w:spacing w:after="0" w:line="240" w:lineRule="auto"/>
    </w:pPr>
  </w:style>
  <w:style w:type="paragraph" w:styleId="Quote">
    <w:name w:val="Quote"/>
    <w:basedOn w:val="Normal"/>
    <w:next w:val="Normal"/>
    <w:link w:val="QuoteChar"/>
    <w:uiPriority w:val="29"/>
    <w:qFormat/>
    <w:rsid w:val="00A23FE7"/>
    <w:pPr>
      <w:spacing w:before="200" w:after="0"/>
      <w:ind w:left="360" w:right="360"/>
    </w:pPr>
    <w:rPr>
      <w:i/>
      <w:iCs/>
    </w:rPr>
  </w:style>
  <w:style w:type="character" w:customStyle="1" w:styleId="QuoteChar">
    <w:name w:val="Quote Char"/>
    <w:link w:val="Quote"/>
    <w:uiPriority w:val="29"/>
    <w:rsid w:val="00A23FE7"/>
    <w:rPr>
      <w:i/>
      <w:iCs/>
    </w:rPr>
  </w:style>
  <w:style w:type="paragraph" w:styleId="IntenseQuote">
    <w:name w:val="Intense Quote"/>
    <w:basedOn w:val="Normal"/>
    <w:next w:val="Normal"/>
    <w:link w:val="IntenseQuoteChar"/>
    <w:uiPriority w:val="30"/>
    <w:qFormat/>
    <w:rsid w:val="00A23FE7"/>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A23FE7"/>
    <w:rPr>
      <w:b/>
      <w:bCs/>
      <w:i/>
      <w:iCs/>
    </w:rPr>
  </w:style>
  <w:style w:type="character" w:styleId="SubtleEmphasis">
    <w:name w:val="Subtle Emphasis"/>
    <w:uiPriority w:val="19"/>
    <w:qFormat/>
    <w:rsid w:val="00A23FE7"/>
    <w:rPr>
      <w:i/>
      <w:iCs/>
    </w:rPr>
  </w:style>
  <w:style w:type="character" w:styleId="IntenseEmphasis">
    <w:name w:val="Intense Emphasis"/>
    <w:uiPriority w:val="21"/>
    <w:qFormat/>
    <w:rsid w:val="00A23FE7"/>
    <w:rPr>
      <w:b/>
      <w:bCs/>
    </w:rPr>
  </w:style>
  <w:style w:type="character" w:styleId="SubtleReference">
    <w:name w:val="Subtle Reference"/>
    <w:uiPriority w:val="31"/>
    <w:qFormat/>
    <w:rsid w:val="00A23FE7"/>
    <w:rPr>
      <w:smallCaps/>
    </w:rPr>
  </w:style>
  <w:style w:type="character" w:styleId="IntenseReference">
    <w:name w:val="Intense Reference"/>
    <w:uiPriority w:val="32"/>
    <w:qFormat/>
    <w:rsid w:val="00A23FE7"/>
    <w:rPr>
      <w:smallCaps/>
      <w:spacing w:val="5"/>
      <w:u w:val="single"/>
    </w:rPr>
  </w:style>
  <w:style w:type="character" w:styleId="BookTitle">
    <w:name w:val="Book Title"/>
    <w:uiPriority w:val="33"/>
    <w:qFormat/>
    <w:rsid w:val="00A23FE7"/>
    <w:rPr>
      <w:i/>
      <w:iCs/>
      <w:smallCaps/>
      <w:spacing w:val="5"/>
    </w:rPr>
  </w:style>
  <w:style w:type="paragraph" w:styleId="TOCHeading">
    <w:name w:val="TOC Heading"/>
    <w:basedOn w:val="Heading1"/>
    <w:next w:val="Normal"/>
    <w:uiPriority w:val="39"/>
    <w:semiHidden/>
    <w:unhideWhenUsed/>
    <w:qFormat/>
    <w:rsid w:val="00A23FE7"/>
    <w:pPr>
      <w:outlineLvl w:val="9"/>
    </w:pPr>
    <w:rPr>
      <w:rFonts w:ascii="Cambria" w:hAnsi="Cambria"/>
      <w:lang w:bidi="en-US"/>
    </w:rPr>
  </w:style>
  <w:style w:type="paragraph" w:styleId="BodyTextIndent">
    <w:name w:val="Body Text Indent"/>
    <w:basedOn w:val="Normal"/>
    <w:link w:val="BodyTextIndentChar"/>
    <w:rsid w:val="00506D40"/>
    <w:pPr>
      <w:spacing w:after="120"/>
      <w:ind w:left="283"/>
    </w:pPr>
  </w:style>
  <w:style w:type="character" w:customStyle="1" w:styleId="BodyTextIndentChar">
    <w:name w:val="Body Text Indent Char"/>
    <w:basedOn w:val="DefaultParagraphFont"/>
    <w:link w:val="BodyTextIndent"/>
    <w:rsid w:val="00506D40"/>
    <w:rPr>
      <w:sz w:val="22"/>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049434">
      <w:bodyDiv w:val="1"/>
      <w:marLeft w:val="0"/>
      <w:marRight w:val="0"/>
      <w:marTop w:val="0"/>
      <w:marBottom w:val="0"/>
      <w:divBdr>
        <w:top w:val="none" w:sz="0" w:space="0" w:color="auto"/>
        <w:left w:val="none" w:sz="0" w:space="0" w:color="auto"/>
        <w:bottom w:val="none" w:sz="0" w:space="0" w:color="auto"/>
        <w:right w:val="none" w:sz="0" w:space="0" w:color="auto"/>
      </w:divBdr>
      <w:divsChild>
        <w:div w:id="102111384">
          <w:marLeft w:val="403"/>
          <w:marRight w:val="0"/>
          <w:marTop w:val="0"/>
          <w:marBottom w:val="360"/>
          <w:divBdr>
            <w:top w:val="none" w:sz="0" w:space="0" w:color="auto"/>
            <w:left w:val="none" w:sz="0" w:space="0" w:color="auto"/>
            <w:bottom w:val="none" w:sz="0" w:space="0" w:color="auto"/>
            <w:right w:val="none" w:sz="0" w:space="0" w:color="auto"/>
          </w:divBdr>
        </w:div>
      </w:divsChild>
    </w:div>
    <w:div w:id="63921785">
      <w:bodyDiv w:val="1"/>
      <w:marLeft w:val="0"/>
      <w:marRight w:val="0"/>
      <w:marTop w:val="0"/>
      <w:marBottom w:val="0"/>
      <w:divBdr>
        <w:top w:val="none" w:sz="0" w:space="0" w:color="auto"/>
        <w:left w:val="none" w:sz="0" w:space="0" w:color="auto"/>
        <w:bottom w:val="none" w:sz="0" w:space="0" w:color="auto"/>
        <w:right w:val="none" w:sz="0" w:space="0" w:color="auto"/>
      </w:divBdr>
    </w:div>
    <w:div w:id="65613573">
      <w:bodyDiv w:val="1"/>
      <w:marLeft w:val="0"/>
      <w:marRight w:val="0"/>
      <w:marTop w:val="0"/>
      <w:marBottom w:val="0"/>
      <w:divBdr>
        <w:top w:val="none" w:sz="0" w:space="0" w:color="auto"/>
        <w:left w:val="none" w:sz="0" w:space="0" w:color="auto"/>
        <w:bottom w:val="none" w:sz="0" w:space="0" w:color="auto"/>
        <w:right w:val="none" w:sz="0" w:space="0" w:color="auto"/>
      </w:divBdr>
    </w:div>
    <w:div w:id="70084258">
      <w:bodyDiv w:val="1"/>
      <w:marLeft w:val="0"/>
      <w:marRight w:val="0"/>
      <w:marTop w:val="0"/>
      <w:marBottom w:val="0"/>
      <w:divBdr>
        <w:top w:val="none" w:sz="0" w:space="0" w:color="auto"/>
        <w:left w:val="none" w:sz="0" w:space="0" w:color="auto"/>
        <w:bottom w:val="none" w:sz="0" w:space="0" w:color="auto"/>
        <w:right w:val="none" w:sz="0" w:space="0" w:color="auto"/>
      </w:divBdr>
      <w:divsChild>
        <w:div w:id="769355213">
          <w:marLeft w:val="907"/>
          <w:marRight w:val="0"/>
          <w:marTop w:val="240"/>
          <w:marBottom w:val="0"/>
          <w:divBdr>
            <w:top w:val="none" w:sz="0" w:space="0" w:color="auto"/>
            <w:left w:val="none" w:sz="0" w:space="0" w:color="auto"/>
            <w:bottom w:val="none" w:sz="0" w:space="0" w:color="auto"/>
            <w:right w:val="none" w:sz="0" w:space="0" w:color="auto"/>
          </w:divBdr>
        </w:div>
      </w:divsChild>
    </w:div>
    <w:div w:id="75171890">
      <w:bodyDiv w:val="1"/>
      <w:marLeft w:val="0"/>
      <w:marRight w:val="0"/>
      <w:marTop w:val="0"/>
      <w:marBottom w:val="0"/>
      <w:divBdr>
        <w:top w:val="none" w:sz="0" w:space="0" w:color="auto"/>
        <w:left w:val="none" w:sz="0" w:space="0" w:color="auto"/>
        <w:bottom w:val="none" w:sz="0" w:space="0" w:color="auto"/>
        <w:right w:val="none" w:sz="0" w:space="0" w:color="auto"/>
      </w:divBdr>
    </w:div>
    <w:div w:id="75904659">
      <w:bodyDiv w:val="1"/>
      <w:marLeft w:val="0"/>
      <w:marRight w:val="0"/>
      <w:marTop w:val="0"/>
      <w:marBottom w:val="0"/>
      <w:divBdr>
        <w:top w:val="none" w:sz="0" w:space="0" w:color="auto"/>
        <w:left w:val="none" w:sz="0" w:space="0" w:color="auto"/>
        <w:bottom w:val="none" w:sz="0" w:space="0" w:color="auto"/>
        <w:right w:val="none" w:sz="0" w:space="0" w:color="auto"/>
      </w:divBdr>
    </w:div>
    <w:div w:id="79063034">
      <w:bodyDiv w:val="1"/>
      <w:marLeft w:val="0"/>
      <w:marRight w:val="0"/>
      <w:marTop w:val="0"/>
      <w:marBottom w:val="0"/>
      <w:divBdr>
        <w:top w:val="none" w:sz="0" w:space="0" w:color="auto"/>
        <w:left w:val="none" w:sz="0" w:space="0" w:color="auto"/>
        <w:bottom w:val="none" w:sz="0" w:space="0" w:color="auto"/>
        <w:right w:val="none" w:sz="0" w:space="0" w:color="auto"/>
      </w:divBdr>
    </w:div>
    <w:div w:id="89007133">
      <w:bodyDiv w:val="1"/>
      <w:marLeft w:val="0"/>
      <w:marRight w:val="0"/>
      <w:marTop w:val="0"/>
      <w:marBottom w:val="0"/>
      <w:divBdr>
        <w:top w:val="none" w:sz="0" w:space="0" w:color="auto"/>
        <w:left w:val="none" w:sz="0" w:space="0" w:color="auto"/>
        <w:bottom w:val="none" w:sz="0" w:space="0" w:color="auto"/>
        <w:right w:val="none" w:sz="0" w:space="0" w:color="auto"/>
      </w:divBdr>
    </w:div>
    <w:div w:id="140461063">
      <w:bodyDiv w:val="1"/>
      <w:marLeft w:val="0"/>
      <w:marRight w:val="0"/>
      <w:marTop w:val="0"/>
      <w:marBottom w:val="0"/>
      <w:divBdr>
        <w:top w:val="none" w:sz="0" w:space="0" w:color="auto"/>
        <w:left w:val="none" w:sz="0" w:space="0" w:color="auto"/>
        <w:bottom w:val="none" w:sz="0" w:space="0" w:color="auto"/>
        <w:right w:val="none" w:sz="0" w:space="0" w:color="auto"/>
      </w:divBdr>
      <w:divsChild>
        <w:div w:id="65957929">
          <w:marLeft w:val="403"/>
          <w:marRight w:val="0"/>
          <w:marTop w:val="0"/>
          <w:marBottom w:val="360"/>
          <w:divBdr>
            <w:top w:val="none" w:sz="0" w:space="0" w:color="auto"/>
            <w:left w:val="none" w:sz="0" w:space="0" w:color="auto"/>
            <w:bottom w:val="none" w:sz="0" w:space="0" w:color="auto"/>
            <w:right w:val="none" w:sz="0" w:space="0" w:color="auto"/>
          </w:divBdr>
        </w:div>
        <w:div w:id="170608518">
          <w:marLeft w:val="403"/>
          <w:marRight w:val="0"/>
          <w:marTop w:val="0"/>
          <w:marBottom w:val="360"/>
          <w:divBdr>
            <w:top w:val="none" w:sz="0" w:space="0" w:color="auto"/>
            <w:left w:val="none" w:sz="0" w:space="0" w:color="auto"/>
            <w:bottom w:val="none" w:sz="0" w:space="0" w:color="auto"/>
            <w:right w:val="none" w:sz="0" w:space="0" w:color="auto"/>
          </w:divBdr>
        </w:div>
        <w:div w:id="308823079">
          <w:marLeft w:val="403"/>
          <w:marRight w:val="0"/>
          <w:marTop w:val="0"/>
          <w:marBottom w:val="360"/>
          <w:divBdr>
            <w:top w:val="none" w:sz="0" w:space="0" w:color="auto"/>
            <w:left w:val="none" w:sz="0" w:space="0" w:color="auto"/>
            <w:bottom w:val="none" w:sz="0" w:space="0" w:color="auto"/>
            <w:right w:val="none" w:sz="0" w:space="0" w:color="auto"/>
          </w:divBdr>
        </w:div>
      </w:divsChild>
    </w:div>
    <w:div w:id="182792414">
      <w:bodyDiv w:val="1"/>
      <w:marLeft w:val="0"/>
      <w:marRight w:val="0"/>
      <w:marTop w:val="0"/>
      <w:marBottom w:val="0"/>
      <w:divBdr>
        <w:top w:val="none" w:sz="0" w:space="0" w:color="auto"/>
        <w:left w:val="none" w:sz="0" w:space="0" w:color="auto"/>
        <w:bottom w:val="none" w:sz="0" w:space="0" w:color="auto"/>
        <w:right w:val="none" w:sz="0" w:space="0" w:color="auto"/>
      </w:divBdr>
    </w:div>
    <w:div w:id="235433739">
      <w:bodyDiv w:val="1"/>
      <w:marLeft w:val="0"/>
      <w:marRight w:val="0"/>
      <w:marTop w:val="0"/>
      <w:marBottom w:val="0"/>
      <w:divBdr>
        <w:top w:val="none" w:sz="0" w:space="0" w:color="auto"/>
        <w:left w:val="none" w:sz="0" w:space="0" w:color="auto"/>
        <w:bottom w:val="none" w:sz="0" w:space="0" w:color="auto"/>
        <w:right w:val="none" w:sz="0" w:space="0" w:color="auto"/>
      </w:divBdr>
    </w:div>
    <w:div w:id="251162851">
      <w:bodyDiv w:val="1"/>
      <w:marLeft w:val="0"/>
      <w:marRight w:val="0"/>
      <w:marTop w:val="0"/>
      <w:marBottom w:val="0"/>
      <w:divBdr>
        <w:top w:val="none" w:sz="0" w:space="0" w:color="auto"/>
        <w:left w:val="none" w:sz="0" w:space="0" w:color="auto"/>
        <w:bottom w:val="none" w:sz="0" w:space="0" w:color="auto"/>
        <w:right w:val="none" w:sz="0" w:space="0" w:color="auto"/>
      </w:divBdr>
      <w:divsChild>
        <w:div w:id="232086603">
          <w:marLeft w:val="374"/>
          <w:marRight w:val="0"/>
          <w:marTop w:val="480"/>
          <w:marBottom w:val="0"/>
          <w:divBdr>
            <w:top w:val="none" w:sz="0" w:space="0" w:color="auto"/>
            <w:left w:val="none" w:sz="0" w:space="0" w:color="auto"/>
            <w:bottom w:val="none" w:sz="0" w:space="0" w:color="auto"/>
            <w:right w:val="none" w:sz="0" w:space="0" w:color="auto"/>
          </w:divBdr>
        </w:div>
        <w:div w:id="505480439">
          <w:marLeft w:val="374"/>
          <w:marRight w:val="0"/>
          <w:marTop w:val="480"/>
          <w:marBottom w:val="0"/>
          <w:divBdr>
            <w:top w:val="none" w:sz="0" w:space="0" w:color="auto"/>
            <w:left w:val="none" w:sz="0" w:space="0" w:color="auto"/>
            <w:bottom w:val="none" w:sz="0" w:space="0" w:color="auto"/>
            <w:right w:val="none" w:sz="0" w:space="0" w:color="auto"/>
          </w:divBdr>
        </w:div>
        <w:div w:id="1359815412">
          <w:marLeft w:val="374"/>
          <w:marRight w:val="0"/>
          <w:marTop w:val="480"/>
          <w:marBottom w:val="0"/>
          <w:divBdr>
            <w:top w:val="none" w:sz="0" w:space="0" w:color="auto"/>
            <w:left w:val="none" w:sz="0" w:space="0" w:color="auto"/>
            <w:bottom w:val="none" w:sz="0" w:space="0" w:color="auto"/>
            <w:right w:val="none" w:sz="0" w:space="0" w:color="auto"/>
          </w:divBdr>
        </w:div>
        <w:div w:id="1930889506">
          <w:marLeft w:val="374"/>
          <w:marRight w:val="0"/>
          <w:marTop w:val="480"/>
          <w:marBottom w:val="0"/>
          <w:divBdr>
            <w:top w:val="none" w:sz="0" w:space="0" w:color="auto"/>
            <w:left w:val="none" w:sz="0" w:space="0" w:color="auto"/>
            <w:bottom w:val="none" w:sz="0" w:space="0" w:color="auto"/>
            <w:right w:val="none" w:sz="0" w:space="0" w:color="auto"/>
          </w:divBdr>
        </w:div>
      </w:divsChild>
    </w:div>
    <w:div w:id="261454756">
      <w:bodyDiv w:val="1"/>
      <w:marLeft w:val="0"/>
      <w:marRight w:val="0"/>
      <w:marTop w:val="0"/>
      <w:marBottom w:val="0"/>
      <w:divBdr>
        <w:top w:val="none" w:sz="0" w:space="0" w:color="auto"/>
        <w:left w:val="none" w:sz="0" w:space="0" w:color="auto"/>
        <w:bottom w:val="none" w:sz="0" w:space="0" w:color="auto"/>
        <w:right w:val="none" w:sz="0" w:space="0" w:color="auto"/>
      </w:divBdr>
    </w:div>
    <w:div w:id="308292348">
      <w:bodyDiv w:val="1"/>
      <w:marLeft w:val="0"/>
      <w:marRight w:val="0"/>
      <w:marTop w:val="0"/>
      <w:marBottom w:val="0"/>
      <w:divBdr>
        <w:top w:val="none" w:sz="0" w:space="0" w:color="auto"/>
        <w:left w:val="none" w:sz="0" w:space="0" w:color="auto"/>
        <w:bottom w:val="none" w:sz="0" w:space="0" w:color="auto"/>
        <w:right w:val="none" w:sz="0" w:space="0" w:color="auto"/>
      </w:divBdr>
      <w:divsChild>
        <w:div w:id="590428281">
          <w:marLeft w:val="1800"/>
          <w:marRight w:val="0"/>
          <w:marTop w:val="91"/>
          <w:marBottom w:val="0"/>
          <w:divBdr>
            <w:top w:val="none" w:sz="0" w:space="0" w:color="auto"/>
            <w:left w:val="none" w:sz="0" w:space="0" w:color="auto"/>
            <w:bottom w:val="none" w:sz="0" w:space="0" w:color="auto"/>
            <w:right w:val="none" w:sz="0" w:space="0" w:color="auto"/>
          </w:divBdr>
        </w:div>
        <w:div w:id="763067942">
          <w:marLeft w:val="1166"/>
          <w:marRight w:val="0"/>
          <w:marTop w:val="106"/>
          <w:marBottom w:val="0"/>
          <w:divBdr>
            <w:top w:val="none" w:sz="0" w:space="0" w:color="auto"/>
            <w:left w:val="none" w:sz="0" w:space="0" w:color="auto"/>
            <w:bottom w:val="none" w:sz="0" w:space="0" w:color="auto"/>
            <w:right w:val="none" w:sz="0" w:space="0" w:color="auto"/>
          </w:divBdr>
        </w:div>
        <w:div w:id="1457869116">
          <w:marLeft w:val="1800"/>
          <w:marRight w:val="0"/>
          <w:marTop w:val="91"/>
          <w:marBottom w:val="0"/>
          <w:divBdr>
            <w:top w:val="none" w:sz="0" w:space="0" w:color="auto"/>
            <w:left w:val="none" w:sz="0" w:space="0" w:color="auto"/>
            <w:bottom w:val="none" w:sz="0" w:space="0" w:color="auto"/>
            <w:right w:val="none" w:sz="0" w:space="0" w:color="auto"/>
          </w:divBdr>
        </w:div>
        <w:div w:id="1683974079">
          <w:marLeft w:val="1166"/>
          <w:marRight w:val="0"/>
          <w:marTop w:val="106"/>
          <w:marBottom w:val="0"/>
          <w:divBdr>
            <w:top w:val="none" w:sz="0" w:space="0" w:color="auto"/>
            <w:left w:val="none" w:sz="0" w:space="0" w:color="auto"/>
            <w:bottom w:val="none" w:sz="0" w:space="0" w:color="auto"/>
            <w:right w:val="none" w:sz="0" w:space="0" w:color="auto"/>
          </w:divBdr>
        </w:div>
        <w:div w:id="1840533202">
          <w:marLeft w:val="1166"/>
          <w:marRight w:val="0"/>
          <w:marTop w:val="106"/>
          <w:marBottom w:val="0"/>
          <w:divBdr>
            <w:top w:val="none" w:sz="0" w:space="0" w:color="auto"/>
            <w:left w:val="none" w:sz="0" w:space="0" w:color="auto"/>
            <w:bottom w:val="none" w:sz="0" w:space="0" w:color="auto"/>
            <w:right w:val="none" w:sz="0" w:space="0" w:color="auto"/>
          </w:divBdr>
        </w:div>
        <w:div w:id="2032031054">
          <w:marLeft w:val="1800"/>
          <w:marRight w:val="0"/>
          <w:marTop w:val="91"/>
          <w:marBottom w:val="0"/>
          <w:divBdr>
            <w:top w:val="none" w:sz="0" w:space="0" w:color="auto"/>
            <w:left w:val="none" w:sz="0" w:space="0" w:color="auto"/>
            <w:bottom w:val="none" w:sz="0" w:space="0" w:color="auto"/>
            <w:right w:val="none" w:sz="0" w:space="0" w:color="auto"/>
          </w:divBdr>
        </w:div>
      </w:divsChild>
    </w:div>
    <w:div w:id="308674617">
      <w:bodyDiv w:val="1"/>
      <w:marLeft w:val="0"/>
      <w:marRight w:val="0"/>
      <w:marTop w:val="0"/>
      <w:marBottom w:val="0"/>
      <w:divBdr>
        <w:top w:val="none" w:sz="0" w:space="0" w:color="auto"/>
        <w:left w:val="none" w:sz="0" w:space="0" w:color="auto"/>
        <w:bottom w:val="none" w:sz="0" w:space="0" w:color="auto"/>
        <w:right w:val="none" w:sz="0" w:space="0" w:color="auto"/>
      </w:divBdr>
    </w:div>
    <w:div w:id="310064564">
      <w:bodyDiv w:val="1"/>
      <w:marLeft w:val="0"/>
      <w:marRight w:val="0"/>
      <w:marTop w:val="0"/>
      <w:marBottom w:val="0"/>
      <w:divBdr>
        <w:top w:val="none" w:sz="0" w:space="0" w:color="auto"/>
        <w:left w:val="none" w:sz="0" w:space="0" w:color="auto"/>
        <w:bottom w:val="none" w:sz="0" w:space="0" w:color="auto"/>
        <w:right w:val="none" w:sz="0" w:space="0" w:color="auto"/>
      </w:divBdr>
    </w:div>
    <w:div w:id="318312156">
      <w:bodyDiv w:val="1"/>
      <w:marLeft w:val="0"/>
      <w:marRight w:val="0"/>
      <w:marTop w:val="0"/>
      <w:marBottom w:val="0"/>
      <w:divBdr>
        <w:top w:val="none" w:sz="0" w:space="0" w:color="auto"/>
        <w:left w:val="none" w:sz="0" w:space="0" w:color="auto"/>
        <w:bottom w:val="none" w:sz="0" w:space="0" w:color="auto"/>
        <w:right w:val="none" w:sz="0" w:space="0" w:color="auto"/>
      </w:divBdr>
    </w:div>
    <w:div w:id="333731394">
      <w:bodyDiv w:val="1"/>
      <w:marLeft w:val="0"/>
      <w:marRight w:val="0"/>
      <w:marTop w:val="0"/>
      <w:marBottom w:val="0"/>
      <w:divBdr>
        <w:top w:val="none" w:sz="0" w:space="0" w:color="auto"/>
        <w:left w:val="none" w:sz="0" w:space="0" w:color="auto"/>
        <w:bottom w:val="none" w:sz="0" w:space="0" w:color="auto"/>
        <w:right w:val="none" w:sz="0" w:space="0" w:color="auto"/>
      </w:divBdr>
    </w:div>
    <w:div w:id="333923499">
      <w:bodyDiv w:val="1"/>
      <w:marLeft w:val="0"/>
      <w:marRight w:val="0"/>
      <w:marTop w:val="0"/>
      <w:marBottom w:val="0"/>
      <w:divBdr>
        <w:top w:val="none" w:sz="0" w:space="0" w:color="auto"/>
        <w:left w:val="none" w:sz="0" w:space="0" w:color="auto"/>
        <w:bottom w:val="none" w:sz="0" w:space="0" w:color="auto"/>
        <w:right w:val="none" w:sz="0" w:space="0" w:color="auto"/>
      </w:divBdr>
    </w:div>
    <w:div w:id="356582948">
      <w:bodyDiv w:val="1"/>
      <w:marLeft w:val="0"/>
      <w:marRight w:val="0"/>
      <w:marTop w:val="0"/>
      <w:marBottom w:val="0"/>
      <w:divBdr>
        <w:top w:val="none" w:sz="0" w:space="0" w:color="auto"/>
        <w:left w:val="none" w:sz="0" w:space="0" w:color="auto"/>
        <w:bottom w:val="none" w:sz="0" w:space="0" w:color="auto"/>
        <w:right w:val="none" w:sz="0" w:space="0" w:color="auto"/>
      </w:divBdr>
    </w:div>
    <w:div w:id="407843591">
      <w:bodyDiv w:val="1"/>
      <w:marLeft w:val="0"/>
      <w:marRight w:val="0"/>
      <w:marTop w:val="0"/>
      <w:marBottom w:val="0"/>
      <w:divBdr>
        <w:top w:val="none" w:sz="0" w:space="0" w:color="auto"/>
        <w:left w:val="none" w:sz="0" w:space="0" w:color="auto"/>
        <w:bottom w:val="none" w:sz="0" w:space="0" w:color="auto"/>
        <w:right w:val="none" w:sz="0" w:space="0" w:color="auto"/>
      </w:divBdr>
      <w:divsChild>
        <w:div w:id="1263489827">
          <w:marLeft w:val="0"/>
          <w:marRight w:val="1"/>
          <w:marTop w:val="0"/>
          <w:marBottom w:val="0"/>
          <w:divBdr>
            <w:top w:val="none" w:sz="0" w:space="0" w:color="auto"/>
            <w:left w:val="none" w:sz="0" w:space="0" w:color="auto"/>
            <w:bottom w:val="none" w:sz="0" w:space="0" w:color="auto"/>
            <w:right w:val="none" w:sz="0" w:space="0" w:color="auto"/>
          </w:divBdr>
          <w:divsChild>
            <w:div w:id="2019766280">
              <w:marLeft w:val="0"/>
              <w:marRight w:val="0"/>
              <w:marTop w:val="0"/>
              <w:marBottom w:val="0"/>
              <w:divBdr>
                <w:top w:val="none" w:sz="0" w:space="0" w:color="auto"/>
                <w:left w:val="none" w:sz="0" w:space="0" w:color="auto"/>
                <w:bottom w:val="none" w:sz="0" w:space="0" w:color="auto"/>
                <w:right w:val="none" w:sz="0" w:space="0" w:color="auto"/>
              </w:divBdr>
              <w:divsChild>
                <w:div w:id="547768291">
                  <w:marLeft w:val="0"/>
                  <w:marRight w:val="1"/>
                  <w:marTop w:val="0"/>
                  <w:marBottom w:val="0"/>
                  <w:divBdr>
                    <w:top w:val="none" w:sz="0" w:space="0" w:color="auto"/>
                    <w:left w:val="none" w:sz="0" w:space="0" w:color="auto"/>
                    <w:bottom w:val="none" w:sz="0" w:space="0" w:color="auto"/>
                    <w:right w:val="none" w:sz="0" w:space="0" w:color="auto"/>
                  </w:divBdr>
                  <w:divsChild>
                    <w:div w:id="328296536">
                      <w:marLeft w:val="0"/>
                      <w:marRight w:val="0"/>
                      <w:marTop w:val="0"/>
                      <w:marBottom w:val="0"/>
                      <w:divBdr>
                        <w:top w:val="none" w:sz="0" w:space="0" w:color="auto"/>
                        <w:left w:val="none" w:sz="0" w:space="0" w:color="auto"/>
                        <w:bottom w:val="none" w:sz="0" w:space="0" w:color="auto"/>
                        <w:right w:val="none" w:sz="0" w:space="0" w:color="auto"/>
                      </w:divBdr>
                      <w:divsChild>
                        <w:div w:id="1525359385">
                          <w:marLeft w:val="0"/>
                          <w:marRight w:val="0"/>
                          <w:marTop w:val="0"/>
                          <w:marBottom w:val="0"/>
                          <w:divBdr>
                            <w:top w:val="none" w:sz="0" w:space="0" w:color="auto"/>
                            <w:left w:val="none" w:sz="0" w:space="0" w:color="auto"/>
                            <w:bottom w:val="none" w:sz="0" w:space="0" w:color="auto"/>
                            <w:right w:val="none" w:sz="0" w:space="0" w:color="auto"/>
                          </w:divBdr>
                          <w:divsChild>
                            <w:div w:id="1713454944">
                              <w:marLeft w:val="0"/>
                              <w:marRight w:val="0"/>
                              <w:marTop w:val="120"/>
                              <w:marBottom w:val="360"/>
                              <w:divBdr>
                                <w:top w:val="none" w:sz="0" w:space="0" w:color="auto"/>
                                <w:left w:val="none" w:sz="0" w:space="0" w:color="auto"/>
                                <w:bottom w:val="none" w:sz="0" w:space="0" w:color="auto"/>
                                <w:right w:val="none" w:sz="0" w:space="0" w:color="auto"/>
                              </w:divBdr>
                              <w:divsChild>
                                <w:div w:id="1931234659">
                                  <w:marLeft w:val="0"/>
                                  <w:marRight w:val="0"/>
                                  <w:marTop w:val="0"/>
                                  <w:marBottom w:val="0"/>
                                  <w:divBdr>
                                    <w:top w:val="none" w:sz="0" w:space="0" w:color="auto"/>
                                    <w:left w:val="none" w:sz="0" w:space="0" w:color="auto"/>
                                    <w:bottom w:val="none" w:sz="0" w:space="0" w:color="auto"/>
                                    <w:right w:val="none" w:sz="0" w:space="0" w:color="auto"/>
                                  </w:divBdr>
                                  <w:divsChild>
                                    <w:div w:id="206918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5229910">
      <w:bodyDiv w:val="1"/>
      <w:marLeft w:val="0"/>
      <w:marRight w:val="0"/>
      <w:marTop w:val="0"/>
      <w:marBottom w:val="0"/>
      <w:divBdr>
        <w:top w:val="none" w:sz="0" w:space="0" w:color="auto"/>
        <w:left w:val="none" w:sz="0" w:space="0" w:color="auto"/>
        <w:bottom w:val="none" w:sz="0" w:space="0" w:color="auto"/>
        <w:right w:val="none" w:sz="0" w:space="0" w:color="auto"/>
      </w:divBdr>
    </w:div>
    <w:div w:id="440028880">
      <w:bodyDiv w:val="1"/>
      <w:marLeft w:val="0"/>
      <w:marRight w:val="0"/>
      <w:marTop w:val="0"/>
      <w:marBottom w:val="0"/>
      <w:divBdr>
        <w:top w:val="none" w:sz="0" w:space="0" w:color="auto"/>
        <w:left w:val="none" w:sz="0" w:space="0" w:color="auto"/>
        <w:bottom w:val="none" w:sz="0" w:space="0" w:color="auto"/>
        <w:right w:val="none" w:sz="0" w:space="0" w:color="auto"/>
      </w:divBdr>
      <w:divsChild>
        <w:div w:id="1452820022">
          <w:marLeft w:val="0"/>
          <w:marRight w:val="0"/>
          <w:marTop w:val="0"/>
          <w:marBottom w:val="0"/>
          <w:divBdr>
            <w:top w:val="none" w:sz="0" w:space="0" w:color="auto"/>
            <w:left w:val="none" w:sz="0" w:space="0" w:color="auto"/>
            <w:bottom w:val="none" w:sz="0" w:space="0" w:color="auto"/>
            <w:right w:val="none" w:sz="0" w:space="0" w:color="auto"/>
          </w:divBdr>
          <w:divsChild>
            <w:div w:id="379524453">
              <w:marLeft w:val="0"/>
              <w:marRight w:val="0"/>
              <w:marTop w:val="0"/>
              <w:marBottom w:val="0"/>
              <w:divBdr>
                <w:top w:val="none" w:sz="0" w:space="0" w:color="auto"/>
                <w:left w:val="none" w:sz="0" w:space="0" w:color="auto"/>
                <w:bottom w:val="none" w:sz="0" w:space="0" w:color="auto"/>
                <w:right w:val="none" w:sz="0" w:space="0" w:color="auto"/>
              </w:divBdr>
              <w:divsChild>
                <w:div w:id="1381711763">
                  <w:marLeft w:val="0"/>
                  <w:marRight w:val="0"/>
                  <w:marTop w:val="182"/>
                  <w:marBottom w:val="182"/>
                  <w:divBdr>
                    <w:top w:val="none" w:sz="0" w:space="0" w:color="auto"/>
                    <w:left w:val="none" w:sz="0" w:space="0" w:color="auto"/>
                    <w:bottom w:val="none" w:sz="0" w:space="0" w:color="auto"/>
                    <w:right w:val="none" w:sz="0" w:space="0" w:color="auto"/>
                  </w:divBdr>
                  <w:divsChild>
                    <w:div w:id="2060737384">
                      <w:marLeft w:val="0"/>
                      <w:marRight w:val="0"/>
                      <w:marTop w:val="0"/>
                      <w:marBottom w:val="0"/>
                      <w:divBdr>
                        <w:top w:val="none" w:sz="0" w:space="0" w:color="auto"/>
                        <w:left w:val="none" w:sz="0" w:space="0" w:color="auto"/>
                        <w:bottom w:val="none" w:sz="0" w:space="0" w:color="auto"/>
                        <w:right w:val="none" w:sz="0" w:space="0" w:color="auto"/>
                      </w:divBdr>
                      <w:divsChild>
                        <w:div w:id="793451678">
                          <w:marLeft w:val="0"/>
                          <w:marRight w:val="0"/>
                          <w:marTop w:val="0"/>
                          <w:marBottom w:val="0"/>
                          <w:divBdr>
                            <w:top w:val="none" w:sz="0" w:space="0" w:color="auto"/>
                            <w:left w:val="none" w:sz="0" w:space="0" w:color="auto"/>
                            <w:bottom w:val="none" w:sz="0" w:space="0" w:color="auto"/>
                            <w:right w:val="none" w:sz="0" w:space="0" w:color="auto"/>
                          </w:divBdr>
                        </w:div>
                        <w:div w:id="1511413669">
                          <w:marLeft w:val="0"/>
                          <w:marRight w:val="0"/>
                          <w:marTop w:val="0"/>
                          <w:marBottom w:val="0"/>
                          <w:divBdr>
                            <w:top w:val="none" w:sz="0" w:space="0" w:color="auto"/>
                            <w:left w:val="none" w:sz="0" w:space="0" w:color="auto"/>
                            <w:bottom w:val="none" w:sz="0" w:space="0" w:color="auto"/>
                            <w:right w:val="none" w:sz="0" w:space="0" w:color="auto"/>
                          </w:divBdr>
                        </w:div>
                        <w:div w:id="214514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4155634">
      <w:bodyDiv w:val="1"/>
      <w:marLeft w:val="0"/>
      <w:marRight w:val="0"/>
      <w:marTop w:val="0"/>
      <w:marBottom w:val="0"/>
      <w:divBdr>
        <w:top w:val="none" w:sz="0" w:space="0" w:color="auto"/>
        <w:left w:val="none" w:sz="0" w:space="0" w:color="auto"/>
        <w:bottom w:val="none" w:sz="0" w:space="0" w:color="auto"/>
        <w:right w:val="none" w:sz="0" w:space="0" w:color="auto"/>
      </w:divBdr>
    </w:div>
    <w:div w:id="446850636">
      <w:bodyDiv w:val="1"/>
      <w:marLeft w:val="0"/>
      <w:marRight w:val="0"/>
      <w:marTop w:val="0"/>
      <w:marBottom w:val="0"/>
      <w:divBdr>
        <w:top w:val="none" w:sz="0" w:space="0" w:color="auto"/>
        <w:left w:val="none" w:sz="0" w:space="0" w:color="auto"/>
        <w:bottom w:val="none" w:sz="0" w:space="0" w:color="auto"/>
        <w:right w:val="none" w:sz="0" w:space="0" w:color="auto"/>
      </w:divBdr>
    </w:div>
    <w:div w:id="461078007">
      <w:bodyDiv w:val="1"/>
      <w:marLeft w:val="0"/>
      <w:marRight w:val="0"/>
      <w:marTop w:val="0"/>
      <w:marBottom w:val="0"/>
      <w:divBdr>
        <w:top w:val="none" w:sz="0" w:space="0" w:color="auto"/>
        <w:left w:val="none" w:sz="0" w:space="0" w:color="auto"/>
        <w:bottom w:val="none" w:sz="0" w:space="0" w:color="auto"/>
        <w:right w:val="none" w:sz="0" w:space="0" w:color="auto"/>
      </w:divBdr>
    </w:div>
    <w:div w:id="492068483">
      <w:bodyDiv w:val="1"/>
      <w:marLeft w:val="0"/>
      <w:marRight w:val="0"/>
      <w:marTop w:val="0"/>
      <w:marBottom w:val="0"/>
      <w:divBdr>
        <w:top w:val="none" w:sz="0" w:space="0" w:color="auto"/>
        <w:left w:val="none" w:sz="0" w:space="0" w:color="auto"/>
        <w:bottom w:val="none" w:sz="0" w:space="0" w:color="auto"/>
        <w:right w:val="none" w:sz="0" w:space="0" w:color="auto"/>
      </w:divBdr>
    </w:div>
    <w:div w:id="500898705">
      <w:bodyDiv w:val="1"/>
      <w:marLeft w:val="0"/>
      <w:marRight w:val="0"/>
      <w:marTop w:val="0"/>
      <w:marBottom w:val="0"/>
      <w:divBdr>
        <w:top w:val="none" w:sz="0" w:space="0" w:color="auto"/>
        <w:left w:val="none" w:sz="0" w:space="0" w:color="auto"/>
        <w:bottom w:val="none" w:sz="0" w:space="0" w:color="auto"/>
        <w:right w:val="none" w:sz="0" w:space="0" w:color="auto"/>
      </w:divBdr>
      <w:divsChild>
        <w:div w:id="37633012">
          <w:marLeft w:val="0"/>
          <w:marRight w:val="0"/>
          <w:marTop w:val="0"/>
          <w:marBottom w:val="0"/>
          <w:divBdr>
            <w:top w:val="none" w:sz="0" w:space="0" w:color="auto"/>
            <w:left w:val="none" w:sz="0" w:space="0" w:color="auto"/>
            <w:bottom w:val="none" w:sz="0" w:space="0" w:color="auto"/>
            <w:right w:val="none" w:sz="0" w:space="0" w:color="auto"/>
          </w:divBdr>
          <w:divsChild>
            <w:div w:id="1649747494">
              <w:marLeft w:val="0"/>
              <w:marRight w:val="0"/>
              <w:marTop w:val="0"/>
              <w:marBottom w:val="0"/>
              <w:divBdr>
                <w:top w:val="none" w:sz="0" w:space="0" w:color="auto"/>
                <w:left w:val="none" w:sz="0" w:space="0" w:color="auto"/>
                <w:bottom w:val="none" w:sz="0" w:space="0" w:color="auto"/>
                <w:right w:val="none" w:sz="0" w:space="0" w:color="auto"/>
              </w:divBdr>
              <w:divsChild>
                <w:div w:id="378087766">
                  <w:marLeft w:val="0"/>
                  <w:marRight w:val="0"/>
                  <w:marTop w:val="182"/>
                  <w:marBottom w:val="182"/>
                  <w:divBdr>
                    <w:top w:val="none" w:sz="0" w:space="0" w:color="auto"/>
                    <w:left w:val="none" w:sz="0" w:space="0" w:color="auto"/>
                    <w:bottom w:val="none" w:sz="0" w:space="0" w:color="auto"/>
                    <w:right w:val="none" w:sz="0" w:space="0" w:color="auto"/>
                  </w:divBdr>
                  <w:divsChild>
                    <w:div w:id="291249488">
                      <w:marLeft w:val="0"/>
                      <w:marRight w:val="0"/>
                      <w:marTop w:val="0"/>
                      <w:marBottom w:val="0"/>
                      <w:divBdr>
                        <w:top w:val="none" w:sz="0" w:space="0" w:color="auto"/>
                        <w:left w:val="none" w:sz="0" w:space="0" w:color="auto"/>
                        <w:bottom w:val="none" w:sz="0" w:space="0" w:color="auto"/>
                        <w:right w:val="none" w:sz="0" w:space="0" w:color="auto"/>
                      </w:divBdr>
                      <w:divsChild>
                        <w:div w:id="1136214013">
                          <w:marLeft w:val="0"/>
                          <w:marRight w:val="0"/>
                          <w:marTop w:val="0"/>
                          <w:marBottom w:val="0"/>
                          <w:divBdr>
                            <w:top w:val="none" w:sz="0" w:space="0" w:color="auto"/>
                            <w:left w:val="none" w:sz="0" w:space="0" w:color="auto"/>
                            <w:bottom w:val="none" w:sz="0" w:space="0" w:color="auto"/>
                            <w:right w:val="none" w:sz="0" w:space="0" w:color="auto"/>
                          </w:divBdr>
                        </w:div>
                        <w:div w:id="1426606479">
                          <w:marLeft w:val="0"/>
                          <w:marRight w:val="0"/>
                          <w:marTop w:val="0"/>
                          <w:marBottom w:val="0"/>
                          <w:divBdr>
                            <w:top w:val="none" w:sz="0" w:space="0" w:color="auto"/>
                            <w:left w:val="none" w:sz="0" w:space="0" w:color="auto"/>
                            <w:bottom w:val="none" w:sz="0" w:space="0" w:color="auto"/>
                            <w:right w:val="none" w:sz="0" w:space="0" w:color="auto"/>
                          </w:divBdr>
                        </w:div>
                        <w:div w:id="182709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4711999">
      <w:bodyDiv w:val="1"/>
      <w:marLeft w:val="0"/>
      <w:marRight w:val="0"/>
      <w:marTop w:val="0"/>
      <w:marBottom w:val="0"/>
      <w:divBdr>
        <w:top w:val="none" w:sz="0" w:space="0" w:color="auto"/>
        <w:left w:val="none" w:sz="0" w:space="0" w:color="auto"/>
        <w:bottom w:val="none" w:sz="0" w:space="0" w:color="auto"/>
        <w:right w:val="none" w:sz="0" w:space="0" w:color="auto"/>
      </w:divBdr>
    </w:div>
    <w:div w:id="526481573">
      <w:bodyDiv w:val="1"/>
      <w:marLeft w:val="0"/>
      <w:marRight w:val="0"/>
      <w:marTop w:val="0"/>
      <w:marBottom w:val="0"/>
      <w:divBdr>
        <w:top w:val="none" w:sz="0" w:space="0" w:color="auto"/>
        <w:left w:val="none" w:sz="0" w:space="0" w:color="auto"/>
        <w:bottom w:val="none" w:sz="0" w:space="0" w:color="auto"/>
        <w:right w:val="none" w:sz="0" w:space="0" w:color="auto"/>
      </w:divBdr>
    </w:div>
    <w:div w:id="550729131">
      <w:bodyDiv w:val="1"/>
      <w:marLeft w:val="0"/>
      <w:marRight w:val="0"/>
      <w:marTop w:val="0"/>
      <w:marBottom w:val="0"/>
      <w:divBdr>
        <w:top w:val="none" w:sz="0" w:space="0" w:color="auto"/>
        <w:left w:val="none" w:sz="0" w:space="0" w:color="auto"/>
        <w:bottom w:val="none" w:sz="0" w:space="0" w:color="auto"/>
        <w:right w:val="none" w:sz="0" w:space="0" w:color="auto"/>
      </w:divBdr>
    </w:div>
    <w:div w:id="558983941">
      <w:bodyDiv w:val="1"/>
      <w:marLeft w:val="0"/>
      <w:marRight w:val="0"/>
      <w:marTop w:val="0"/>
      <w:marBottom w:val="0"/>
      <w:divBdr>
        <w:top w:val="none" w:sz="0" w:space="0" w:color="auto"/>
        <w:left w:val="none" w:sz="0" w:space="0" w:color="auto"/>
        <w:bottom w:val="none" w:sz="0" w:space="0" w:color="auto"/>
        <w:right w:val="none" w:sz="0" w:space="0" w:color="auto"/>
      </w:divBdr>
    </w:div>
    <w:div w:id="588081775">
      <w:bodyDiv w:val="1"/>
      <w:marLeft w:val="0"/>
      <w:marRight w:val="0"/>
      <w:marTop w:val="0"/>
      <w:marBottom w:val="0"/>
      <w:divBdr>
        <w:top w:val="none" w:sz="0" w:space="0" w:color="auto"/>
        <w:left w:val="none" w:sz="0" w:space="0" w:color="auto"/>
        <w:bottom w:val="none" w:sz="0" w:space="0" w:color="auto"/>
        <w:right w:val="none" w:sz="0" w:space="0" w:color="auto"/>
      </w:divBdr>
    </w:div>
    <w:div w:id="590891213">
      <w:bodyDiv w:val="1"/>
      <w:marLeft w:val="0"/>
      <w:marRight w:val="0"/>
      <w:marTop w:val="0"/>
      <w:marBottom w:val="0"/>
      <w:divBdr>
        <w:top w:val="none" w:sz="0" w:space="0" w:color="auto"/>
        <w:left w:val="none" w:sz="0" w:space="0" w:color="auto"/>
        <w:bottom w:val="none" w:sz="0" w:space="0" w:color="auto"/>
        <w:right w:val="none" w:sz="0" w:space="0" w:color="auto"/>
      </w:divBdr>
    </w:div>
    <w:div w:id="605817755">
      <w:bodyDiv w:val="1"/>
      <w:marLeft w:val="0"/>
      <w:marRight w:val="0"/>
      <w:marTop w:val="0"/>
      <w:marBottom w:val="0"/>
      <w:divBdr>
        <w:top w:val="none" w:sz="0" w:space="0" w:color="auto"/>
        <w:left w:val="none" w:sz="0" w:space="0" w:color="auto"/>
        <w:bottom w:val="none" w:sz="0" w:space="0" w:color="auto"/>
        <w:right w:val="none" w:sz="0" w:space="0" w:color="auto"/>
      </w:divBdr>
    </w:div>
    <w:div w:id="609119103">
      <w:bodyDiv w:val="1"/>
      <w:marLeft w:val="0"/>
      <w:marRight w:val="0"/>
      <w:marTop w:val="0"/>
      <w:marBottom w:val="0"/>
      <w:divBdr>
        <w:top w:val="none" w:sz="0" w:space="0" w:color="auto"/>
        <w:left w:val="none" w:sz="0" w:space="0" w:color="auto"/>
        <w:bottom w:val="none" w:sz="0" w:space="0" w:color="auto"/>
        <w:right w:val="none" w:sz="0" w:space="0" w:color="auto"/>
      </w:divBdr>
    </w:div>
    <w:div w:id="615143578">
      <w:bodyDiv w:val="1"/>
      <w:marLeft w:val="0"/>
      <w:marRight w:val="0"/>
      <w:marTop w:val="0"/>
      <w:marBottom w:val="0"/>
      <w:divBdr>
        <w:top w:val="none" w:sz="0" w:space="0" w:color="auto"/>
        <w:left w:val="none" w:sz="0" w:space="0" w:color="auto"/>
        <w:bottom w:val="none" w:sz="0" w:space="0" w:color="auto"/>
        <w:right w:val="none" w:sz="0" w:space="0" w:color="auto"/>
      </w:divBdr>
      <w:divsChild>
        <w:div w:id="1764764416">
          <w:marLeft w:val="547"/>
          <w:marRight w:val="0"/>
          <w:marTop w:val="115"/>
          <w:marBottom w:val="0"/>
          <w:divBdr>
            <w:top w:val="none" w:sz="0" w:space="0" w:color="auto"/>
            <w:left w:val="none" w:sz="0" w:space="0" w:color="auto"/>
            <w:bottom w:val="none" w:sz="0" w:space="0" w:color="auto"/>
            <w:right w:val="none" w:sz="0" w:space="0" w:color="auto"/>
          </w:divBdr>
        </w:div>
      </w:divsChild>
    </w:div>
    <w:div w:id="640157252">
      <w:bodyDiv w:val="1"/>
      <w:marLeft w:val="0"/>
      <w:marRight w:val="0"/>
      <w:marTop w:val="0"/>
      <w:marBottom w:val="0"/>
      <w:divBdr>
        <w:top w:val="none" w:sz="0" w:space="0" w:color="auto"/>
        <w:left w:val="none" w:sz="0" w:space="0" w:color="auto"/>
        <w:bottom w:val="none" w:sz="0" w:space="0" w:color="auto"/>
        <w:right w:val="none" w:sz="0" w:space="0" w:color="auto"/>
      </w:divBdr>
    </w:div>
    <w:div w:id="651643088">
      <w:bodyDiv w:val="1"/>
      <w:marLeft w:val="0"/>
      <w:marRight w:val="0"/>
      <w:marTop w:val="0"/>
      <w:marBottom w:val="0"/>
      <w:divBdr>
        <w:top w:val="none" w:sz="0" w:space="0" w:color="auto"/>
        <w:left w:val="none" w:sz="0" w:space="0" w:color="auto"/>
        <w:bottom w:val="none" w:sz="0" w:space="0" w:color="auto"/>
        <w:right w:val="none" w:sz="0" w:space="0" w:color="auto"/>
      </w:divBdr>
      <w:divsChild>
        <w:div w:id="1460029749">
          <w:marLeft w:val="0"/>
          <w:marRight w:val="0"/>
          <w:marTop w:val="0"/>
          <w:marBottom w:val="0"/>
          <w:divBdr>
            <w:top w:val="none" w:sz="0" w:space="0" w:color="auto"/>
            <w:left w:val="none" w:sz="0" w:space="0" w:color="auto"/>
            <w:bottom w:val="none" w:sz="0" w:space="0" w:color="auto"/>
            <w:right w:val="none" w:sz="0" w:space="0" w:color="auto"/>
          </w:divBdr>
          <w:divsChild>
            <w:div w:id="1629700763">
              <w:marLeft w:val="0"/>
              <w:marRight w:val="0"/>
              <w:marTop w:val="0"/>
              <w:marBottom w:val="0"/>
              <w:divBdr>
                <w:top w:val="none" w:sz="0" w:space="0" w:color="auto"/>
                <w:left w:val="none" w:sz="0" w:space="0" w:color="auto"/>
                <w:bottom w:val="none" w:sz="0" w:space="0" w:color="auto"/>
                <w:right w:val="none" w:sz="0" w:space="0" w:color="auto"/>
              </w:divBdr>
              <w:divsChild>
                <w:div w:id="890505619">
                  <w:marLeft w:val="0"/>
                  <w:marRight w:val="0"/>
                  <w:marTop w:val="182"/>
                  <w:marBottom w:val="182"/>
                  <w:divBdr>
                    <w:top w:val="none" w:sz="0" w:space="0" w:color="auto"/>
                    <w:left w:val="none" w:sz="0" w:space="0" w:color="auto"/>
                    <w:bottom w:val="none" w:sz="0" w:space="0" w:color="auto"/>
                    <w:right w:val="none" w:sz="0" w:space="0" w:color="auto"/>
                  </w:divBdr>
                  <w:divsChild>
                    <w:div w:id="304283983">
                      <w:marLeft w:val="0"/>
                      <w:marRight w:val="0"/>
                      <w:marTop w:val="0"/>
                      <w:marBottom w:val="0"/>
                      <w:divBdr>
                        <w:top w:val="none" w:sz="0" w:space="0" w:color="auto"/>
                        <w:left w:val="none" w:sz="0" w:space="0" w:color="auto"/>
                        <w:bottom w:val="none" w:sz="0" w:space="0" w:color="auto"/>
                        <w:right w:val="none" w:sz="0" w:space="0" w:color="auto"/>
                      </w:divBdr>
                      <w:divsChild>
                        <w:div w:id="30082039">
                          <w:marLeft w:val="0"/>
                          <w:marRight w:val="0"/>
                          <w:marTop w:val="0"/>
                          <w:marBottom w:val="0"/>
                          <w:divBdr>
                            <w:top w:val="none" w:sz="0" w:space="0" w:color="auto"/>
                            <w:left w:val="none" w:sz="0" w:space="0" w:color="auto"/>
                            <w:bottom w:val="none" w:sz="0" w:space="0" w:color="auto"/>
                            <w:right w:val="none" w:sz="0" w:space="0" w:color="auto"/>
                          </w:divBdr>
                        </w:div>
                        <w:div w:id="1124272856">
                          <w:marLeft w:val="0"/>
                          <w:marRight w:val="0"/>
                          <w:marTop w:val="0"/>
                          <w:marBottom w:val="0"/>
                          <w:divBdr>
                            <w:top w:val="none" w:sz="0" w:space="0" w:color="auto"/>
                            <w:left w:val="none" w:sz="0" w:space="0" w:color="auto"/>
                            <w:bottom w:val="none" w:sz="0" w:space="0" w:color="auto"/>
                            <w:right w:val="none" w:sz="0" w:space="0" w:color="auto"/>
                          </w:divBdr>
                        </w:div>
                        <w:div w:id="1328436787">
                          <w:marLeft w:val="0"/>
                          <w:marRight w:val="0"/>
                          <w:marTop w:val="0"/>
                          <w:marBottom w:val="0"/>
                          <w:divBdr>
                            <w:top w:val="none" w:sz="0" w:space="0" w:color="auto"/>
                            <w:left w:val="none" w:sz="0" w:space="0" w:color="auto"/>
                            <w:bottom w:val="none" w:sz="0" w:space="0" w:color="auto"/>
                            <w:right w:val="none" w:sz="0" w:space="0" w:color="auto"/>
                          </w:divBdr>
                        </w:div>
                        <w:div w:id="193351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0542706">
      <w:bodyDiv w:val="1"/>
      <w:marLeft w:val="0"/>
      <w:marRight w:val="0"/>
      <w:marTop w:val="0"/>
      <w:marBottom w:val="0"/>
      <w:divBdr>
        <w:top w:val="none" w:sz="0" w:space="0" w:color="auto"/>
        <w:left w:val="none" w:sz="0" w:space="0" w:color="auto"/>
        <w:bottom w:val="none" w:sz="0" w:space="0" w:color="auto"/>
        <w:right w:val="none" w:sz="0" w:space="0" w:color="auto"/>
      </w:divBdr>
    </w:div>
    <w:div w:id="663819449">
      <w:bodyDiv w:val="1"/>
      <w:marLeft w:val="0"/>
      <w:marRight w:val="0"/>
      <w:marTop w:val="0"/>
      <w:marBottom w:val="0"/>
      <w:divBdr>
        <w:top w:val="none" w:sz="0" w:space="0" w:color="auto"/>
        <w:left w:val="none" w:sz="0" w:space="0" w:color="auto"/>
        <w:bottom w:val="none" w:sz="0" w:space="0" w:color="auto"/>
        <w:right w:val="none" w:sz="0" w:space="0" w:color="auto"/>
      </w:divBdr>
    </w:div>
    <w:div w:id="666444492">
      <w:bodyDiv w:val="1"/>
      <w:marLeft w:val="0"/>
      <w:marRight w:val="0"/>
      <w:marTop w:val="0"/>
      <w:marBottom w:val="0"/>
      <w:divBdr>
        <w:top w:val="none" w:sz="0" w:space="0" w:color="auto"/>
        <w:left w:val="none" w:sz="0" w:space="0" w:color="auto"/>
        <w:bottom w:val="none" w:sz="0" w:space="0" w:color="auto"/>
        <w:right w:val="none" w:sz="0" w:space="0" w:color="auto"/>
      </w:divBdr>
    </w:div>
    <w:div w:id="687145937">
      <w:bodyDiv w:val="1"/>
      <w:marLeft w:val="0"/>
      <w:marRight w:val="0"/>
      <w:marTop w:val="0"/>
      <w:marBottom w:val="0"/>
      <w:divBdr>
        <w:top w:val="none" w:sz="0" w:space="0" w:color="auto"/>
        <w:left w:val="none" w:sz="0" w:space="0" w:color="auto"/>
        <w:bottom w:val="none" w:sz="0" w:space="0" w:color="auto"/>
        <w:right w:val="none" w:sz="0" w:space="0" w:color="auto"/>
      </w:divBdr>
      <w:divsChild>
        <w:div w:id="1871717566">
          <w:marLeft w:val="547"/>
          <w:marRight w:val="0"/>
          <w:marTop w:val="86"/>
          <w:marBottom w:val="0"/>
          <w:divBdr>
            <w:top w:val="none" w:sz="0" w:space="0" w:color="auto"/>
            <w:left w:val="none" w:sz="0" w:space="0" w:color="auto"/>
            <w:bottom w:val="none" w:sz="0" w:space="0" w:color="auto"/>
            <w:right w:val="none" w:sz="0" w:space="0" w:color="auto"/>
          </w:divBdr>
        </w:div>
      </w:divsChild>
    </w:div>
    <w:div w:id="699400299">
      <w:bodyDiv w:val="1"/>
      <w:marLeft w:val="0"/>
      <w:marRight w:val="0"/>
      <w:marTop w:val="0"/>
      <w:marBottom w:val="0"/>
      <w:divBdr>
        <w:top w:val="none" w:sz="0" w:space="0" w:color="auto"/>
        <w:left w:val="none" w:sz="0" w:space="0" w:color="auto"/>
        <w:bottom w:val="none" w:sz="0" w:space="0" w:color="auto"/>
        <w:right w:val="none" w:sz="0" w:space="0" w:color="auto"/>
      </w:divBdr>
    </w:div>
    <w:div w:id="713508514">
      <w:bodyDiv w:val="1"/>
      <w:marLeft w:val="0"/>
      <w:marRight w:val="0"/>
      <w:marTop w:val="0"/>
      <w:marBottom w:val="0"/>
      <w:divBdr>
        <w:top w:val="none" w:sz="0" w:space="0" w:color="auto"/>
        <w:left w:val="none" w:sz="0" w:space="0" w:color="auto"/>
        <w:bottom w:val="none" w:sz="0" w:space="0" w:color="auto"/>
        <w:right w:val="none" w:sz="0" w:space="0" w:color="auto"/>
      </w:divBdr>
      <w:divsChild>
        <w:div w:id="1610309660">
          <w:marLeft w:val="274"/>
          <w:marRight w:val="0"/>
          <w:marTop w:val="200"/>
          <w:marBottom w:val="0"/>
          <w:divBdr>
            <w:top w:val="none" w:sz="0" w:space="0" w:color="auto"/>
            <w:left w:val="none" w:sz="0" w:space="0" w:color="auto"/>
            <w:bottom w:val="none" w:sz="0" w:space="0" w:color="auto"/>
            <w:right w:val="none" w:sz="0" w:space="0" w:color="auto"/>
          </w:divBdr>
        </w:div>
      </w:divsChild>
    </w:div>
    <w:div w:id="723410405">
      <w:bodyDiv w:val="1"/>
      <w:marLeft w:val="0"/>
      <w:marRight w:val="0"/>
      <w:marTop w:val="0"/>
      <w:marBottom w:val="0"/>
      <w:divBdr>
        <w:top w:val="none" w:sz="0" w:space="0" w:color="auto"/>
        <w:left w:val="none" w:sz="0" w:space="0" w:color="auto"/>
        <w:bottom w:val="none" w:sz="0" w:space="0" w:color="auto"/>
        <w:right w:val="none" w:sz="0" w:space="0" w:color="auto"/>
      </w:divBdr>
    </w:div>
    <w:div w:id="735322378">
      <w:bodyDiv w:val="1"/>
      <w:marLeft w:val="0"/>
      <w:marRight w:val="0"/>
      <w:marTop w:val="0"/>
      <w:marBottom w:val="0"/>
      <w:divBdr>
        <w:top w:val="none" w:sz="0" w:space="0" w:color="auto"/>
        <w:left w:val="none" w:sz="0" w:space="0" w:color="auto"/>
        <w:bottom w:val="none" w:sz="0" w:space="0" w:color="auto"/>
        <w:right w:val="none" w:sz="0" w:space="0" w:color="auto"/>
      </w:divBdr>
      <w:divsChild>
        <w:div w:id="1447654076">
          <w:marLeft w:val="547"/>
          <w:marRight w:val="0"/>
          <w:marTop w:val="115"/>
          <w:marBottom w:val="0"/>
          <w:divBdr>
            <w:top w:val="none" w:sz="0" w:space="0" w:color="auto"/>
            <w:left w:val="none" w:sz="0" w:space="0" w:color="auto"/>
            <w:bottom w:val="none" w:sz="0" w:space="0" w:color="auto"/>
            <w:right w:val="none" w:sz="0" w:space="0" w:color="auto"/>
          </w:divBdr>
        </w:div>
        <w:div w:id="1540122903">
          <w:marLeft w:val="547"/>
          <w:marRight w:val="0"/>
          <w:marTop w:val="115"/>
          <w:marBottom w:val="0"/>
          <w:divBdr>
            <w:top w:val="none" w:sz="0" w:space="0" w:color="auto"/>
            <w:left w:val="none" w:sz="0" w:space="0" w:color="auto"/>
            <w:bottom w:val="none" w:sz="0" w:space="0" w:color="auto"/>
            <w:right w:val="none" w:sz="0" w:space="0" w:color="auto"/>
          </w:divBdr>
        </w:div>
      </w:divsChild>
    </w:div>
    <w:div w:id="740759765">
      <w:bodyDiv w:val="1"/>
      <w:marLeft w:val="0"/>
      <w:marRight w:val="0"/>
      <w:marTop w:val="0"/>
      <w:marBottom w:val="0"/>
      <w:divBdr>
        <w:top w:val="none" w:sz="0" w:space="0" w:color="auto"/>
        <w:left w:val="none" w:sz="0" w:space="0" w:color="auto"/>
        <w:bottom w:val="none" w:sz="0" w:space="0" w:color="auto"/>
        <w:right w:val="none" w:sz="0" w:space="0" w:color="auto"/>
      </w:divBdr>
    </w:div>
    <w:div w:id="769667747">
      <w:bodyDiv w:val="1"/>
      <w:marLeft w:val="0"/>
      <w:marRight w:val="0"/>
      <w:marTop w:val="0"/>
      <w:marBottom w:val="0"/>
      <w:divBdr>
        <w:top w:val="none" w:sz="0" w:space="0" w:color="auto"/>
        <w:left w:val="none" w:sz="0" w:space="0" w:color="auto"/>
        <w:bottom w:val="none" w:sz="0" w:space="0" w:color="auto"/>
        <w:right w:val="none" w:sz="0" w:space="0" w:color="auto"/>
      </w:divBdr>
    </w:div>
    <w:div w:id="780731622">
      <w:bodyDiv w:val="1"/>
      <w:marLeft w:val="0"/>
      <w:marRight w:val="0"/>
      <w:marTop w:val="0"/>
      <w:marBottom w:val="0"/>
      <w:divBdr>
        <w:top w:val="none" w:sz="0" w:space="0" w:color="auto"/>
        <w:left w:val="none" w:sz="0" w:space="0" w:color="auto"/>
        <w:bottom w:val="none" w:sz="0" w:space="0" w:color="auto"/>
        <w:right w:val="none" w:sz="0" w:space="0" w:color="auto"/>
      </w:divBdr>
    </w:div>
    <w:div w:id="785122611">
      <w:bodyDiv w:val="1"/>
      <w:marLeft w:val="0"/>
      <w:marRight w:val="0"/>
      <w:marTop w:val="0"/>
      <w:marBottom w:val="0"/>
      <w:divBdr>
        <w:top w:val="none" w:sz="0" w:space="0" w:color="auto"/>
        <w:left w:val="none" w:sz="0" w:space="0" w:color="auto"/>
        <w:bottom w:val="none" w:sz="0" w:space="0" w:color="auto"/>
        <w:right w:val="none" w:sz="0" w:space="0" w:color="auto"/>
      </w:divBdr>
    </w:div>
    <w:div w:id="804199429">
      <w:bodyDiv w:val="1"/>
      <w:marLeft w:val="0"/>
      <w:marRight w:val="0"/>
      <w:marTop w:val="0"/>
      <w:marBottom w:val="0"/>
      <w:divBdr>
        <w:top w:val="none" w:sz="0" w:space="0" w:color="auto"/>
        <w:left w:val="none" w:sz="0" w:space="0" w:color="auto"/>
        <w:bottom w:val="none" w:sz="0" w:space="0" w:color="auto"/>
        <w:right w:val="none" w:sz="0" w:space="0" w:color="auto"/>
      </w:divBdr>
    </w:div>
    <w:div w:id="846867477">
      <w:bodyDiv w:val="1"/>
      <w:marLeft w:val="0"/>
      <w:marRight w:val="0"/>
      <w:marTop w:val="0"/>
      <w:marBottom w:val="0"/>
      <w:divBdr>
        <w:top w:val="none" w:sz="0" w:space="0" w:color="auto"/>
        <w:left w:val="none" w:sz="0" w:space="0" w:color="auto"/>
        <w:bottom w:val="none" w:sz="0" w:space="0" w:color="auto"/>
        <w:right w:val="none" w:sz="0" w:space="0" w:color="auto"/>
      </w:divBdr>
    </w:div>
    <w:div w:id="850026076">
      <w:bodyDiv w:val="1"/>
      <w:marLeft w:val="0"/>
      <w:marRight w:val="0"/>
      <w:marTop w:val="0"/>
      <w:marBottom w:val="0"/>
      <w:divBdr>
        <w:top w:val="none" w:sz="0" w:space="0" w:color="auto"/>
        <w:left w:val="none" w:sz="0" w:space="0" w:color="auto"/>
        <w:bottom w:val="none" w:sz="0" w:space="0" w:color="auto"/>
        <w:right w:val="none" w:sz="0" w:space="0" w:color="auto"/>
      </w:divBdr>
    </w:div>
    <w:div w:id="899704883">
      <w:bodyDiv w:val="1"/>
      <w:marLeft w:val="0"/>
      <w:marRight w:val="0"/>
      <w:marTop w:val="0"/>
      <w:marBottom w:val="0"/>
      <w:divBdr>
        <w:top w:val="none" w:sz="0" w:space="0" w:color="auto"/>
        <w:left w:val="none" w:sz="0" w:space="0" w:color="auto"/>
        <w:bottom w:val="none" w:sz="0" w:space="0" w:color="auto"/>
        <w:right w:val="none" w:sz="0" w:space="0" w:color="auto"/>
      </w:divBdr>
      <w:divsChild>
        <w:div w:id="39675760">
          <w:marLeft w:val="374"/>
          <w:marRight w:val="0"/>
          <w:marTop w:val="480"/>
          <w:marBottom w:val="0"/>
          <w:divBdr>
            <w:top w:val="none" w:sz="0" w:space="0" w:color="auto"/>
            <w:left w:val="none" w:sz="0" w:space="0" w:color="auto"/>
            <w:bottom w:val="none" w:sz="0" w:space="0" w:color="auto"/>
            <w:right w:val="none" w:sz="0" w:space="0" w:color="auto"/>
          </w:divBdr>
        </w:div>
        <w:div w:id="440495919">
          <w:marLeft w:val="374"/>
          <w:marRight w:val="0"/>
          <w:marTop w:val="480"/>
          <w:marBottom w:val="0"/>
          <w:divBdr>
            <w:top w:val="none" w:sz="0" w:space="0" w:color="auto"/>
            <w:left w:val="none" w:sz="0" w:space="0" w:color="auto"/>
            <w:bottom w:val="none" w:sz="0" w:space="0" w:color="auto"/>
            <w:right w:val="none" w:sz="0" w:space="0" w:color="auto"/>
          </w:divBdr>
        </w:div>
        <w:div w:id="1386102072">
          <w:marLeft w:val="907"/>
          <w:marRight w:val="0"/>
          <w:marTop w:val="240"/>
          <w:marBottom w:val="0"/>
          <w:divBdr>
            <w:top w:val="none" w:sz="0" w:space="0" w:color="auto"/>
            <w:left w:val="none" w:sz="0" w:space="0" w:color="auto"/>
            <w:bottom w:val="none" w:sz="0" w:space="0" w:color="auto"/>
            <w:right w:val="none" w:sz="0" w:space="0" w:color="auto"/>
          </w:divBdr>
        </w:div>
      </w:divsChild>
    </w:div>
    <w:div w:id="911500789">
      <w:bodyDiv w:val="1"/>
      <w:marLeft w:val="0"/>
      <w:marRight w:val="0"/>
      <w:marTop w:val="0"/>
      <w:marBottom w:val="0"/>
      <w:divBdr>
        <w:top w:val="none" w:sz="0" w:space="0" w:color="auto"/>
        <w:left w:val="none" w:sz="0" w:space="0" w:color="auto"/>
        <w:bottom w:val="none" w:sz="0" w:space="0" w:color="auto"/>
        <w:right w:val="none" w:sz="0" w:space="0" w:color="auto"/>
      </w:divBdr>
    </w:div>
    <w:div w:id="916406695">
      <w:bodyDiv w:val="1"/>
      <w:marLeft w:val="0"/>
      <w:marRight w:val="0"/>
      <w:marTop w:val="0"/>
      <w:marBottom w:val="0"/>
      <w:divBdr>
        <w:top w:val="none" w:sz="0" w:space="0" w:color="auto"/>
        <w:left w:val="none" w:sz="0" w:space="0" w:color="auto"/>
        <w:bottom w:val="none" w:sz="0" w:space="0" w:color="auto"/>
        <w:right w:val="none" w:sz="0" w:space="0" w:color="auto"/>
      </w:divBdr>
      <w:divsChild>
        <w:div w:id="1421558991">
          <w:marLeft w:val="0"/>
          <w:marRight w:val="0"/>
          <w:marTop w:val="0"/>
          <w:marBottom w:val="0"/>
          <w:divBdr>
            <w:top w:val="none" w:sz="0" w:space="0" w:color="auto"/>
            <w:left w:val="none" w:sz="0" w:space="0" w:color="auto"/>
            <w:bottom w:val="none" w:sz="0" w:space="0" w:color="auto"/>
            <w:right w:val="none" w:sz="0" w:space="0" w:color="auto"/>
          </w:divBdr>
        </w:div>
        <w:div w:id="1674066406">
          <w:marLeft w:val="0"/>
          <w:marRight w:val="0"/>
          <w:marTop w:val="0"/>
          <w:marBottom w:val="0"/>
          <w:divBdr>
            <w:top w:val="none" w:sz="0" w:space="0" w:color="auto"/>
            <w:left w:val="none" w:sz="0" w:space="0" w:color="auto"/>
            <w:bottom w:val="none" w:sz="0" w:space="0" w:color="auto"/>
            <w:right w:val="none" w:sz="0" w:space="0" w:color="auto"/>
          </w:divBdr>
        </w:div>
      </w:divsChild>
    </w:div>
    <w:div w:id="928000136">
      <w:bodyDiv w:val="1"/>
      <w:marLeft w:val="0"/>
      <w:marRight w:val="0"/>
      <w:marTop w:val="0"/>
      <w:marBottom w:val="0"/>
      <w:divBdr>
        <w:top w:val="none" w:sz="0" w:space="0" w:color="auto"/>
        <w:left w:val="none" w:sz="0" w:space="0" w:color="auto"/>
        <w:bottom w:val="none" w:sz="0" w:space="0" w:color="auto"/>
        <w:right w:val="none" w:sz="0" w:space="0" w:color="auto"/>
      </w:divBdr>
      <w:divsChild>
        <w:div w:id="815338739">
          <w:marLeft w:val="0"/>
          <w:marRight w:val="0"/>
          <w:marTop w:val="0"/>
          <w:marBottom w:val="120"/>
          <w:divBdr>
            <w:top w:val="none" w:sz="0" w:space="0" w:color="auto"/>
            <w:left w:val="none" w:sz="0" w:space="0" w:color="auto"/>
            <w:bottom w:val="none" w:sz="0" w:space="0" w:color="auto"/>
            <w:right w:val="none" w:sz="0" w:space="0" w:color="auto"/>
          </w:divBdr>
        </w:div>
      </w:divsChild>
    </w:div>
    <w:div w:id="950169688">
      <w:bodyDiv w:val="1"/>
      <w:marLeft w:val="0"/>
      <w:marRight w:val="0"/>
      <w:marTop w:val="0"/>
      <w:marBottom w:val="0"/>
      <w:divBdr>
        <w:top w:val="none" w:sz="0" w:space="0" w:color="auto"/>
        <w:left w:val="none" w:sz="0" w:space="0" w:color="auto"/>
        <w:bottom w:val="none" w:sz="0" w:space="0" w:color="auto"/>
        <w:right w:val="none" w:sz="0" w:space="0" w:color="auto"/>
      </w:divBdr>
    </w:div>
    <w:div w:id="972252347">
      <w:bodyDiv w:val="1"/>
      <w:marLeft w:val="0"/>
      <w:marRight w:val="0"/>
      <w:marTop w:val="0"/>
      <w:marBottom w:val="0"/>
      <w:divBdr>
        <w:top w:val="none" w:sz="0" w:space="0" w:color="auto"/>
        <w:left w:val="none" w:sz="0" w:space="0" w:color="auto"/>
        <w:bottom w:val="none" w:sz="0" w:space="0" w:color="auto"/>
        <w:right w:val="none" w:sz="0" w:space="0" w:color="auto"/>
      </w:divBdr>
    </w:div>
    <w:div w:id="985210197">
      <w:bodyDiv w:val="1"/>
      <w:marLeft w:val="0"/>
      <w:marRight w:val="0"/>
      <w:marTop w:val="0"/>
      <w:marBottom w:val="0"/>
      <w:divBdr>
        <w:top w:val="none" w:sz="0" w:space="0" w:color="auto"/>
        <w:left w:val="none" w:sz="0" w:space="0" w:color="auto"/>
        <w:bottom w:val="none" w:sz="0" w:space="0" w:color="auto"/>
        <w:right w:val="none" w:sz="0" w:space="0" w:color="auto"/>
      </w:divBdr>
    </w:div>
    <w:div w:id="988097998">
      <w:bodyDiv w:val="1"/>
      <w:marLeft w:val="0"/>
      <w:marRight w:val="0"/>
      <w:marTop w:val="0"/>
      <w:marBottom w:val="0"/>
      <w:divBdr>
        <w:top w:val="none" w:sz="0" w:space="0" w:color="auto"/>
        <w:left w:val="none" w:sz="0" w:space="0" w:color="auto"/>
        <w:bottom w:val="none" w:sz="0" w:space="0" w:color="auto"/>
        <w:right w:val="none" w:sz="0" w:space="0" w:color="auto"/>
      </w:divBdr>
    </w:div>
    <w:div w:id="1011369093">
      <w:bodyDiv w:val="1"/>
      <w:marLeft w:val="0"/>
      <w:marRight w:val="0"/>
      <w:marTop w:val="0"/>
      <w:marBottom w:val="0"/>
      <w:divBdr>
        <w:top w:val="none" w:sz="0" w:space="0" w:color="auto"/>
        <w:left w:val="none" w:sz="0" w:space="0" w:color="auto"/>
        <w:bottom w:val="none" w:sz="0" w:space="0" w:color="auto"/>
        <w:right w:val="none" w:sz="0" w:space="0" w:color="auto"/>
      </w:divBdr>
      <w:divsChild>
        <w:div w:id="1701517558">
          <w:marLeft w:val="403"/>
          <w:marRight w:val="0"/>
          <w:marTop w:val="0"/>
          <w:marBottom w:val="0"/>
          <w:divBdr>
            <w:top w:val="none" w:sz="0" w:space="0" w:color="auto"/>
            <w:left w:val="none" w:sz="0" w:space="0" w:color="auto"/>
            <w:bottom w:val="none" w:sz="0" w:space="0" w:color="auto"/>
            <w:right w:val="none" w:sz="0" w:space="0" w:color="auto"/>
          </w:divBdr>
        </w:div>
        <w:div w:id="2117821932">
          <w:marLeft w:val="403"/>
          <w:marRight w:val="0"/>
          <w:marTop w:val="0"/>
          <w:marBottom w:val="0"/>
          <w:divBdr>
            <w:top w:val="none" w:sz="0" w:space="0" w:color="auto"/>
            <w:left w:val="none" w:sz="0" w:space="0" w:color="auto"/>
            <w:bottom w:val="none" w:sz="0" w:space="0" w:color="auto"/>
            <w:right w:val="none" w:sz="0" w:space="0" w:color="auto"/>
          </w:divBdr>
        </w:div>
      </w:divsChild>
    </w:div>
    <w:div w:id="1013990789">
      <w:bodyDiv w:val="1"/>
      <w:marLeft w:val="0"/>
      <w:marRight w:val="0"/>
      <w:marTop w:val="0"/>
      <w:marBottom w:val="0"/>
      <w:divBdr>
        <w:top w:val="none" w:sz="0" w:space="0" w:color="auto"/>
        <w:left w:val="none" w:sz="0" w:space="0" w:color="auto"/>
        <w:bottom w:val="none" w:sz="0" w:space="0" w:color="auto"/>
        <w:right w:val="none" w:sz="0" w:space="0" w:color="auto"/>
      </w:divBdr>
    </w:div>
    <w:div w:id="1066300798">
      <w:bodyDiv w:val="1"/>
      <w:marLeft w:val="0"/>
      <w:marRight w:val="0"/>
      <w:marTop w:val="0"/>
      <w:marBottom w:val="0"/>
      <w:divBdr>
        <w:top w:val="none" w:sz="0" w:space="0" w:color="auto"/>
        <w:left w:val="none" w:sz="0" w:space="0" w:color="auto"/>
        <w:bottom w:val="none" w:sz="0" w:space="0" w:color="auto"/>
        <w:right w:val="none" w:sz="0" w:space="0" w:color="auto"/>
      </w:divBdr>
    </w:div>
    <w:div w:id="1072922433">
      <w:bodyDiv w:val="1"/>
      <w:marLeft w:val="0"/>
      <w:marRight w:val="0"/>
      <w:marTop w:val="0"/>
      <w:marBottom w:val="0"/>
      <w:divBdr>
        <w:top w:val="none" w:sz="0" w:space="0" w:color="auto"/>
        <w:left w:val="none" w:sz="0" w:space="0" w:color="auto"/>
        <w:bottom w:val="none" w:sz="0" w:space="0" w:color="auto"/>
        <w:right w:val="none" w:sz="0" w:space="0" w:color="auto"/>
      </w:divBdr>
    </w:div>
    <w:div w:id="1075277851">
      <w:bodyDiv w:val="1"/>
      <w:marLeft w:val="0"/>
      <w:marRight w:val="0"/>
      <w:marTop w:val="0"/>
      <w:marBottom w:val="0"/>
      <w:divBdr>
        <w:top w:val="none" w:sz="0" w:space="0" w:color="auto"/>
        <w:left w:val="none" w:sz="0" w:space="0" w:color="auto"/>
        <w:bottom w:val="none" w:sz="0" w:space="0" w:color="auto"/>
        <w:right w:val="none" w:sz="0" w:space="0" w:color="auto"/>
      </w:divBdr>
      <w:divsChild>
        <w:div w:id="489710070">
          <w:marLeft w:val="403"/>
          <w:marRight w:val="0"/>
          <w:marTop w:val="0"/>
          <w:marBottom w:val="0"/>
          <w:divBdr>
            <w:top w:val="none" w:sz="0" w:space="0" w:color="auto"/>
            <w:left w:val="none" w:sz="0" w:space="0" w:color="auto"/>
            <w:bottom w:val="none" w:sz="0" w:space="0" w:color="auto"/>
            <w:right w:val="none" w:sz="0" w:space="0" w:color="auto"/>
          </w:divBdr>
        </w:div>
        <w:div w:id="1254705236">
          <w:marLeft w:val="403"/>
          <w:marRight w:val="0"/>
          <w:marTop w:val="0"/>
          <w:marBottom w:val="0"/>
          <w:divBdr>
            <w:top w:val="none" w:sz="0" w:space="0" w:color="auto"/>
            <w:left w:val="none" w:sz="0" w:space="0" w:color="auto"/>
            <w:bottom w:val="none" w:sz="0" w:space="0" w:color="auto"/>
            <w:right w:val="none" w:sz="0" w:space="0" w:color="auto"/>
          </w:divBdr>
        </w:div>
        <w:div w:id="1590506864">
          <w:marLeft w:val="403"/>
          <w:marRight w:val="0"/>
          <w:marTop w:val="0"/>
          <w:marBottom w:val="0"/>
          <w:divBdr>
            <w:top w:val="none" w:sz="0" w:space="0" w:color="auto"/>
            <w:left w:val="none" w:sz="0" w:space="0" w:color="auto"/>
            <w:bottom w:val="none" w:sz="0" w:space="0" w:color="auto"/>
            <w:right w:val="none" w:sz="0" w:space="0" w:color="auto"/>
          </w:divBdr>
        </w:div>
      </w:divsChild>
    </w:div>
    <w:div w:id="1100838510">
      <w:bodyDiv w:val="1"/>
      <w:marLeft w:val="0"/>
      <w:marRight w:val="0"/>
      <w:marTop w:val="0"/>
      <w:marBottom w:val="0"/>
      <w:divBdr>
        <w:top w:val="none" w:sz="0" w:space="0" w:color="auto"/>
        <w:left w:val="none" w:sz="0" w:space="0" w:color="auto"/>
        <w:bottom w:val="none" w:sz="0" w:space="0" w:color="auto"/>
        <w:right w:val="none" w:sz="0" w:space="0" w:color="auto"/>
      </w:divBdr>
    </w:div>
    <w:div w:id="1103841776">
      <w:bodyDiv w:val="1"/>
      <w:marLeft w:val="0"/>
      <w:marRight w:val="0"/>
      <w:marTop w:val="0"/>
      <w:marBottom w:val="0"/>
      <w:divBdr>
        <w:top w:val="none" w:sz="0" w:space="0" w:color="auto"/>
        <w:left w:val="none" w:sz="0" w:space="0" w:color="auto"/>
        <w:bottom w:val="none" w:sz="0" w:space="0" w:color="auto"/>
        <w:right w:val="none" w:sz="0" w:space="0" w:color="auto"/>
      </w:divBdr>
      <w:divsChild>
        <w:div w:id="504512802">
          <w:marLeft w:val="907"/>
          <w:marRight w:val="0"/>
          <w:marTop w:val="240"/>
          <w:marBottom w:val="0"/>
          <w:divBdr>
            <w:top w:val="none" w:sz="0" w:space="0" w:color="auto"/>
            <w:left w:val="none" w:sz="0" w:space="0" w:color="auto"/>
            <w:bottom w:val="none" w:sz="0" w:space="0" w:color="auto"/>
            <w:right w:val="none" w:sz="0" w:space="0" w:color="auto"/>
          </w:divBdr>
        </w:div>
      </w:divsChild>
    </w:div>
    <w:div w:id="1109815202">
      <w:bodyDiv w:val="1"/>
      <w:marLeft w:val="0"/>
      <w:marRight w:val="0"/>
      <w:marTop w:val="0"/>
      <w:marBottom w:val="0"/>
      <w:divBdr>
        <w:top w:val="none" w:sz="0" w:space="0" w:color="auto"/>
        <w:left w:val="none" w:sz="0" w:space="0" w:color="auto"/>
        <w:bottom w:val="none" w:sz="0" w:space="0" w:color="auto"/>
        <w:right w:val="none" w:sz="0" w:space="0" w:color="auto"/>
      </w:divBdr>
    </w:div>
    <w:div w:id="1152521676">
      <w:bodyDiv w:val="1"/>
      <w:marLeft w:val="0"/>
      <w:marRight w:val="0"/>
      <w:marTop w:val="0"/>
      <w:marBottom w:val="0"/>
      <w:divBdr>
        <w:top w:val="none" w:sz="0" w:space="0" w:color="auto"/>
        <w:left w:val="none" w:sz="0" w:space="0" w:color="auto"/>
        <w:bottom w:val="none" w:sz="0" w:space="0" w:color="auto"/>
        <w:right w:val="none" w:sz="0" w:space="0" w:color="auto"/>
      </w:divBdr>
    </w:div>
    <w:div w:id="1206873339">
      <w:bodyDiv w:val="1"/>
      <w:marLeft w:val="0"/>
      <w:marRight w:val="0"/>
      <w:marTop w:val="0"/>
      <w:marBottom w:val="0"/>
      <w:divBdr>
        <w:top w:val="none" w:sz="0" w:space="0" w:color="auto"/>
        <w:left w:val="none" w:sz="0" w:space="0" w:color="auto"/>
        <w:bottom w:val="none" w:sz="0" w:space="0" w:color="auto"/>
        <w:right w:val="none" w:sz="0" w:space="0" w:color="auto"/>
      </w:divBdr>
    </w:div>
    <w:div w:id="1208757050">
      <w:bodyDiv w:val="1"/>
      <w:marLeft w:val="0"/>
      <w:marRight w:val="0"/>
      <w:marTop w:val="0"/>
      <w:marBottom w:val="0"/>
      <w:divBdr>
        <w:top w:val="none" w:sz="0" w:space="0" w:color="auto"/>
        <w:left w:val="none" w:sz="0" w:space="0" w:color="auto"/>
        <w:bottom w:val="none" w:sz="0" w:space="0" w:color="auto"/>
        <w:right w:val="none" w:sz="0" w:space="0" w:color="auto"/>
      </w:divBdr>
      <w:divsChild>
        <w:div w:id="1749378811">
          <w:marLeft w:val="547"/>
          <w:marRight w:val="0"/>
          <w:marTop w:val="86"/>
          <w:marBottom w:val="0"/>
          <w:divBdr>
            <w:top w:val="none" w:sz="0" w:space="0" w:color="auto"/>
            <w:left w:val="none" w:sz="0" w:space="0" w:color="auto"/>
            <w:bottom w:val="none" w:sz="0" w:space="0" w:color="auto"/>
            <w:right w:val="none" w:sz="0" w:space="0" w:color="auto"/>
          </w:divBdr>
        </w:div>
      </w:divsChild>
    </w:div>
    <w:div w:id="1231386866">
      <w:bodyDiv w:val="1"/>
      <w:marLeft w:val="0"/>
      <w:marRight w:val="0"/>
      <w:marTop w:val="0"/>
      <w:marBottom w:val="0"/>
      <w:divBdr>
        <w:top w:val="none" w:sz="0" w:space="0" w:color="auto"/>
        <w:left w:val="none" w:sz="0" w:space="0" w:color="auto"/>
        <w:bottom w:val="none" w:sz="0" w:space="0" w:color="auto"/>
        <w:right w:val="none" w:sz="0" w:space="0" w:color="auto"/>
      </w:divBdr>
    </w:div>
    <w:div w:id="1246836435">
      <w:bodyDiv w:val="1"/>
      <w:marLeft w:val="0"/>
      <w:marRight w:val="0"/>
      <w:marTop w:val="0"/>
      <w:marBottom w:val="0"/>
      <w:divBdr>
        <w:top w:val="none" w:sz="0" w:space="0" w:color="auto"/>
        <w:left w:val="none" w:sz="0" w:space="0" w:color="auto"/>
        <w:bottom w:val="none" w:sz="0" w:space="0" w:color="auto"/>
        <w:right w:val="none" w:sz="0" w:space="0" w:color="auto"/>
      </w:divBdr>
    </w:div>
    <w:div w:id="1264652358">
      <w:bodyDiv w:val="1"/>
      <w:marLeft w:val="0"/>
      <w:marRight w:val="0"/>
      <w:marTop w:val="0"/>
      <w:marBottom w:val="0"/>
      <w:divBdr>
        <w:top w:val="none" w:sz="0" w:space="0" w:color="auto"/>
        <w:left w:val="none" w:sz="0" w:space="0" w:color="auto"/>
        <w:bottom w:val="none" w:sz="0" w:space="0" w:color="auto"/>
        <w:right w:val="none" w:sz="0" w:space="0" w:color="auto"/>
      </w:divBdr>
    </w:div>
    <w:div w:id="1293562446">
      <w:bodyDiv w:val="1"/>
      <w:marLeft w:val="0"/>
      <w:marRight w:val="0"/>
      <w:marTop w:val="0"/>
      <w:marBottom w:val="0"/>
      <w:divBdr>
        <w:top w:val="none" w:sz="0" w:space="0" w:color="auto"/>
        <w:left w:val="none" w:sz="0" w:space="0" w:color="auto"/>
        <w:bottom w:val="none" w:sz="0" w:space="0" w:color="auto"/>
        <w:right w:val="none" w:sz="0" w:space="0" w:color="auto"/>
      </w:divBdr>
      <w:divsChild>
        <w:div w:id="740951065">
          <w:marLeft w:val="274"/>
          <w:marRight w:val="0"/>
          <w:marTop w:val="86"/>
          <w:marBottom w:val="0"/>
          <w:divBdr>
            <w:top w:val="none" w:sz="0" w:space="0" w:color="auto"/>
            <w:left w:val="none" w:sz="0" w:space="0" w:color="auto"/>
            <w:bottom w:val="none" w:sz="0" w:space="0" w:color="auto"/>
            <w:right w:val="none" w:sz="0" w:space="0" w:color="auto"/>
          </w:divBdr>
        </w:div>
      </w:divsChild>
    </w:div>
    <w:div w:id="1319918453">
      <w:bodyDiv w:val="1"/>
      <w:marLeft w:val="0"/>
      <w:marRight w:val="0"/>
      <w:marTop w:val="0"/>
      <w:marBottom w:val="0"/>
      <w:divBdr>
        <w:top w:val="none" w:sz="0" w:space="0" w:color="auto"/>
        <w:left w:val="none" w:sz="0" w:space="0" w:color="auto"/>
        <w:bottom w:val="none" w:sz="0" w:space="0" w:color="auto"/>
        <w:right w:val="none" w:sz="0" w:space="0" w:color="auto"/>
      </w:divBdr>
    </w:div>
    <w:div w:id="1324891806">
      <w:bodyDiv w:val="1"/>
      <w:marLeft w:val="0"/>
      <w:marRight w:val="0"/>
      <w:marTop w:val="0"/>
      <w:marBottom w:val="0"/>
      <w:divBdr>
        <w:top w:val="none" w:sz="0" w:space="0" w:color="auto"/>
        <w:left w:val="none" w:sz="0" w:space="0" w:color="auto"/>
        <w:bottom w:val="none" w:sz="0" w:space="0" w:color="auto"/>
        <w:right w:val="none" w:sz="0" w:space="0" w:color="auto"/>
      </w:divBdr>
    </w:div>
    <w:div w:id="1335454915">
      <w:bodyDiv w:val="1"/>
      <w:marLeft w:val="0"/>
      <w:marRight w:val="0"/>
      <w:marTop w:val="0"/>
      <w:marBottom w:val="0"/>
      <w:divBdr>
        <w:top w:val="none" w:sz="0" w:space="0" w:color="auto"/>
        <w:left w:val="none" w:sz="0" w:space="0" w:color="auto"/>
        <w:bottom w:val="none" w:sz="0" w:space="0" w:color="auto"/>
        <w:right w:val="none" w:sz="0" w:space="0" w:color="auto"/>
      </w:divBdr>
      <w:divsChild>
        <w:div w:id="347760457">
          <w:marLeft w:val="720"/>
          <w:marRight w:val="0"/>
          <w:marTop w:val="216"/>
          <w:marBottom w:val="0"/>
          <w:divBdr>
            <w:top w:val="none" w:sz="0" w:space="0" w:color="auto"/>
            <w:left w:val="none" w:sz="0" w:space="0" w:color="auto"/>
            <w:bottom w:val="none" w:sz="0" w:space="0" w:color="auto"/>
            <w:right w:val="none" w:sz="0" w:space="0" w:color="auto"/>
          </w:divBdr>
        </w:div>
        <w:div w:id="784614889">
          <w:marLeft w:val="720"/>
          <w:marRight w:val="0"/>
          <w:marTop w:val="216"/>
          <w:marBottom w:val="0"/>
          <w:divBdr>
            <w:top w:val="none" w:sz="0" w:space="0" w:color="auto"/>
            <w:left w:val="none" w:sz="0" w:space="0" w:color="auto"/>
            <w:bottom w:val="none" w:sz="0" w:space="0" w:color="auto"/>
            <w:right w:val="none" w:sz="0" w:space="0" w:color="auto"/>
          </w:divBdr>
        </w:div>
        <w:div w:id="1036738842">
          <w:marLeft w:val="720"/>
          <w:marRight w:val="0"/>
          <w:marTop w:val="216"/>
          <w:marBottom w:val="0"/>
          <w:divBdr>
            <w:top w:val="none" w:sz="0" w:space="0" w:color="auto"/>
            <w:left w:val="none" w:sz="0" w:space="0" w:color="auto"/>
            <w:bottom w:val="none" w:sz="0" w:space="0" w:color="auto"/>
            <w:right w:val="none" w:sz="0" w:space="0" w:color="auto"/>
          </w:divBdr>
        </w:div>
        <w:div w:id="1608082202">
          <w:marLeft w:val="720"/>
          <w:marRight w:val="0"/>
          <w:marTop w:val="216"/>
          <w:marBottom w:val="0"/>
          <w:divBdr>
            <w:top w:val="none" w:sz="0" w:space="0" w:color="auto"/>
            <w:left w:val="none" w:sz="0" w:space="0" w:color="auto"/>
            <w:bottom w:val="none" w:sz="0" w:space="0" w:color="auto"/>
            <w:right w:val="none" w:sz="0" w:space="0" w:color="auto"/>
          </w:divBdr>
        </w:div>
        <w:div w:id="1838764363">
          <w:marLeft w:val="720"/>
          <w:marRight w:val="0"/>
          <w:marTop w:val="216"/>
          <w:marBottom w:val="0"/>
          <w:divBdr>
            <w:top w:val="none" w:sz="0" w:space="0" w:color="auto"/>
            <w:left w:val="none" w:sz="0" w:space="0" w:color="auto"/>
            <w:bottom w:val="none" w:sz="0" w:space="0" w:color="auto"/>
            <w:right w:val="none" w:sz="0" w:space="0" w:color="auto"/>
          </w:divBdr>
        </w:div>
        <w:div w:id="2143383003">
          <w:marLeft w:val="720"/>
          <w:marRight w:val="0"/>
          <w:marTop w:val="216"/>
          <w:marBottom w:val="0"/>
          <w:divBdr>
            <w:top w:val="none" w:sz="0" w:space="0" w:color="auto"/>
            <w:left w:val="none" w:sz="0" w:space="0" w:color="auto"/>
            <w:bottom w:val="none" w:sz="0" w:space="0" w:color="auto"/>
            <w:right w:val="none" w:sz="0" w:space="0" w:color="auto"/>
          </w:divBdr>
        </w:div>
      </w:divsChild>
    </w:div>
    <w:div w:id="1339238488">
      <w:bodyDiv w:val="1"/>
      <w:marLeft w:val="0"/>
      <w:marRight w:val="0"/>
      <w:marTop w:val="0"/>
      <w:marBottom w:val="0"/>
      <w:divBdr>
        <w:top w:val="none" w:sz="0" w:space="0" w:color="auto"/>
        <w:left w:val="none" w:sz="0" w:space="0" w:color="auto"/>
        <w:bottom w:val="none" w:sz="0" w:space="0" w:color="auto"/>
        <w:right w:val="none" w:sz="0" w:space="0" w:color="auto"/>
      </w:divBdr>
    </w:div>
    <w:div w:id="1359356915">
      <w:bodyDiv w:val="1"/>
      <w:marLeft w:val="0"/>
      <w:marRight w:val="0"/>
      <w:marTop w:val="0"/>
      <w:marBottom w:val="0"/>
      <w:divBdr>
        <w:top w:val="none" w:sz="0" w:space="0" w:color="auto"/>
        <w:left w:val="none" w:sz="0" w:space="0" w:color="auto"/>
        <w:bottom w:val="none" w:sz="0" w:space="0" w:color="auto"/>
        <w:right w:val="none" w:sz="0" w:space="0" w:color="auto"/>
      </w:divBdr>
    </w:div>
    <w:div w:id="1369142705">
      <w:bodyDiv w:val="1"/>
      <w:marLeft w:val="0"/>
      <w:marRight w:val="0"/>
      <w:marTop w:val="0"/>
      <w:marBottom w:val="0"/>
      <w:divBdr>
        <w:top w:val="none" w:sz="0" w:space="0" w:color="auto"/>
        <w:left w:val="none" w:sz="0" w:space="0" w:color="auto"/>
        <w:bottom w:val="none" w:sz="0" w:space="0" w:color="auto"/>
        <w:right w:val="none" w:sz="0" w:space="0" w:color="auto"/>
      </w:divBdr>
    </w:div>
    <w:div w:id="1401169990">
      <w:bodyDiv w:val="1"/>
      <w:marLeft w:val="0"/>
      <w:marRight w:val="0"/>
      <w:marTop w:val="0"/>
      <w:marBottom w:val="0"/>
      <w:divBdr>
        <w:top w:val="none" w:sz="0" w:space="0" w:color="auto"/>
        <w:left w:val="none" w:sz="0" w:space="0" w:color="auto"/>
        <w:bottom w:val="none" w:sz="0" w:space="0" w:color="auto"/>
        <w:right w:val="none" w:sz="0" w:space="0" w:color="auto"/>
      </w:divBdr>
    </w:div>
    <w:div w:id="1406494237">
      <w:bodyDiv w:val="1"/>
      <w:marLeft w:val="0"/>
      <w:marRight w:val="0"/>
      <w:marTop w:val="0"/>
      <w:marBottom w:val="0"/>
      <w:divBdr>
        <w:top w:val="none" w:sz="0" w:space="0" w:color="auto"/>
        <w:left w:val="none" w:sz="0" w:space="0" w:color="auto"/>
        <w:bottom w:val="none" w:sz="0" w:space="0" w:color="auto"/>
        <w:right w:val="none" w:sz="0" w:space="0" w:color="auto"/>
      </w:divBdr>
    </w:div>
    <w:div w:id="1410690026">
      <w:bodyDiv w:val="1"/>
      <w:marLeft w:val="0"/>
      <w:marRight w:val="0"/>
      <w:marTop w:val="0"/>
      <w:marBottom w:val="0"/>
      <w:divBdr>
        <w:top w:val="none" w:sz="0" w:space="0" w:color="auto"/>
        <w:left w:val="none" w:sz="0" w:space="0" w:color="auto"/>
        <w:bottom w:val="none" w:sz="0" w:space="0" w:color="auto"/>
        <w:right w:val="none" w:sz="0" w:space="0" w:color="auto"/>
      </w:divBdr>
    </w:div>
    <w:div w:id="1420560085">
      <w:bodyDiv w:val="1"/>
      <w:marLeft w:val="0"/>
      <w:marRight w:val="0"/>
      <w:marTop w:val="0"/>
      <w:marBottom w:val="0"/>
      <w:divBdr>
        <w:top w:val="none" w:sz="0" w:space="0" w:color="auto"/>
        <w:left w:val="none" w:sz="0" w:space="0" w:color="auto"/>
        <w:bottom w:val="none" w:sz="0" w:space="0" w:color="auto"/>
        <w:right w:val="none" w:sz="0" w:space="0" w:color="auto"/>
      </w:divBdr>
    </w:div>
    <w:div w:id="1420718163">
      <w:bodyDiv w:val="1"/>
      <w:marLeft w:val="0"/>
      <w:marRight w:val="0"/>
      <w:marTop w:val="0"/>
      <w:marBottom w:val="0"/>
      <w:divBdr>
        <w:top w:val="none" w:sz="0" w:space="0" w:color="auto"/>
        <w:left w:val="none" w:sz="0" w:space="0" w:color="auto"/>
        <w:bottom w:val="none" w:sz="0" w:space="0" w:color="auto"/>
        <w:right w:val="none" w:sz="0" w:space="0" w:color="auto"/>
      </w:divBdr>
    </w:div>
    <w:div w:id="1451170346">
      <w:bodyDiv w:val="1"/>
      <w:marLeft w:val="0"/>
      <w:marRight w:val="0"/>
      <w:marTop w:val="0"/>
      <w:marBottom w:val="0"/>
      <w:divBdr>
        <w:top w:val="none" w:sz="0" w:space="0" w:color="auto"/>
        <w:left w:val="none" w:sz="0" w:space="0" w:color="auto"/>
        <w:bottom w:val="none" w:sz="0" w:space="0" w:color="auto"/>
        <w:right w:val="none" w:sz="0" w:space="0" w:color="auto"/>
      </w:divBdr>
    </w:div>
    <w:div w:id="1455520145">
      <w:bodyDiv w:val="1"/>
      <w:marLeft w:val="0"/>
      <w:marRight w:val="0"/>
      <w:marTop w:val="0"/>
      <w:marBottom w:val="0"/>
      <w:divBdr>
        <w:top w:val="none" w:sz="0" w:space="0" w:color="auto"/>
        <w:left w:val="none" w:sz="0" w:space="0" w:color="auto"/>
        <w:bottom w:val="none" w:sz="0" w:space="0" w:color="auto"/>
        <w:right w:val="none" w:sz="0" w:space="0" w:color="auto"/>
      </w:divBdr>
    </w:div>
    <w:div w:id="1491214405">
      <w:bodyDiv w:val="1"/>
      <w:marLeft w:val="0"/>
      <w:marRight w:val="0"/>
      <w:marTop w:val="0"/>
      <w:marBottom w:val="0"/>
      <w:divBdr>
        <w:top w:val="none" w:sz="0" w:space="0" w:color="auto"/>
        <w:left w:val="none" w:sz="0" w:space="0" w:color="auto"/>
        <w:bottom w:val="none" w:sz="0" w:space="0" w:color="auto"/>
        <w:right w:val="none" w:sz="0" w:space="0" w:color="auto"/>
      </w:divBdr>
    </w:div>
    <w:div w:id="1495297902">
      <w:bodyDiv w:val="1"/>
      <w:marLeft w:val="0"/>
      <w:marRight w:val="0"/>
      <w:marTop w:val="0"/>
      <w:marBottom w:val="0"/>
      <w:divBdr>
        <w:top w:val="none" w:sz="0" w:space="0" w:color="auto"/>
        <w:left w:val="none" w:sz="0" w:space="0" w:color="auto"/>
        <w:bottom w:val="none" w:sz="0" w:space="0" w:color="auto"/>
        <w:right w:val="none" w:sz="0" w:space="0" w:color="auto"/>
      </w:divBdr>
    </w:div>
    <w:div w:id="1566068185">
      <w:bodyDiv w:val="1"/>
      <w:marLeft w:val="0"/>
      <w:marRight w:val="0"/>
      <w:marTop w:val="0"/>
      <w:marBottom w:val="0"/>
      <w:divBdr>
        <w:top w:val="none" w:sz="0" w:space="0" w:color="auto"/>
        <w:left w:val="none" w:sz="0" w:space="0" w:color="auto"/>
        <w:bottom w:val="none" w:sz="0" w:space="0" w:color="auto"/>
        <w:right w:val="none" w:sz="0" w:space="0" w:color="auto"/>
      </w:divBdr>
    </w:div>
    <w:div w:id="1601063295">
      <w:bodyDiv w:val="1"/>
      <w:marLeft w:val="0"/>
      <w:marRight w:val="0"/>
      <w:marTop w:val="0"/>
      <w:marBottom w:val="0"/>
      <w:divBdr>
        <w:top w:val="none" w:sz="0" w:space="0" w:color="auto"/>
        <w:left w:val="none" w:sz="0" w:space="0" w:color="auto"/>
        <w:bottom w:val="none" w:sz="0" w:space="0" w:color="auto"/>
        <w:right w:val="none" w:sz="0" w:space="0" w:color="auto"/>
      </w:divBdr>
    </w:div>
    <w:div w:id="1613633234">
      <w:bodyDiv w:val="1"/>
      <w:marLeft w:val="0"/>
      <w:marRight w:val="0"/>
      <w:marTop w:val="0"/>
      <w:marBottom w:val="0"/>
      <w:divBdr>
        <w:top w:val="none" w:sz="0" w:space="0" w:color="auto"/>
        <w:left w:val="none" w:sz="0" w:space="0" w:color="auto"/>
        <w:bottom w:val="none" w:sz="0" w:space="0" w:color="auto"/>
        <w:right w:val="none" w:sz="0" w:space="0" w:color="auto"/>
      </w:divBdr>
    </w:div>
    <w:div w:id="1613972983">
      <w:bodyDiv w:val="1"/>
      <w:marLeft w:val="0"/>
      <w:marRight w:val="0"/>
      <w:marTop w:val="0"/>
      <w:marBottom w:val="0"/>
      <w:divBdr>
        <w:top w:val="none" w:sz="0" w:space="0" w:color="auto"/>
        <w:left w:val="none" w:sz="0" w:space="0" w:color="auto"/>
        <w:bottom w:val="none" w:sz="0" w:space="0" w:color="auto"/>
        <w:right w:val="none" w:sz="0" w:space="0" w:color="auto"/>
      </w:divBdr>
    </w:div>
    <w:div w:id="1628508562">
      <w:bodyDiv w:val="1"/>
      <w:marLeft w:val="0"/>
      <w:marRight w:val="0"/>
      <w:marTop w:val="0"/>
      <w:marBottom w:val="0"/>
      <w:divBdr>
        <w:top w:val="none" w:sz="0" w:space="0" w:color="auto"/>
        <w:left w:val="none" w:sz="0" w:space="0" w:color="auto"/>
        <w:bottom w:val="none" w:sz="0" w:space="0" w:color="auto"/>
        <w:right w:val="none" w:sz="0" w:space="0" w:color="auto"/>
      </w:divBdr>
    </w:div>
    <w:div w:id="1659263954">
      <w:bodyDiv w:val="1"/>
      <w:marLeft w:val="0"/>
      <w:marRight w:val="0"/>
      <w:marTop w:val="0"/>
      <w:marBottom w:val="0"/>
      <w:divBdr>
        <w:top w:val="none" w:sz="0" w:space="0" w:color="auto"/>
        <w:left w:val="none" w:sz="0" w:space="0" w:color="auto"/>
        <w:bottom w:val="none" w:sz="0" w:space="0" w:color="auto"/>
        <w:right w:val="none" w:sz="0" w:space="0" w:color="auto"/>
      </w:divBdr>
    </w:div>
    <w:div w:id="1662544376">
      <w:bodyDiv w:val="1"/>
      <w:marLeft w:val="0"/>
      <w:marRight w:val="0"/>
      <w:marTop w:val="0"/>
      <w:marBottom w:val="0"/>
      <w:divBdr>
        <w:top w:val="none" w:sz="0" w:space="0" w:color="auto"/>
        <w:left w:val="none" w:sz="0" w:space="0" w:color="auto"/>
        <w:bottom w:val="none" w:sz="0" w:space="0" w:color="auto"/>
        <w:right w:val="none" w:sz="0" w:space="0" w:color="auto"/>
      </w:divBdr>
    </w:div>
    <w:div w:id="1669866050">
      <w:bodyDiv w:val="1"/>
      <w:marLeft w:val="0"/>
      <w:marRight w:val="0"/>
      <w:marTop w:val="0"/>
      <w:marBottom w:val="0"/>
      <w:divBdr>
        <w:top w:val="none" w:sz="0" w:space="0" w:color="auto"/>
        <w:left w:val="none" w:sz="0" w:space="0" w:color="auto"/>
        <w:bottom w:val="none" w:sz="0" w:space="0" w:color="auto"/>
        <w:right w:val="none" w:sz="0" w:space="0" w:color="auto"/>
      </w:divBdr>
      <w:divsChild>
        <w:div w:id="69667366">
          <w:marLeft w:val="547"/>
          <w:marRight w:val="0"/>
          <w:marTop w:val="0"/>
          <w:marBottom w:val="360"/>
          <w:divBdr>
            <w:top w:val="none" w:sz="0" w:space="0" w:color="auto"/>
            <w:left w:val="none" w:sz="0" w:space="0" w:color="auto"/>
            <w:bottom w:val="none" w:sz="0" w:space="0" w:color="auto"/>
            <w:right w:val="none" w:sz="0" w:space="0" w:color="auto"/>
          </w:divBdr>
        </w:div>
        <w:div w:id="151140085">
          <w:marLeft w:val="547"/>
          <w:marRight w:val="0"/>
          <w:marTop w:val="0"/>
          <w:marBottom w:val="360"/>
          <w:divBdr>
            <w:top w:val="none" w:sz="0" w:space="0" w:color="auto"/>
            <w:left w:val="none" w:sz="0" w:space="0" w:color="auto"/>
            <w:bottom w:val="none" w:sz="0" w:space="0" w:color="auto"/>
            <w:right w:val="none" w:sz="0" w:space="0" w:color="auto"/>
          </w:divBdr>
        </w:div>
        <w:div w:id="412774777">
          <w:marLeft w:val="547"/>
          <w:marRight w:val="0"/>
          <w:marTop w:val="0"/>
          <w:marBottom w:val="360"/>
          <w:divBdr>
            <w:top w:val="none" w:sz="0" w:space="0" w:color="auto"/>
            <w:left w:val="none" w:sz="0" w:space="0" w:color="auto"/>
            <w:bottom w:val="none" w:sz="0" w:space="0" w:color="auto"/>
            <w:right w:val="none" w:sz="0" w:space="0" w:color="auto"/>
          </w:divBdr>
        </w:div>
        <w:div w:id="1246382907">
          <w:marLeft w:val="547"/>
          <w:marRight w:val="0"/>
          <w:marTop w:val="0"/>
          <w:marBottom w:val="360"/>
          <w:divBdr>
            <w:top w:val="none" w:sz="0" w:space="0" w:color="auto"/>
            <w:left w:val="none" w:sz="0" w:space="0" w:color="auto"/>
            <w:bottom w:val="none" w:sz="0" w:space="0" w:color="auto"/>
            <w:right w:val="none" w:sz="0" w:space="0" w:color="auto"/>
          </w:divBdr>
        </w:div>
      </w:divsChild>
    </w:div>
    <w:div w:id="1720787187">
      <w:bodyDiv w:val="1"/>
      <w:marLeft w:val="0"/>
      <w:marRight w:val="0"/>
      <w:marTop w:val="0"/>
      <w:marBottom w:val="0"/>
      <w:divBdr>
        <w:top w:val="none" w:sz="0" w:space="0" w:color="auto"/>
        <w:left w:val="none" w:sz="0" w:space="0" w:color="auto"/>
        <w:bottom w:val="none" w:sz="0" w:space="0" w:color="auto"/>
        <w:right w:val="none" w:sz="0" w:space="0" w:color="auto"/>
      </w:divBdr>
    </w:div>
    <w:div w:id="1739087658">
      <w:bodyDiv w:val="1"/>
      <w:marLeft w:val="0"/>
      <w:marRight w:val="0"/>
      <w:marTop w:val="0"/>
      <w:marBottom w:val="0"/>
      <w:divBdr>
        <w:top w:val="none" w:sz="0" w:space="0" w:color="auto"/>
        <w:left w:val="none" w:sz="0" w:space="0" w:color="auto"/>
        <w:bottom w:val="none" w:sz="0" w:space="0" w:color="auto"/>
        <w:right w:val="none" w:sz="0" w:space="0" w:color="auto"/>
      </w:divBdr>
    </w:div>
    <w:div w:id="1771848722">
      <w:bodyDiv w:val="1"/>
      <w:marLeft w:val="0"/>
      <w:marRight w:val="0"/>
      <w:marTop w:val="0"/>
      <w:marBottom w:val="0"/>
      <w:divBdr>
        <w:top w:val="none" w:sz="0" w:space="0" w:color="auto"/>
        <w:left w:val="none" w:sz="0" w:space="0" w:color="auto"/>
        <w:bottom w:val="none" w:sz="0" w:space="0" w:color="auto"/>
        <w:right w:val="none" w:sz="0" w:space="0" w:color="auto"/>
      </w:divBdr>
      <w:divsChild>
        <w:div w:id="657270756">
          <w:marLeft w:val="0"/>
          <w:marRight w:val="1"/>
          <w:marTop w:val="0"/>
          <w:marBottom w:val="0"/>
          <w:divBdr>
            <w:top w:val="none" w:sz="0" w:space="0" w:color="auto"/>
            <w:left w:val="none" w:sz="0" w:space="0" w:color="auto"/>
            <w:bottom w:val="none" w:sz="0" w:space="0" w:color="auto"/>
            <w:right w:val="none" w:sz="0" w:space="0" w:color="auto"/>
          </w:divBdr>
          <w:divsChild>
            <w:div w:id="1547450203">
              <w:marLeft w:val="0"/>
              <w:marRight w:val="0"/>
              <w:marTop w:val="0"/>
              <w:marBottom w:val="0"/>
              <w:divBdr>
                <w:top w:val="none" w:sz="0" w:space="0" w:color="auto"/>
                <w:left w:val="none" w:sz="0" w:space="0" w:color="auto"/>
                <w:bottom w:val="none" w:sz="0" w:space="0" w:color="auto"/>
                <w:right w:val="none" w:sz="0" w:space="0" w:color="auto"/>
              </w:divBdr>
              <w:divsChild>
                <w:div w:id="2021925159">
                  <w:marLeft w:val="0"/>
                  <w:marRight w:val="1"/>
                  <w:marTop w:val="0"/>
                  <w:marBottom w:val="0"/>
                  <w:divBdr>
                    <w:top w:val="none" w:sz="0" w:space="0" w:color="auto"/>
                    <w:left w:val="none" w:sz="0" w:space="0" w:color="auto"/>
                    <w:bottom w:val="none" w:sz="0" w:space="0" w:color="auto"/>
                    <w:right w:val="none" w:sz="0" w:space="0" w:color="auto"/>
                  </w:divBdr>
                  <w:divsChild>
                    <w:div w:id="471141243">
                      <w:marLeft w:val="0"/>
                      <w:marRight w:val="0"/>
                      <w:marTop w:val="0"/>
                      <w:marBottom w:val="0"/>
                      <w:divBdr>
                        <w:top w:val="none" w:sz="0" w:space="0" w:color="auto"/>
                        <w:left w:val="none" w:sz="0" w:space="0" w:color="auto"/>
                        <w:bottom w:val="none" w:sz="0" w:space="0" w:color="auto"/>
                        <w:right w:val="none" w:sz="0" w:space="0" w:color="auto"/>
                      </w:divBdr>
                      <w:divsChild>
                        <w:div w:id="157698157">
                          <w:marLeft w:val="0"/>
                          <w:marRight w:val="0"/>
                          <w:marTop w:val="0"/>
                          <w:marBottom w:val="0"/>
                          <w:divBdr>
                            <w:top w:val="none" w:sz="0" w:space="0" w:color="auto"/>
                            <w:left w:val="none" w:sz="0" w:space="0" w:color="auto"/>
                            <w:bottom w:val="none" w:sz="0" w:space="0" w:color="auto"/>
                            <w:right w:val="none" w:sz="0" w:space="0" w:color="auto"/>
                          </w:divBdr>
                          <w:divsChild>
                            <w:div w:id="506141568">
                              <w:marLeft w:val="0"/>
                              <w:marRight w:val="0"/>
                              <w:marTop w:val="120"/>
                              <w:marBottom w:val="360"/>
                              <w:divBdr>
                                <w:top w:val="none" w:sz="0" w:space="0" w:color="auto"/>
                                <w:left w:val="none" w:sz="0" w:space="0" w:color="auto"/>
                                <w:bottom w:val="none" w:sz="0" w:space="0" w:color="auto"/>
                                <w:right w:val="none" w:sz="0" w:space="0" w:color="auto"/>
                              </w:divBdr>
                              <w:divsChild>
                                <w:div w:id="1227229349">
                                  <w:marLeft w:val="0"/>
                                  <w:marRight w:val="0"/>
                                  <w:marTop w:val="0"/>
                                  <w:marBottom w:val="0"/>
                                  <w:divBdr>
                                    <w:top w:val="none" w:sz="0" w:space="0" w:color="auto"/>
                                    <w:left w:val="none" w:sz="0" w:space="0" w:color="auto"/>
                                    <w:bottom w:val="none" w:sz="0" w:space="0" w:color="auto"/>
                                    <w:right w:val="none" w:sz="0" w:space="0" w:color="auto"/>
                                  </w:divBdr>
                                  <w:divsChild>
                                    <w:div w:id="9436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8575305">
      <w:bodyDiv w:val="1"/>
      <w:marLeft w:val="0"/>
      <w:marRight w:val="0"/>
      <w:marTop w:val="0"/>
      <w:marBottom w:val="0"/>
      <w:divBdr>
        <w:top w:val="none" w:sz="0" w:space="0" w:color="auto"/>
        <w:left w:val="none" w:sz="0" w:space="0" w:color="auto"/>
        <w:bottom w:val="none" w:sz="0" w:space="0" w:color="auto"/>
        <w:right w:val="none" w:sz="0" w:space="0" w:color="auto"/>
      </w:divBdr>
    </w:div>
    <w:div w:id="1796948566">
      <w:bodyDiv w:val="1"/>
      <w:marLeft w:val="0"/>
      <w:marRight w:val="0"/>
      <w:marTop w:val="0"/>
      <w:marBottom w:val="0"/>
      <w:divBdr>
        <w:top w:val="none" w:sz="0" w:space="0" w:color="auto"/>
        <w:left w:val="none" w:sz="0" w:space="0" w:color="auto"/>
        <w:bottom w:val="none" w:sz="0" w:space="0" w:color="auto"/>
        <w:right w:val="none" w:sz="0" w:space="0" w:color="auto"/>
      </w:divBdr>
    </w:div>
    <w:div w:id="1844200142">
      <w:bodyDiv w:val="1"/>
      <w:marLeft w:val="0"/>
      <w:marRight w:val="0"/>
      <w:marTop w:val="0"/>
      <w:marBottom w:val="0"/>
      <w:divBdr>
        <w:top w:val="none" w:sz="0" w:space="0" w:color="auto"/>
        <w:left w:val="none" w:sz="0" w:space="0" w:color="auto"/>
        <w:bottom w:val="none" w:sz="0" w:space="0" w:color="auto"/>
        <w:right w:val="none" w:sz="0" w:space="0" w:color="auto"/>
      </w:divBdr>
      <w:divsChild>
        <w:div w:id="1493374914">
          <w:marLeft w:val="0"/>
          <w:marRight w:val="1"/>
          <w:marTop w:val="0"/>
          <w:marBottom w:val="0"/>
          <w:divBdr>
            <w:top w:val="none" w:sz="0" w:space="0" w:color="auto"/>
            <w:left w:val="none" w:sz="0" w:space="0" w:color="auto"/>
            <w:bottom w:val="none" w:sz="0" w:space="0" w:color="auto"/>
            <w:right w:val="none" w:sz="0" w:space="0" w:color="auto"/>
          </w:divBdr>
          <w:divsChild>
            <w:div w:id="1391735136">
              <w:marLeft w:val="0"/>
              <w:marRight w:val="0"/>
              <w:marTop w:val="0"/>
              <w:marBottom w:val="0"/>
              <w:divBdr>
                <w:top w:val="none" w:sz="0" w:space="0" w:color="auto"/>
                <w:left w:val="none" w:sz="0" w:space="0" w:color="auto"/>
                <w:bottom w:val="none" w:sz="0" w:space="0" w:color="auto"/>
                <w:right w:val="none" w:sz="0" w:space="0" w:color="auto"/>
              </w:divBdr>
              <w:divsChild>
                <w:div w:id="633875061">
                  <w:marLeft w:val="0"/>
                  <w:marRight w:val="1"/>
                  <w:marTop w:val="0"/>
                  <w:marBottom w:val="0"/>
                  <w:divBdr>
                    <w:top w:val="none" w:sz="0" w:space="0" w:color="auto"/>
                    <w:left w:val="none" w:sz="0" w:space="0" w:color="auto"/>
                    <w:bottom w:val="none" w:sz="0" w:space="0" w:color="auto"/>
                    <w:right w:val="none" w:sz="0" w:space="0" w:color="auto"/>
                  </w:divBdr>
                  <w:divsChild>
                    <w:div w:id="1342925105">
                      <w:marLeft w:val="0"/>
                      <w:marRight w:val="0"/>
                      <w:marTop w:val="0"/>
                      <w:marBottom w:val="0"/>
                      <w:divBdr>
                        <w:top w:val="none" w:sz="0" w:space="0" w:color="auto"/>
                        <w:left w:val="none" w:sz="0" w:space="0" w:color="auto"/>
                        <w:bottom w:val="none" w:sz="0" w:space="0" w:color="auto"/>
                        <w:right w:val="none" w:sz="0" w:space="0" w:color="auto"/>
                      </w:divBdr>
                      <w:divsChild>
                        <w:div w:id="87047127">
                          <w:marLeft w:val="0"/>
                          <w:marRight w:val="0"/>
                          <w:marTop w:val="0"/>
                          <w:marBottom w:val="0"/>
                          <w:divBdr>
                            <w:top w:val="none" w:sz="0" w:space="0" w:color="auto"/>
                            <w:left w:val="none" w:sz="0" w:space="0" w:color="auto"/>
                            <w:bottom w:val="none" w:sz="0" w:space="0" w:color="auto"/>
                            <w:right w:val="none" w:sz="0" w:space="0" w:color="auto"/>
                          </w:divBdr>
                          <w:divsChild>
                            <w:div w:id="673801373">
                              <w:marLeft w:val="0"/>
                              <w:marRight w:val="0"/>
                              <w:marTop w:val="120"/>
                              <w:marBottom w:val="360"/>
                              <w:divBdr>
                                <w:top w:val="none" w:sz="0" w:space="0" w:color="auto"/>
                                <w:left w:val="none" w:sz="0" w:space="0" w:color="auto"/>
                                <w:bottom w:val="none" w:sz="0" w:space="0" w:color="auto"/>
                                <w:right w:val="none" w:sz="0" w:space="0" w:color="auto"/>
                              </w:divBdr>
                              <w:divsChild>
                                <w:div w:id="856425793">
                                  <w:marLeft w:val="0"/>
                                  <w:marRight w:val="0"/>
                                  <w:marTop w:val="0"/>
                                  <w:marBottom w:val="0"/>
                                  <w:divBdr>
                                    <w:top w:val="none" w:sz="0" w:space="0" w:color="auto"/>
                                    <w:left w:val="none" w:sz="0" w:space="0" w:color="auto"/>
                                    <w:bottom w:val="none" w:sz="0" w:space="0" w:color="auto"/>
                                    <w:right w:val="none" w:sz="0" w:space="0" w:color="auto"/>
                                  </w:divBdr>
                                  <w:divsChild>
                                    <w:div w:id="80400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9559290">
      <w:bodyDiv w:val="1"/>
      <w:marLeft w:val="0"/>
      <w:marRight w:val="0"/>
      <w:marTop w:val="0"/>
      <w:marBottom w:val="0"/>
      <w:divBdr>
        <w:top w:val="none" w:sz="0" w:space="0" w:color="auto"/>
        <w:left w:val="none" w:sz="0" w:space="0" w:color="auto"/>
        <w:bottom w:val="none" w:sz="0" w:space="0" w:color="auto"/>
        <w:right w:val="none" w:sz="0" w:space="0" w:color="auto"/>
      </w:divBdr>
    </w:div>
    <w:div w:id="1919440939">
      <w:bodyDiv w:val="1"/>
      <w:marLeft w:val="0"/>
      <w:marRight w:val="0"/>
      <w:marTop w:val="0"/>
      <w:marBottom w:val="0"/>
      <w:divBdr>
        <w:top w:val="none" w:sz="0" w:space="0" w:color="auto"/>
        <w:left w:val="none" w:sz="0" w:space="0" w:color="auto"/>
        <w:bottom w:val="none" w:sz="0" w:space="0" w:color="auto"/>
        <w:right w:val="none" w:sz="0" w:space="0" w:color="auto"/>
      </w:divBdr>
    </w:div>
    <w:div w:id="1922713735">
      <w:bodyDiv w:val="1"/>
      <w:marLeft w:val="0"/>
      <w:marRight w:val="0"/>
      <w:marTop w:val="0"/>
      <w:marBottom w:val="0"/>
      <w:divBdr>
        <w:top w:val="none" w:sz="0" w:space="0" w:color="auto"/>
        <w:left w:val="none" w:sz="0" w:space="0" w:color="auto"/>
        <w:bottom w:val="none" w:sz="0" w:space="0" w:color="auto"/>
        <w:right w:val="none" w:sz="0" w:space="0" w:color="auto"/>
      </w:divBdr>
    </w:div>
    <w:div w:id="2010015186">
      <w:bodyDiv w:val="1"/>
      <w:marLeft w:val="0"/>
      <w:marRight w:val="0"/>
      <w:marTop w:val="0"/>
      <w:marBottom w:val="0"/>
      <w:divBdr>
        <w:top w:val="none" w:sz="0" w:space="0" w:color="auto"/>
        <w:left w:val="none" w:sz="0" w:space="0" w:color="auto"/>
        <w:bottom w:val="none" w:sz="0" w:space="0" w:color="auto"/>
        <w:right w:val="none" w:sz="0" w:space="0" w:color="auto"/>
      </w:divBdr>
    </w:div>
    <w:div w:id="2011784822">
      <w:bodyDiv w:val="1"/>
      <w:marLeft w:val="0"/>
      <w:marRight w:val="0"/>
      <w:marTop w:val="0"/>
      <w:marBottom w:val="0"/>
      <w:divBdr>
        <w:top w:val="none" w:sz="0" w:space="0" w:color="auto"/>
        <w:left w:val="none" w:sz="0" w:space="0" w:color="auto"/>
        <w:bottom w:val="none" w:sz="0" w:space="0" w:color="auto"/>
        <w:right w:val="none" w:sz="0" w:space="0" w:color="auto"/>
      </w:divBdr>
    </w:div>
    <w:div w:id="2013725970">
      <w:bodyDiv w:val="1"/>
      <w:marLeft w:val="0"/>
      <w:marRight w:val="0"/>
      <w:marTop w:val="0"/>
      <w:marBottom w:val="0"/>
      <w:divBdr>
        <w:top w:val="none" w:sz="0" w:space="0" w:color="auto"/>
        <w:left w:val="none" w:sz="0" w:space="0" w:color="auto"/>
        <w:bottom w:val="none" w:sz="0" w:space="0" w:color="auto"/>
        <w:right w:val="none" w:sz="0" w:space="0" w:color="auto"/>
      </w:divBdr>
      <w:divsChild>
        <w:div w:id="353533947">
          <w:marLeft w:val="446"/>
          <w:marRight w:val="0"/>
          <w:marTop w:val="0"/>
          <w:marBottom w:val="0"/>
          <w:divBdr>
            <w:top w:val="none" w:sz="0" w:space="0" w:color="auto"/>
            <w:left w:val="none" w:sz="0" w:space="0" w:color="auto"/>
            <w:bottom w:val="none" w:sz="0" w:space="0" w:color="auto"/>
            <w:right w:val="none" w:sz="0" w:space="0" w:color="auto"/>
          </w:divBdr>
        </w:div>
      </w:divsChild>
    </w:div>
    <w:div w:id="2031635868">
      <w:bodyDiv w:val="1"/>
      <w:marLeft w:val="0"/>
      <w:marRight w:val="0"/>
      <w:marTop w:val="0"/>
      <w:marBottom w:val="0"/>
      <w:divBdr>
        <w:top w:val="none" w:sz="0" w:space="0" w:color="auto"/>
        <w:left w:val="none" w:sz="0" w:space="0" w:color="auto"/>
        <w:bottom w:val="none" w:sz="0" w:space="0" w:color="auto"/>
        <w:right w:val="none" w:sz="0" w:space="0" w:color="auto"/>
      </w:divBdr>
    </w:div>
    <w:div w:id="2038390386">
      <w:bodyDiv w:val="1"/>
      <w:marLeft w:val="0"/>
      <w:marRight w:val="0"/>
      <w:marTop w:val="0"/>
      <w:marBottom w:val="0"/>
      <w:divBdr>
        <w:top w:val="none" w:sz="0" w:space="0" w:color="auto"/>
        <w:left w:val="none" w:sz="0" w:space="0" w:color="auto"/>
        <w:bottom w:val="none" w:sz="0" w:space="0" w:color="auto"/>
        <w:right w:val="none" w:sz="0" w:space="0" w:color="auto"/>
      </w:divBdr>
    </w:div>
    <w:div w:id="2079010824">
      <w:bodyDiv w:val="1"/>
      <w:marLeft w:val="0"/>
      <w:marRight w:val="0"/>
      <w:marTop w:val="0"/>
      <w:marBottom w:val="0"/>
      <w:divBdr>
        <w:top w:val="none" w:sz="0" w:space="0" w:color="auto"/>
        <w:left w:val="none" w:sz="0" w:space="0" w:color="auto"/>
        <w:bottom w:val="none" w:sz="0" w:space="0" w:color="auto"/>
        <w:right w:val="none" w:sz="0" w:space="0" w:color="auto"/>
      </w:divBdr>
    </w:div>
    <w:div w:id="2081322750">
      <w:bodyDiv w:val="1"/>
      <w:marLeft w:val="0"/>
      <w:marRight w:val="0"/>
      <w:marTop w:val="0"/>
      <w:marBottom w:val="0"/>
      <w:divBdr>
        <w:top w:val="none" w:sz="0" w:space="0" w:color="auto"/>
        <w:left w:val="none" w:sz="0" w:space="0" w:color="auto"/>
        <w:bottom w:val="none" w:sz="0" w:space="0" w:color="auto"/>
        <w:right w:val="none" w:sz="0" w:space="0" w:color="auto"/>
      </w:divBdr>
      <w:divsChild>
        <w:div w:id="1091121458">
          <w:marLeft w:val="547"/>
          <w:marRight w:val="0"/>
          <w:marTop w:val="0"/>
          <w:marBottom w:val="600"/>
          <w:divBdr>
            <w:top w:val="none" w:sz="0" w:space="0" w:color="auto"/>
            <w:left w:val="none" w:sz="0" w:space="0" w:color="auto"/>
            <w:bottom w:val="none" w:sz="0" w:space="0" w:color="auto"/>
            <w:right w:val="none" w:sz="0" w:space="0" w:color="auto"/>
          </w:divBdr>
        </w:div>
        <w:div w:id="1639720922">
          <w:marLeft w:val="547"/>
          <w:marRight w:val="0"/>
          <w:marTop w:val="0"/>
          <w:marBottom w:val="600"/>
          <w:divBdr>
            <w:top w:val="none" w:sz="0" w:space="0" w:color="auto"/>
            <w:left w:val="none" w:sz="0" w:space="0" w:color="auto"/>
            <w:bottom w:val="none" w:sz="0" w:space="0" w:color="auto"/>
            <w:right w:val="none" w:sz="0" w:space="0" w:color="auto"/>
          </w:divBdr>
        </w:div>
        <w:div w:id="1656645595">
          <w:marLeft w:val="547"/>
          <w:marRight w:val="0"/>
          <w:marTop w:val="0"/>
          <w:marBottom w:val="600"/>
          <w:divBdr>
            <w:top w:val="none" w:sz="0" w:space="0" w:color="auto"/>
            <w:left w:val="none" w:sz="0" w:space="0" w:color="auto"/>
            <w:bottom w:val="none" w:sz="0" w:space="0" w:color="auto"/>
            <w:right w:val="none" w:sz="0" w:space="0" w:color="auto"/>
          </w:divBdr>
        </w:div>
      </w:divsChild>
    </w:div>
    <w:div w:id="2115712157">
      <w:bodyDiv w:val="1"/>
      <w:marLeft w:val="0"/>
      <w:marRight w:val="0"/>
      <w:marTop w:val="0"/>
      <w:marBottom w:val="0"/>
      <w:divBdr>
        <w:top w:val="none" w:sz="0" w:space="0" w:color="auto"/>
        <w:left w:val="none" w:sz="0" w:space="0" w:color="auto"/>
        <w:bottom w:val="none" w:sz="0" w:space="0" w:color="auto"/>
        <w:right w:val="none" w:sz="0" w:space="0" w:color="auto"/>
      </w:divBdr>
    </w:div>
    <w:div w:id="2120179783">
      <w:bodyDiv w:val="1"/>
      <w:marLeft w:val="0"/>
      <w:marRight w:val="0"/>
      <w:marTop w:val="0"/>
      <w:marBottom w:val="0"/>
      <w:divBdr>
        <w:top w:val="none" w:sz="0" w:space="0" w:color="auto"/>
        <w:left w:val="none" w:sz="0" w:space="0" w:color="auto"/>
        <w:bottom w:val="none" w:sz="0" w:space="0" w:color="auto"/>
        <w:right w:val="none" w:sz="0" w:space="0" w:color="auto"/>
      </w:divBdr>
    </w:div>
    <w:div w:id="2125923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emf"/><Relationship Id="rId4" Type="http://schemas.microsoft.com/office/2007/relationships/stylesWithEffects" Target="stylesWithEffects.xml"/><Relationship Id="rId9" Type="http://schemas.openxmlformats.org/officeDocument/2006/relationships/hyperlink" Target="mailto:w.j.Pontefract@shef.ac.uk"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9B8801-043F-4840-B92A-0612F1E1B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5272</Words>
  <Characters>87051</Characters>
  <Application>Microsoft Office Word</Application>
  <DocSecurity>4</DocSecurity>
  <Lines>725</Lines>
  <Paragraphs>20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Special/Satellite/Technical Symposium</vt:lpstr>
      <vt:lpstr>Special/Satellite/Technical Symposium</vt:lpstr>
    </vt:vector>
  </TitlesOfParts>
  <Company>MCI</Company>
  <LinksUpToDate>false</LinksUpToDate>
  <CharactersWithSpaces>102119</CharactersWithSpaces>
  <SharedDoc>false</SharedDoc>
  <HLinks>
    <vt:vector size="612" baseType="variant">
      <vt:variant>
        <vt:i4>4456459</vt:i4>
      </vt:variant>
      <vt:variant>
        <vt:i4>672</vt:i4>
      </vt:variant>
      <vt:variant>
        <vt:i4>0</vt:i4>
      </vt:variant>
      <vt:variant>
        <vt:i4>5</vt:i4>
      </vt:variant>
      <vt:variant>
        <vt:lpwstr/>
      </vt:variant>
      <vt:variant>
        <vt:lpwstr>_ENREF_53</vt:lpwstr>
      </vt:variant>
      <vt:variant>
        <vt:i4>4325387</vt:i4>
      </vt:variant>
      <vt:variant>
        <vt:i4>664</vt:i4>
      </vt:variant>
      <vt:variant>
        <vt:i4>0</vt:i4>
      </vt:variant>
      <vt:variant>
        <vt:i4>5</vt:i4>
      </vt:variant>
      <vt:variant>
        <vt:lpwstr/>
      </vt:variant>
      <vt:variant>
        <vt:lpwstr>_ENREF_32</vt:lpwstr>
      </vt:variant>
      <vt:variant>
        <vt:i4>4194315</vt:i4>
      </vt:variant>
      <vt:variant>
        <vt:i4>656</vt:i4>
      </vt:variant>
      <vt:variant>
        <vt:i4>0</vt:i4>
      </vt:variant>
      <vt:variant>
        <vt:i4>5</vt:i4>
      </vt:variant>
      <vt:variant>
        <vt:lpwstr/>
      </vt:variant>
      <vt:variant>
        <vt:lpwstr>_ENREF_12</vt:lpwstr>
      </vt:variant>
      <vt:variant>
        <vt:i4>4456459</vt:i4>
      </vt:variant>
      <vt:variant>
        <vt:i4>648</vt:i4>
      </vt:variant>
      <vt:variant>
        <vt:i4>0</vt:i4>
      </vt:variant>
      <vt:variant>
        <vt:i4>5</vt:i4>
      </vt:variant>
      <vt:variant>
        <vt:lpwstr/>
      </vt:variant>
      <vt:variant>
        <vt:lpwstr>_ENREF_54</vt:lpwstr>
      </vt:variant>
      <vt:variant>
        <vt:i4>4194315</vt:i4>
      </vt:variant>
      <vt:variant>
        <vt:i4>645</vt:i4>
      </vt:variant>
      <vt:variant>
        <vt:i4>0</vt:i4>
      </vt:variant>
      <vt:variant>
        <vt:i4>5</vt:i4>
      </vt:variant>
      <vt:variant>
        <vt:lpwstr/>
      </vt:variant>
      <vt:variant>
        <vt:lpwstr>_ENREF_1</vt:lpwstr>
      </vt:variant>
      <vt:variant>
        <vt:i4>4194315</vt:i4>
      </vt:variant>
      <vt:variant>
        <vt:i4>637</vt:i4>
      </vt:variant>
      <vt:variant>
        <vt:i4>0</vt:i4>
      </vt:variant>
      <vt:variant>
        <vt:i4>5</vt:i4>
      </vt:variant>
      <vt:variant>
        <vt:lpwstr/>
      </vt:variant>
      <vt:variant>
        <vt:lpwstr>_ENREF_1</vt:lpwstr>
      </vt:variant>
      <vt:variant>
        <vt:i4>4456459</vt:i4>
      </vt:variant>
      <vt:variant>
        <vt:i4>629</vt:i4>
      </vt:variant>
      <vt:variant>
        <vt:i4>0</vt:i4>
      </vt:variant>
      <vt:variant>
        <vt:i4>5</vt:i4>
      </vt:variant>
      <vt:variant>
        <vt:lpwstr/>
      </vt:variant>
      <vt:variant>
        <vt:lpwstr>_ENREF_54</vt:lpwstr>
      </vt:variant>
      <vt:variant>
        <vt:i4>4194315</vt:i4>
      </vt:variant>
      <vt:variant>
        <vt:i4>626</vt:i4>
      </vt:variant>
      <vt:variant>
        <vt:i4>0</vt:i4>
      </vt:variant>
      <vt:variant>
        <vt:i4>5</vt:i4>
      </vt:variant>
      <vt:variant>
        <vt:lpwstr/>
      </vt:variant>
      <vt:variant>
        <vt:lpwstr>_ENREF_1</vt:lpwstr>
      </vt:variant>
      <vt:variant>
        <vt:i4>4194315</vt:i4>
      </vt:variant>
      <vt:variant>
        <vt:i4>618</vt:i4>
      </vt:variant>
      <vt:variant>
        <vt:i4>0</vt:i4>
      </vt:variant>
      <vt:variant>
        <vt:i4>5</vt:i4>
      </vt:variant>
      <vt:variant>
        <vt:lpwstr/>
      </vt:variant>
      <vt:variant>
        <vt:lpwstr>_ENREF_1</vt:lpwstr>
      </vt:variant>
      <vt:variant>
        <vt:i4>4456459</vt:i4>
      </vt:variant>
      <vt:variant>
        <vt:i4>607</vt:i4>
      </vt:variant>
      <vt:variant>
        <vt:i4>0</vt:i4>
      </vt:variant>
      <vt:variant>
        <vt:i4>5</vt:i4>
      </vt:variant>
      <vt:variant>
        <vt:lpwstr/>
      </vt:variant>
      <vt:variant>
        <vt:lpwstr>_ENREF_53</vt:lpwstr>
      </vt:variant>
      <vt:variant>
        <vt:i4>4456459</vt:i4>
      </vt:variant>
      <vt:variant>
        <vt:i4>599</vt:i4>
      </vt:variant>
      <vt:variant>
        <vt:i4>0</vt:i4>
      </vt:variant>
      <vt:variant>
        <vt:i4>5</vt:i4>
      </vt:variant>
      <vt:variant>
        <vt:lpwstr/>
      </vt:variant>
      <vt:variant>
        <vt:lpwstr>_ENREF_52</vt:lpwstr>
      </vt:variant>
      <vt:variant>
        <vt:i4>4325387</vt:i4>
      </vt:variant>
      <vt:variant>
        <vt:i4>593</vt:i4>
      </vt:variant>
      <vt:variant>
        <vt:i4>0</vt:i4>
      </vt:variant>
      <vt:variant>
        <vt:i4>5</vt:i4>
      </vt:variant>
      <vt:variant>
        <vt:lpwstr/>
      </vt:variant>
      <vt:variant>
        <vt:lpwstr>_ENREF_32</vt:lpwstr>
      </vt:variant>
      <vt:variant>
        <vt:i4>4456459</vt:i4>
      </vt:variant>
      <vt:variant>
        <vt:i4>585</vt:i4>
      </vt:variant>
      <vt:variant>
        <vt:i4>0</vt:i4>
      </vt:variant>
      <vt:variant>
        <vt:i4>5</vt:i4>
      </vt:variant>
      <vt:variant>
        <vt:lpwstr/>
      </vt:variant>
      <vt:variant>
        <vt:lpwstr>_ENREF_51</vt:lpwstr>
      </vt:variant>
      <vt:variant>
        <vt:i4>4456459</vt:i4>
      </vt:variant>
      <vt:variant>
        <vt:i4>577</vt:i4>
      </vt:variant>
      <vt:variant>
        <vt:i4>0</vt:i4>
      </vt:variant>
      <vt:variant>
        <vt:i4>5</vt:i4>
      </vt:variant>
      <vt:variant>
        <vt:lpwstr/>
      </vt:variant>
      <vt:variant>
        <vt:lpwstr>_ENREF_50</vt:lpwstr>
      </vt:variant>
      <vt:variant>
        <vt:i4>4456459</vt:i4>
      </vt:variant>
      <vt:variant>
        <vt:i4>569</vt:i4>
      </vt:variant>
      <vt:variant>
        <vt:i4>0</vt:i4>
      </vt:variant>
      <vt:variant>
        <vt:i4>5</vt:i4>
      </vt:variant>
      <vt:variant>
        <vt:lpwstr/>
      </vt:variant>
      <vt:variant>
        <vt:lpwstr>_ENREF_50</vt:lpwstr>
      </vt:variant>
      <vt:variant>
        <vt:i4>4390923</vt:i4>
      </vt:variant>
      <vt:variant>
        <vt:i4>566</vt:i4>
      </vt:variant>
      <vt:variant>
        <vt:i4>0</vt:i4>
      </vt:variant>
      <vt:variant>
        <vt:i4>5</vt:i4>
      </vt:variant>
      <vt:variant>
        <vt:lpwstr/>
      </vt:variant>
      <vt:variant>
        <vt:lpwstr>_ENREF_22</vt:lpwstr>
      </vt:variant>
      <vt:variant>
        <vt:i4>4521995</vt:i4>
      </vt:variant>
      <vt:variant>
        <vt:i4>558</vt:i4>
      </vt:variant>
      <vt:variant>
        <vt:i4>0</vt:i4>
      </vt:variant>
      <vt:variant>
        <vt:i4>5</vt:i4>
      </vt:variant>
      <vt:variant>
        <vt:lpwstr/>
      </vt:variant>
      <vt:variant>
        <vt:lpwstr>_ENREF_49</vt:lpwstr>
      </vt:variant>
      <vt:variant>
        <vt:i4>4521995</vt:i4>
      </vt:variant>
      <vt:variant>
        <vt:i4>550</vt:i4>
      </vt:variant>
      <vt:variant>
        <vt:i4>0</vt:i4>
      </vt:variant>
      <vt:variant>
        <vt:i4>5</vt:i4>
      </vt:variant>
      <vt:variant>
        <vt:lpwstr/>
      </vt:variant>
      <vt:variant>
        <vt:lpwstr>_ENREF_48</vt:lpwstr>
      </vt:variant>
      <vt:variant>
        <vt:i4>4521995</vt:i4>
      </vt:variant>
      <vt:variant>
        <vt:i4>547</vt:i4>
      </vt:variant>
      <vt:variant>
        <vt:i4>0</vt:i4>
      </vt:variant>
      <vt:variant>
        <vt:i4>5</vt:i4>
      </vt:variant>
      <vt:variant>
        <vt:lpwstr/>
      </vt:variant>
      <vt:variant>
        <vt:lpwstr>_ENREF_47</vt:lpwstr>
      </vt:variant>
      <vt:variant>
        <vt:i4>4521995</vt:i4>
      </vt:variant>
      <vt:variant>
        <vt:i4>539</vt:i4>
      </vt:variant>
      <vt:variant>
        <vt:i4>0</vt:i4>
      </vt:variant>
      <vt:variant>
        <vt:i4>5</vt:i4>
      </vt:variant>
      <vt:variant>
        <vt:lpwstr/>
      </vt:variant>
      <vt:variant>
        <vt:lpwstr>_ENREF_46</vt:lpwstr>
      </vt:variant>
      <vt:variant>
        <vt:i4>4521995</vt:i4>
      </vt:variant>
      <vt:variant>
        <vt:i4>533</vt:i4>
      </vt:variant>
      <vt:variant>
        <vt:i4>0</vt:i4>
      </vt:variant>
      <vt:variant>
        <vt:i4>5</vt:i4>
      </vt:variant>
      <vt:variant>
        <vt:lpwstr/>
      </vt:variant>
      <vt:variant>
        <vt:lpwstr>_ENREF_45</vt:lpwstr>
      </vt:variant>
      <vt:variant>
        <vt:i4>4521995</vt:i4>
      </vt:variant>
      <vt:variant>
        <vt:i4>525</vt:i4>
      </vt:variant>
      <vt:variant>
        <vt:i4>0</vt:i4>
      </vt:variant>
      <vt:variant>
        <vt:i4>5</vt:i4>
      </vt:variant>
      <vt:variant>
        <vt:lpwstr/>
      </vt:variant>
      <vt:variant>
        <vt:lpwstr>_ENREF_44</vt:lpwstr>
      </vt:variant>
      <vt:variant>
        <vt:i4>4521995</vt:i4>
      </vt:variant>
      <vt:variant>
        <vt:i4>522</vt:i4>
      </vt:variant>
      <vt:variant>
        <vt:i4>0</vt:i4>
      </vt:variant>
      <vt:variant>
        <vt:i4>5</vt:i4>
      </vt:variant>
      <vt:variant>
        <vt:lpwstr/>
      </vt:variant>
      <vt:variant>
        <vt:lpwstr>_ENREF_42</vt:lpwstr>
      </vt:variant>
      <vt:variant>
        <vt:i4>4521995</vt:i4>
      </vt:variant>
      <vt:variant>
        <vt:i4>514</vt:i4>
      </vt:variant>
      <vt:variant>
        <vt:i4>0</vt:i4>
      </vt:variant>
      <vt:variant>
        <vt:i4>5</vt:i4>
      </vt:variant>
      <vt:variant>
        <vt:lpwstr/>
      </vt:variant>
      <vt:variant>
        <vt:lpwstr>_ENREF_43</vt:lpwstr>
      </vt:variant>
      <vt:variant>
        <vt:i4>4521995</vt:i4>
      </vt:variant>
      <vt:variant>
        <vt:i4>506</vt:i4>
      </vt:variant>
      <vt:variant>
        <vt:i4>0</vt:i4>
      </vt:variant>
      <vt:variant>
        <vt:i4>5</vt:i4>
      </vt:variant>
      <vt:variant>
        <vt:lpwstr/>
      </vt:variant>
      <vt:variant>
        <vt:lpwstr>_ENREF_42</vt:lpwstr>
      </vt:variant>
      <vt:variant>
        <vt:i4>4521995</vt:i4>
      </vt:variant>
      <vt:variant>
        <vt:i4>500</vt:i4>
      </vt:variant>
      <vt:variant>
        <vt:i4>0</vt:i4>
      </vt:variant>
      <vt:variant>
        <vt:i4>5</vt:i4>
      </vt:variant>
      <vt:variant>
        <vt:lpwstr/>
      </vt:variant>
      <vt:variant>
        <vt:lpwstr>_ENREF_41</vt:lpwstr>
      </vt:variant>
      <vt:variant>
        <vt:i4>4521995</vt:i4>
      </vt:variant>
      <vt:variant>
        <vt:i4>494</vt:i4>
      </vt:variant>
      <vt:variant>
        <vt:i4>0</vt:i4>
      </vt:variant>
      <vt:variant>
        <vt:i4>5</vt:i4>
      </vt:variant>
      <vt:variant>
        <vt:lpwstr/>
      </vt:variant>
      <vt:variant>
        <vt:lpwstr>_ENREF_40</vt:lpwstr>
      </vt:variant>
      <vt:variant>
        <vt:i4>4325387</vt:i4>
      </vt:variant>
      <vt:variant>
        <vt:i4>488</vt:i4>
      </vt:variant>
      <vt:variant>
        <vt:i4>0</vt:i4>
      </vt:variant>
      <vt:variant>
        <vt:i4>5</vt:i4>
      </vt:variant>
      <vt:variant>
        <vt:lpwstr/>
      </vt:variant>
      <vt:variant>
        <vt:lpwstr>_ENREF_39</vt:lpwstr>
      </vt:variant>
      <vt:variant>
        <vt:i4>4325387</vt:i4>
      </vt:variant>
      <vt:variant>
        <vt:i4>480</vt:i4>
      </vt:variant>
      <vt:variant>
        <vt:i4>0</vt:i4>
      </vt:variant>
      <vt:variant>
        <vt:i4>5</vt:i4>
      </vt:variant>
      <vt:variant>
        <vt:lpwstr/>
      </vt:variant>
      <vt:variant>
        <vt:lpwstr>_ENREF_38</vt:lpwstr>
      </vt:variant>
      <vt:variant>
        <vt:i4>4325387</vt:i4>
      </vt:variant>
      <vt:variant>
        <vt:i4>474</vt:i4>
      </vt:variant>
      <vt:variant>
        <vt:i4>0</vt:i4>
      </vt:variant>
      <vt:variant>
        <vt:i4>5</vt:i4>
      </vt:variant>
      <vt:variant>
        <vt:lpwstr/>
      </vt:variant>
      <vt:variant>
        <vt:lpwstr>_ENREF_37</vt:lpwstr>
      </vt:variant>
      <vt:variant>
        <vt:i4>4325387</vt:i4>
      </vt:variant>
      <vt:variant>
        <vt:i4>466</vt:i4>
      </vt:variant>
      <vt:variant>
        <vt:i4>0</vt:i4>
      </vt:variant>
      <vt:variant>
        <vt:i4>5</vt:i4>
      </vt:variant>
      <vt:variant>
        <vt:lpwstr/>
      </vt:variant>
      <vt:variant>
        <vt:lpwstr>_ENREF_36</vt:lpwstr>
      </vt:variant>
      <vt:variant>
        <vt:i4>4325387</vt:i4>
      </vt:variant>
      <vt:variant>
        <vt:i4>460</vt:i4>
      </vt:variant>
      <vt:variant>
        <vt:i4>0</vt:i4>
      </vt:variant>
      <vt:variant>
        <vt:i4>5</vt:i4>
      </vt:variant>
      <vt:variant>
        <vt:lpwstr/>
      </vt:variant>
      <vt:variant>
        <vt:lpwstr>_ENREF_35</vt:lpwstr>
      </vt:variant>
      <vt:variant>
        <vt:i4>4325387</vt:i4>
      </vt:variant>
      <vt:variant>
        <vt:i4>454</vt:i4>
      </vt:variant>
      <vt:variant>
        <vt:i4>0</vt:i4>
      </vt:variant>
      <vt:variant>
        <vt:i4>5</vt:i4>
      </vt:variant>
      <vt:variant>
        <vt:lpwstr/>
      </vt:variant>
      <vt:variant>
        <vt:lpwstr>_ENREF_34</vt:lpwstr>
      </vt:variant>
      <vt:variant>
        <vt:i4>4325387</vt:i4>
      </vt:variant>
      <vt:variant>
        <vt:i4>451</vt:i4>
      </vt:variant>
      <vt:variant>
        <vt:i4>0</vt:i4>
      </vt:variant>
      <vt:variant>
        <vt:i4>5</vt:i4>
      </vt:variant>
      <vt:variant>
        <vt:lpwstr/>
      </vt:variant>
      <vt:variant>
        <vt:lpwstr>_ENREF_33</vt:lpwstr>
      </vt:variant>
      <vt:variant>
        <vt:i4>4325387</vt:i4>
      </vt:variant>
      <vt:variant>
        <vt:i4>443</vt:i4>
      </vt:variant>
      <vt:variant>
        <vt:i4>0</vt:i4>
      </vt:variant>
      <vt:variant>
        <vt:i4>5</vt:i4>
      </vt:variant>
      <vt:variant>
        <vt:lpwstr/>
      </vt:variant>
      <vt:variant>
        <vt:lpwstr>_ENREF_32</vt:lpwstr>
      </vt:variant>
      <vt:variant>
        <vt:i4>4390923</vt:i4>
      </vt:variant>
      <vt:variant>
        <vt:i4>435</vt:i4>
      </vt:variant>
      <vt:variant>
        <vt:i4>0</vt:i4>
      </vt:variant>
      <vt:variant>
        <vt:i4>5</vt:i4>
      </vt:variant>
      <vt:variant>
        <vt:lpwstr/>
      </vt:variant>
      <vt:variant>
        <vt:lpwstr>_ENREF_22</vt:lpwstr>
      </vt:variant>
      <vt:variant>
        <vt:i4>4325387</vt:i4>
      </vt:variant>
      <vt:variant>
        <vt:i4>427</vt:i4>
      </vt:variant>
      <vt:variant>
        <vt:i4>0</vt:i4>
      </vt:variant>
      <vt:variant>
        <vt:i4>5</vt:i4>
      </vt:variant>
      <vt:variant>
        <vt:lpwstr/>
      </vt:variant>
      <vt:variant>
        <vt:lpwstr>_ENREF_31</vt:lpwstr>
      </vt:variant>
      <vt:variant>
        <vt:i4>4194315</vt:i4>
      </vt:variant>
      <vt:variant>
        <vt:i4>421</vt:i4>
      </vt:variant>
      <vt:variant>
        <vt:i4>0</vt:i4>
      </vt:variant>
      <vt:variant>
        <vt:i4>5</vt:i4>
      </vt:variant>
      <vt:variant>
        <vt:lpwstr/>
      </vt:variant>
      <vt:variant>
        <vt:lpwstr>_ENREF_12</vt:lpwstr>
      </vt:variant>
      <vt:variant>
        <vt:i4>4194315</vt:i4>
      </vt:variant>
      <vt:variant>
        <vt:i4>413</vt:i4>
      </vt:variant>
      <vt:variant>
        <vt:i4>0</vt:i4>
      </vt:variant>
      <vt:variant>
        <vt:i4>5</vt:i4>
      </vt:variant>
      <vt:variant>
        <vt:lpwstr/>
      </vt:variant>
      <vt:variant>
        <vt:lpwstr>_ENREF_12</vt:lpwstr>
      </vt:variant>
      <vt:variant>
        <vt:i4>4325387</vt:i4>
      </vt:variant>
      <vt:variant>
        <vt:i4>405</vt:i4>
      </vt:variant>
      <vt:variant>
        <vt:i4>0</vt:i4>
      </vt:variant>
      <vt:variant>
        <vt:i4>5</vt:i4>
      </vt:variant>
      <vt:variant>
        <vt:lpwstr/>
      </vt:variant>
      <vt:variant>
        <vt:lpwstr>_ENREF_30</vt:lpwstr>
      </vt:variant>
      <vt:variant>
        <vt:i4>4194315</vt:i4>
      </vt:variant>
      <vt:variant>
        <vt:i4>402</vt:i4>
      </vt:variant>
      <vt:variant>
        <vt:i4>0</vt:i4>
      </vt:variant>
      <vt:variant>
        <vt:i4>5</vt:i4>
      </vt:variant>
      <vt:variant>
        <vt:lpwstr/>
      </vt:variant>
      <vt:variant>
        <vt:lpwstr>_ENREF_13</vt:lpwstr>
      </vt:variant>
      <vt:variant>
        <vt:i4>4194315</vt:i4>
      </vt:variant>
      <vt:variant>
        <vt:i4>399</vt:i4>
      </vt:variant>
      <vt:variant>
        <vt:i4>0</vt:i4>
      </vt:variant>
      <vt:variant>
        <vt:i4>5</vt:i4>
      </vt:variant>
      <vt:variant>
        <vt:lpwstr/>
      </vt:variant>
      <vt:variant>
        <vt:lpwstr>_ENREF_1</vt:lpwstr>
      </vt:variant>
      <vt:variant>
        <vt:i4>4194315</vt:i4>
      </vt:variant>
      <vt:variant>
        <vt:i4>391</vt:i4>
      </vt:variant>
      <vt:variant>
        <vt:i4>0</vt:i4>
      </vt:variant>
      <vt:variant>
        <vt:i4>5</vt:i4>
      </vt:variant>
      <vt:variant>
        <vt:lpwstr/>
      </vt:variant>
      <vt:variant>
        <vt:lpwstr>_ENREF_1</vt:lpwstr>
      </vt:variant>
      <vt:variant>
        <vt:i4>4390923</vt:i4>
      </vt:variant>
      <vt:variant>
        <vt:i4>383</vt:i4>
      </vt:variant>
      <vt:variant>
        <vt:i4>0</vt:i4>
      </vt:variant>
      <vt:variant>
        <vt:i4>5</vt:i4>
      </vt:variant>
      <vt:variant>
        <vt:lpwstr/>
      </vt:variant>
      <vt:variant>
        <vt:lpwstr>_ENREF_27</vt:lpwstr>
      </vt:variant>
      <vt:variant>
        <vt:i4>4390923</vt:i4>
      </vt:variant>
      <vt:variant>
        <vt:i4>375</vt:i4>
      </vt:variant>
      <vt:variant>
        <vt:i4>0</vt:i4>
      </vt:variant>
      <vt:variant>
        <vt:i4>5</vt:i4>
      </vt:variant>
      <vt:variant>
        <vt:lpwstr/>
      </vt:variant>
      <vt:variant>
        <vt:lpwstr>_ENREF_26</vt:lpwstr>
      </vt:variant>
      <vt:variant>
        <vt:i4>4390923</vt:i4>
      </vt:variant>
      <vt:variant>
        <vt:i4>369</vt:i4>
      </vt:variant>
      <vt:variant>
        <vt:i4>0</vt:i4>
      </vt:variant>
      <vt:variant>
        <vt:i4>5</vt:i4>
      </vt:variant>
      <vt:variant>
        <vt:lpwstr/>
      </vt:variant>
      <vt:variant>
        <vt:lpwstr>_ENREF_20</vt:lpwstr>
      </vt:variant>
      <vt:variant>
        <vt:i4>4194315</vt:i4>
      </vt:variant>
      <vt:variant>
        <vt:i4>366</vt:i4>
      </vt:variant>
      <vt:variant>
        <vt:i4>0</vt:i4>
      </vt:variant>
      <vt:variant>
        <vt:i4>5</vt:i4>
      </vt:variant>
      <vt:variant>
        <vt:lpwstr/>
      </vt:variant>
      <vt:variant>
        <vt:lpwstr>_ENREF_1</vt:lpwstr>
      </vt:variant>
      <vt:variant>
        <vt:i4>4390923</vt:i4>
      </vt:variant>
      <vt:variant>
        <vt:i4>358</vt:i4>
      </vt:variant>
      <vt:variant>
        <vt:i4>0</vt:i4>
      </vt:variant>
      <vt:variant>
        <vt:i4>5</vt:i4>
      </vt:variant>
      <vt:variant>
        <vt:lpwstr/>
      </vt:variant>
      <vt:variant>
        <vt:lpwstr>_ENREF_25</vt:lpwstr>
      </vt:variant>
      <vt:variant>
        <vt:i4>4390923</vt:i4>
      </vt:variant>
      <vt:variant>
        <vt:i4>352</vt:i4>
      </vt:variant>
      <vt:variant>
        <vt:i4>0</vt:i4>
      </vt:variant>
      <vt:variant>
        <vt:i4>5</vt:i4>
      </vt:variant>
      <vt:variant>
        <vt:lpwstr/>
      </vt:variant>
      <vt:variant>
        <vt:lpwstr>_ENREF_22</vt:lpwstr>
      </vt:variant>
      <vt:variant>
        <vt:i4>4390923</vt:i4>
      </vt:variant>
      <vt:variant>
        <vt:i4>344</vt:i4>
      </vt:variant>
      <vt:variant>
        <vt:i4>0</vt:i4>
      </vt:variant>
      <vt:variant>
        <vt:i4>5</vt:i4>
      </vt:variant>
      <vt:variant>
        <vt:lpwstr/>
      </vt:variant>
      <vt:variant>
        <vt:lpwstr>_ENREF_24</vt:lpwstr>
      </vt:variant>
      <vt:variant>
        <vt:i4>4194315</vt:i4>
      </vt:variant>
      <vt:variant>
        <vt:i4>336</vt:i4>
      </vt:variant>
      <vt:variant>
        <vt:i4>0</vt:i4>
      </vt:variant>
      <vt:variant>
        <vt:i4>5</vt:i4>
      </vt:variant>
      <vt:variant>
        <vt:lpwstr/>
      </vt:variant>
      <vt:variant>
        <vt:lpwstr>_ENREF_1</vt:lpwstr>
      </vt:variant>
      <vt:variant>
        <vt:i4>4390923</vt:i4>
      </vt:variant>
      <vt:variant>
        <vt:i4>328</vt:i4>
      </vt:variant>
      <vt:variant>
        <vt:i4>0</vt:i4>
      </vt:variant>
      <vt:variant>
        <vt:i4>5</vt:i4>
      </vt:variant>
      <vt:variant>
        <vt:lpwstr/>
      </vt:variant>
      <vt:variant>
        <vt:lpwstr>_ENREF_23</vt:lpwstr>
      </vt:variant>
      <vt:variant>
        <vt:i4>4390923</vt:i4>
      </vt:variant>
      <vt:variant>
        <vt:i4>322</vt:i4>
      </vt:variant>
      <vt:variant>
        <vt:i4>0</vt:i4>
      </vt:variant>
      <vt:variant>
        <vt:i4>5</vt:i4>
      </vt:variant>
      <vt:variant>
        <vt:lpwstr/>
      </vt:variant>
      <vt:variant>
        <vt:lpwstr>_ENREF_22</vt:lpwstr>
      </vt:variant>
      <vt:variant>
        <vt:i4>4521995</vt:i4>
      </vt:variant>
      <vt:variant>
        <vt:i4>314</vt:i4>
      </vt:variant>
      <vt:variant>
        <vt:i4>0</vt:i4>
      </vt:variant>
      <vt:variant>
        <vt:i4>5</vt:i4>
      </vt:variant>
      <vt:variant>
        <vt:lpwstr/>
      </vt:variant>
      <vt:variant>
        <vt:lpwstr>_ENREF_4</vt:lpwstr>
      </vt:variant>
      <vt:variant>
        <vt:i4>4194315</vt:i4>
      </vt:variant>
      <vt:variant>
        <vt:i4>311</vt:i4>
      </vt:variant>
      <vt:variant>
        <vt:i4>0</vt:i4>
      </vt:variant>
      <vt:variant>
        <vt:i4>5</vt:i4>
      </vt:variant>
      <vt:variant>
        <vt:lpwstr/>
      </vt:variant>
      <vt:variant>
        <vt:lpwstr>_ENREF_1</vt:lpwstr>
      </vt:variant>
      <vt:variant>
        <vt:i4>4390923</vt:i4>
      </vt:variant>
      <vt:variant>
        <vt:i4>303</vt:i4>
      </vt:variant>
      <vt:variant>
        <vt:i4>0</vt:i4>
      </vt:variant>
      <vt:variant>
        <vt:i4>5</vt:i4>
      </vt:variant>
      <vt:variant>
        <vt:lpwstr/>
      </vt:variant>
      <vt:variant>
        <vt:lpwstr>_ENREF_22</vt:lpwstr>
      </vt:variant>
      <vt:variant>
        <vt:i4>4390923</vt:i4>
      </vt:variant>
      <vt:variant>
        <vt:i4>295</vt:i4>
      </vt:variant>
      <vt:variant>
        <vt:i4>0</vt:i4>
      </vt:variant>
      <vt:variant>
        <vt:i4>5</vt:i4>
      </vt:variant>
      <vt:variant>
        <vt:lpwstr/>
      </vt:variant>
      <vt:variant>
        <vt:lpwstr>_ENREF_21</vt:lpwstr>
      </vt:variant>
      <vt:variant>
        <vt:i4>4194315</vt:i4>
      </vt:variant>
      <vt:variant>
        <vt:i4>289</vt:i4>
      </vt:variant>
      <vt:variant>
        <vt:i4>0</vt:i4>
      </vt:variant>
      <vt:variant>
        <vt:i4>5</vt:i4>
      </vt:variant>
      <vt:variant>
        <vt:lpwstr/>
      </vt:variant>
      <vt:variant>
        <vt:lpwstr>_ENREF_1</vt:lpwstr>
      </vt:variant>
      <vt:variant>
        <vt:i4>4390923</vt:i4>
      </vt:variant>
      <vt:variant>
        <vt:i4>281</vt:i4>
      </vt:variant>
      <vt:variant>
        <vt:i4>0</vt:i4>
      </vt:variant>
      <vt:variant>
        <vt:i4>5</vt:i4>
      </vt:variant>
      <vt:variant>
        <vt:lpwstr/>
      </vt:variant>
      <vt:variant>
        <vt:lpwstr>_ENREF_20</vt:lpwstr>
      </vt:variant>
      <vt:variant>
        <vt:i4>4194315</vt:i4>
      </vt:variant>
      <vt:variant>
        <vt:i4>273</vt:i4>
      </vt:variant>
      <vt:variant>
        <vt:i4>0</vt:i4>
      </vt:variant>
      <vt:variant>
        <vt:i4>5</vt:i4>
      </vt:variant>
      <vt:variant>
        <vt:lpwstr/>
      </vt:variant>
      <vt:variant>
        <vt:lpwstr>_ENREF_19</vt:lpwstr>
      </vt:variant>
      <vt:variant>
        <vt:i4>4194315</vt:i4>
      </vt:variant>
      <vt:variant>
        <vt:i4>270</vt:i4>
      </vt:variant>
      <vt:variant>
        <vt:i4>0</vt:i4>
      </vt:variant>
      <vt:variant>
        <vt:i4>5</vt:i4>
      </vt:variant>
      <vt:variant>
        <vt:lpwstr/>
      </vt:variant>
      <vt:variant>
        <vt:lpwstr>_ENREF_1</vt:lpwstr>
      </vt:variant>
      <vt:variant>
        <vt:i4>4194315</vt:i4>
      </vt:variant>
      <vt:variant>
        <vt:i4>262</vt:i4>
      </vt:variant>
      <vt:variant>
        <vt:i4>0</vt:i4>
      </vt:variant>
      <vt:variant>
        <vt:i4>5</vt:i4>
      </vt:variant>
      <vt:variant>
        <vt:lpwstr/>
      </vt:variant>
      <vt:variant>
        <vt:lpwstr>_ENREF_17</vt:lpwstr>
      </vt:variant>
      <vt:variant>
        <vt:i4>4194315</vt:i4>
      </vt:variant>
      <vt:variant>
        <vt:i4>254</vt:i4>
      </vt:variant>
      <vt:variant>
        <vt:i4>0</vt:i4>
      </vt:variant>
      <vt:variant>
        <vt:i4>5</vt:i4>
      </vt:variant>
      <vt:variant>
        <vt:lpwstr/>
      </vt:variant>
      <vt:variant>
        <vt:lpwstr>_ENREF_17</vt:lpwstr>
      </vt:variant>
      <vt:variant>
        <vt:i4>4194315</vt:i4>
      </vt:variant>
      <vt:variant>
        <vt:i4>246</vt:i4>
      </vt:variant>
      <vt:variant>
        <vt:i4>0</vt:i4>
      </vt:variant>
      <vt:variant>
        <vt:i4>5</vt:i4>
      </vt:variant>
      <vt:variant>
        <vt:lpwstr/>
      </vt:variant>
      <vt:variant>
        <vt:lpwstr>_ENREF_1</vt:lpwstr>
      </vt:variant>
      <vt:variant>
        <vt:i4>4194315</vt:i4>
      </vt:variant>
      <vt:variant>
        <vt:i4>238</vt:i4>
      </vt:variant>
      <vt:variant>
        <vt:i4>0</vt:i4>
      </vt:variant>
      <vt:variant>
        <vt:i4>5</vt:i4>
      </vt:variant>
      <vt:variant>
        <vt:lpwstr/>
      </vt:variant>
      <vt:variant>
        <vt:lpwstr>_ENREF_16</vt:lpwstr>
      </vt:variant>
      <vt:variant>
        <vt:i4>4194315</vt:i4>
      </vt:variant>
      <vt:variant>
        <vt:i4>235</vt:i4>
      </vt:variant>
      <vt:variant>
        <vt:i4>0</vt:i4>
      </vt:variant>
      <vt:variant>
        <vt:i4>5</vt:i4>
      </vt:variant>
      <vt:variant>
        <vt:lpwstr/>
      </vt:variant>
      <vt:variant>
        <vt:lpwstr>_ENREF_1</vt:lpwstr>
      </vt:variant>
      <vt:variant>
        <vt:i4>4194315</vt:i4>
      </vt:variant>
      <vt:variant>
        <vt:i4>227</vt:i4>
      </vt:variant>
      <vt:variant>
        <vt:i4>0</vt:i4>
      </vt:variant>
      <vt:variant>
        <vt:i4>5</vt:i4>
      </vt:variant>
      <vt:variant>
        <vt:lpwstr/>
      </vt:variant>
      <vt:variant>
        <vt:lpwstr>_ENREF_16</vt:lpwstr>
      </vt:variant>
      <vt:variant>
        <vt:i4>4194315</vt:i4>
      </vt:variant>
      <vt:variant>
        <vt:i4>224</vt:i4>
      </vt:variant>
      <vt:variant>
        <vt:i4>0</vt:i4>
      </vt:variant>
      <vt:variant>
        <vt:i4>5</vt:i4>
      </vt:variant>
      <vt:variant>
        <vt:lpwstr/>
      </vt:variant>
      <vt:variant>
        <vt:lpwstr>_ENREF_1</vt:lpwstr>
      </vt:variant>
      <vt:variant>
        <vt:i4>4194315</vt:i4>
      </vt:variant>
      <vt:variant>
        <vt:i4>216</vt:i4>
      </vt:variant>
      <vt:variant>
        <vt:i4>0</vt:i4>
      </vt:variant>
      <vt:variant>
        <vt:i4>5</vt:i4>
      </vt:variant>
      <vt:variant>
        <vt:lpwstr/>
      </vt:variant>
      <vt:variant>
        <vt:lpwstr>_ENREF_12</vt:lpwstr>
      </vt:variant>
      <vt:variant>
        <vt:i4>4194315</vt:i4>
      </vt:variant>
      <vt:variant>
        <vt:i4>208</vt:i4>
      </vt:variant>
      <vt:variant>
        <vt:i4>0</vt:i4>
      </vt:variant>
      <vt:variant>
        <vt:i4>5</vt:i4>
      </vt:variant>
      <vt:variant>
        <vt:lpwstr/>
      </vt:variant>
      <vt:variant>
        <vt:lpwstr>_ENREF_1</vt:lpwstr>
      </vt:variant>
      <vt:variant>
        <vt:i4>4194315</vt:i4>
      </vt:variant>
      <vt:variant>
        <vt:i4>200</vt:i4>
      </vt:variant>
      <vt:variant>
        <vt:i4>0</vt:i4>
      </vt:variant>
      <vt:variant>
        <vt:i4>5</vt:i4>
      </vt:variant>
      <vt:variant>
        <vt:lpwstr/>
      </vt:variant>
      <vt:variant>
        <vt:lpwstr>_ENREF_1</vt:lpwstr>
      </vt:variant>
      <vt:variant>
        <vt:i4>4194315</vt:i4>
      </vt:variant>
      <vt:variant>
        <vt:i4>192</vt:i4>
      </vt:variant>
      <vt:variant>
        <vt:i4>0</vt:i4>
      </vt:variant>
      <vt:variant>
        <vt:i4>5</vt:i4>
      </vt:variant>
      <vt:variant>
        <vt:lpwstr/>
      </vt:variant>
      <vt:variant>
        <vt:lpwstr>_ENREF_1</vt:lpwstr>
      </vt:variant>
      <vt:variant>
        <vt:i4>4194315</vt:i4>
      </vt:variant>
      <vt:variant>
        <vt:i4>184</vt:i4>
      </vt:variant>
      <vt:variant>
        <vt:i4>0</vt:i4>
      </vt:variant>
      <vt:variant>
        <vt:i4>5</vt:i4>
      </vt:variant>
      <vt:variant>
        <vt:lpwstr/>
      </vt:variant>
      <vt:variant>
        <vt:lpwstr>_ENREF_1</vt:lpwstr>
      </vt:variant>
      <vt:variant>
        <vt:i4>4194315</vt:i4>
      </vt:variant>
      <vt:variant>
        <vt:i4>176</vt:i4>
      </vt:variant>
      <vt:variant>
        <vt:i4>0</vt:i4>
      </vt:variant>
      <vt:variant>
        <vt:i4>5</vt:i4>
      </vt:variant>
      <vt:variant>
        <vt:lpwstr/>
      </vt:variant>
      <vt:variant>
        <vt:lpwstr>_ENREF_1</vt:lpwstr>
      </vt:variant>
      <vt:variant>
        <vt:i4>4194315</vt:i4>
      </vt:variant>
      <vt:variant>
        <vt:i4>168</vt:i4>
      </vt:variant>
      <vt:variant>
        <vt:i4>0</vt:i4>
      </vt:variant>
      <vt:variant>
        <vt:i4>5</vt:i4>
      </vt:variant>
      <vt:variant>
        <vt:lpwstr/>
      </vt:variant>
      <vt:variant>
        <vt:lpwstr>_ENREF_1</vt:lpwstr>
      </vt:variant>
      <vt:variant>
        <vt:i4>4194315</vt:i4>
      </vt:variant>
      <vt:variant>
        <vt:i4>160</vt:i4>
      </vt:variant>
      <vt:variant>
        <vt:i4>0</vt:i4>
      </vt:variant>
      <vt:variant>
        <vt:i4>5</vt:i4>
      </vt:variant>
      <vt:variant>
        <vt:lpwstr/>
      </vt:variant>
      <vt:variant>
        <vt:lpwstr>_ENREF_11</vt:lpwstr>
      </vt:variant>
      <vt:variant>
        <vt:i4>4194315</vt:i4>
      </vt:variant>
      <vt:variant>
        <vt:i4>152</vt:i4>
      </vt:variant>
      <vt:variant>
        <vt:i4>0</vt:i4>
      </vt:variant>
      <vt:variant>
        <vt:i4>5</vt:i4>
      </vt:variant>
      <vt:variant>
        <vt:lpwstr/>
      </vt:variant>
      <vt:variant>
        <vt:lpwstr>_ENREF_1</vt:lpwstr>
      </vt:variant>
      <vt:variant>
        <vt:i4>4194315</vt:i4>
      </vt:variant>
      <vt:variant>
        <vt:i4>144</vt:i4>
      </vt:variant>
      <vt:variant>
        <vt:i4>0</vt:i4>
      </vt:variant>
      <vt:variant>
        <vt:i4>5</vt:i4>
      </vt:variant>
      <vt:variant>
        <vt:lpwstr/>
      </vt:variant>
      <vt:variant>
        <vt:lpwstr>_ENREF_1</vt:lpwstr>
      </vt:variant>
      <vt:variant>
        <vt:i4>4194315</vt:i4>
      </vt:variant>
      <vt:variant>
        <vt:i4>136</vt:i4>
      </vt:variant>
      <vt:variant>
        <vt:i4>0</vt:i4>
      </vt:variant>
      <vt:variant>
        <vt:i4>5</vt:i4>
      </vt:variant>
      <vt:variant>
        <vt:lpwstr/>
      </vt:variant>
      <vt:variant>
        <vt:lpwstr>_ENREF_1</vt:lpwstr>
      </vt:variant>
      <vt:variant>
        <vt:i4>4194315</vt:i4>
      </vt:variant>
      <vt:variant>
        <vt:i4>128</vt:i4>
      </vt:variant>
      <vt:variant>
        <vt:i4>0</vt:i4>
      </vt:variant>
      <vt:variant>
        <vt:i4>5</vt:i4>
      </vt:variant>
      <vt:variant>
        <vt:lpwstr/>
      </vt:variant>
      <vt:variant>
        <vt:lpwstr>_ENREF_10</vt:lpwstr>
      </vt:variant>
      <vt:variant>
        <vt:i4>4194315</vt:i4>
      </vt:variant>
      <vt:variant>
        <vt:i4>122</vt:i4>
      </vt:variant>
      <vt:variant>
        <vt:i4>0</vt:i4>
      </vt:variant>
      <vt:variant>
        <vt:i4>5</vt:i4>
      </vt:variant>
      <vt:variant>
        <vt:lpwstr/>
      </vt:variant>
      <vt:variant>
        <vt:lpwstr>_ENREF_1</vt:lpwstr>
      </vt:variant>
      <vt:variant>
        <vt:i4>4718603</vt:i4>
      </vt:variant>
      <vt:variant>
        <vt:i4>114</vt:i4>
      </vt:variant>
      <vt:variant>
        <vt:i4>0</vt:i4>
      </vt:variant>
      <vt:variant>
        <vt:i4>5</vt:i4>
      </vt:variant>
      <vt:variant>
        <vt:lpwstr/>
      </vt:variant>
      <vt:variant>
        <vt:lpwstr>_ENREF_9</vt:lpwstr>
      </vt:variant>
      <vt:variant>
        <vt:i4>4784139</vt:i4>
      </vt:variant>
      <vt:variant>
        <vt:i4>108</vt:i4>
      </vt:variant>
      <vt:variant>
        <vt:i4>0</vt:i4>
      </vt:variant>
      <vt:variant>
        <vt:i4>5</vt:i4>
      </vt:variant>
      <vt:variant>
        <vt:lpwstr/>
      </vt:variant>
      <vt:variant>
        <vt:lpwstr>_ENREF_8</vt:lpwstr>
      </vt:variant>
      <vt:variant>
        <vt:i4>4456459</vt:i4>
      </vt:variant>
      <vt:variant>
        <vt:i4>102</vt:i4>
      </vt:variant>
      <vt:variant>
        <vt:i4>0</vt:i4>
      </vt:variant>
      <vt:variant>
        <vt:i4>5</vt:i4>
      </vt:variant>
      <vt:variant>
        <vt:lpwstr/>
      </vt:variant>
      <vt:variant>
        <vt:lpwstr>_ENREF_5</vt:lpwstr>
      </vt:variant>
      <vt:variant>
        <vt:i4>4587531</vt:i4>
      </vt:variant>
      <vt:variant>
        <vt:i4>96</vt:i4>
      </vt:variant>
      <vt:variant>
        <vt:i4>0</vt:i4>
      </vt:variant>
      <vt:variant>
        <vt:i4>5</vt:i4>
      </vt:variant>
      <vt:variant>
        <vt:lpwstr/>
      </vt:variant>
      <vt:variant>
        <vt:lpwstr>_ENREF_7</vt:lpwstr>
      </vt:variant>
      <vt:variant>
        <vt:i4>4653067</vt:i4>
      </vt:variant>
      <vt:variant>
        <vt:i4>93</vt:i4>
      </vt:variant>
      <vt:variant>
        <vt:i4>0</vt:i4>
      </vt:variant>
      <vt:variant>
        <vt:i4>5</vt:i4>
      </vt:variant>
      <vt:variant>
        <vt:lpwstr/>
      </vt:variant>
      <vt:variant>
        <vt:lpwstr>_ENREF_6</vt:lpwstr>
      </vt:variant>
      <vt:variant>
        <vt:i4>4194315</vt:i4>
      </vt:variant>
      <vt:variant>
        <vt:i4>90</vt:i4>
      </vt:variant>
      <vt:variant>
        <vt:i4>0</vt:i4>
      </vt:variant>
      <vt:variant>
        <vt:i4>5</vt:i4>
      </vt:variant>
      <vt:variant>
        <vt:lpwstr/>
      </vt:variant>
      <vt:variant>
        <vt:lpwstr>_ENREF_1</vt:lpwstr>
      </vt:variant>
      <vt:variant>
        <vt:i4>4521995</vt:i4>
      </vt:variant>
      <vt:variant>
        <vt:i4>82</vt:i4>
      </vt:variant>
      <vt:variant>
        <vt:i4>0</vt:i4>
      </vt:variant>
      <vt:variant>
        <vt:i4>5</vt:i4>
      </vt:variant>
      <vt:variant>
        <vt:lpwstr/>
      </vt:variant>
      <vt:variant>
        <vt:lpwstr>_ENREF_4</vt:lpwstr>
      </vt:variant>
      <vt:variant>
        <vt:i4>4456459</vt:i4>
      </vt:variant>
      <vt:variant>
        <vt:i4>74</vt:i4>
      </vt:variant>
      <vt:variant>
        <vt:i4>0</vt:i4>
      </vt:variant>
      <vt:variant>
        <vt:i4>5</vt:i4>
      </vt:variant>
      <vt:variant>
        <vt:lpwstr/>
      </vt:variant>
      <vt:variant>
        <vt:lpwstr>_ENREF_5</vt:lpwstr>
      </vt:variant>
      <vt:variant>
        <vt:i4>4521995</vt:i4>
      </vt:variant>
      <vt:variant>
        <vt:i4>68</vt:i4>
      </vt:variant>
      <vt:variant>
        <vt:i4>0</vt:i4>
      </vt:variant>
      <vt:variant>
        <vt:i4>5</vt:i4>
      </vt:variant>
      <vt:variant>
        <vt:lpwstr/>
      </vt:variant>
      <vt:variant>
        <vt:lpwstr>_ENREF_4</vt:lpwstr>
      </vt:variant>
      <vt:variant>
        <vt:i4>4521995</vt:i4>
      </vt:variant>
      <vt:variant>
        <vt:i4>62</vt:i4>
      </vt:variant>
      <vt:variant>
        <vt:i4>0</vt:i4>
      </vt:variant>
      <vt:variant>
        <vt:i4>5</vt:i4>
      </vt:variant>
      <vt:variant>
        <vt:lpwstr/>
      </vt:variant>
      <vt:variant>
        <vt:lpwstr>_ENREF_4</vt:lpwstr>
      </vt:variant>
      <vt:variant>
        <vt:i4>4194315</vt:i4>
      </vt:variant>
      <vt:variant>
        <vt:i4>59</vt:i4>
      </vt:variant>
      <vt:variant>
        <vt:i4>0</vt:i4>
      </vt:variant>
      <vt:variant>
        <vt:i4>5</vt:i4>
      </vt:variant>
      <vt:variant>
        <vt:lpwstr/>
      </vt:variant>
      <vt:variant>
        <vt:lpwstr>_ENREF_1</vt:lpwstr>
      </vt:variant>
      <vt:variant>
        <vt:i4>4325387</vt:i4>
      </vt:variant>
      <vt:variant>
        <vt:i4>51</vt:i4>
      </vt:variant>
      <vt:variant>
        <vt:i4>0</vt:i4>
      </vt:variant>
      <vt:variant>
        <vt:i4>5</vt:i4>
      </vt:variant>
      <vt:variant>
        <vt:lpwstr/>
      </vt:variant>
      <vt:variant>
        <vt:lpwstr>_ENREF_3</vt:lpwstr>
      </vt:variant>
      <vt:variant>
        <vt:i4>4390923</vt:i4>
      </vt:variant>
      <vt:variant>
        <vt:i4>45</vt:i4>
      </vt:variant>
      <vt:variant>
        <vt:i4>0</vt:i4>
      </vt:variant>
      <vt:variant>
        <vt:i4>5</vt:i4>
      </vt:variant>
      <vt:variant>
        <vt:lpwstr/>
      </vt:variant>
      <vt:variant>
        <vt:lpwstr>_ENREF_2</vt:lpwstr>
      </vt:variant>
      <vt:variant>
        <vt:i4>4194315</vt:i4>
      </vt:variant>
      <vt:variant>
        <vt:i4>39</vt:i4>
      </vt:variant>
      <vt:variant>
        <vt:i4>0</vt:i4>
      </vt:variant>
      <vt:variant>
        <vt:i4>5</vt:i4>
      </vt:variant>
      <vt:variant>
        <vt:lpwstr/>
      </vt:variant>
      <vt:variant>
        <vt:lpwstr>_ENREF_1</vt:lpwstr>
      </vt:variant>
      <vt:variant>
        <vt:i4>4194315</vt:i4>
      </vt:variant>
      <vt:variant>
        <vt:i4>31</vt:i4>
      </vt:variant>
      <vt:variant>
        <vt:i4>0</vt:i4>
      </vt:variant>
      <vt:variant>
        <vt:i4>5</vt:i4>
      </vt:variant>
      <vt:variant>
        <vt:lpwstr/>
      </vt:variant>
      <vt:variant>
        <vt:lpwstr>_ENREF_1</vt:lpwstr>
      </vt:variant>
      <vt:variant>
        <vt:i4>4194315</vt:i4>
      </vt:variant>
      <vt:variant>
        <vt:i4>23</vt:i4>
      </vt:variant>
      <vt:variant>
        <vt:i4>0</vt:i4>
      </vt:variant>
      <vt:variant>
        <vt:i4>5</vt:i4>
      </vt:variant>
      <vt:variant>
        <vt:lpwstr/>
      </vt:variant>
      <vt:variant>
        <vt:lpwstr>_ENREF_1</vt:lpwstr>
      </vt:variant>
      <vt:variant>
        <vt:i4>4194315</vt:i4>
      </vt:variant>
      <vt:variant>
        <vt:i4>15</vt:i4>
      </vt:variant>
      <vt:variant>
        <vt:i4>0</vt:i4>
      </vt:variant>
      <vt:variant>
        <vt:i4>5</vt:i4>
      </vt:variant>
      <vt:variant>
        <vt:lpwstr/>
      </vt:variant>
      <vt:variant>
        <vt:lpwstr>_ENREF_1</vt:lpwstr>
      </vt:variant>
      <vt:variant>
        <vt:i4>4194315</vt:i4>
      </vt:variant>
      <vt:variant>
        <vt:i4>7</vt:i4>
      </vt:variant>
      <vt:variant>
        <vt:i4>0</vt:i4>
      </vt:variant>
      <vt:variant>
        <vt:i4>5</vt:i4>
      </vt:variant>
      <vt:variant>
        <vt:lpwstr/>
      </vt:variant>
      <vt:variant>
        <vt:lpwstr>_ENREF_1</vt:lpwstr>
      </vt:variant>
      <vt:variant>
        <vt:i4>8323084</vt:i4>
      </vt:variant>
      <vt:variant>
        <vt:i4>0</vt:i4>
      </vt:variant>
      <vt:variant>
        <vt:i4>0</vt:i4>
      </vt:variant>
      <vt:variant>
        <vt:i4>5</vt:i4>
      </vt:variant>
      <vt:variant>
        <vt:lpwstr>mailto:w.j.Pontefract@shef.ac.uk</vt:lpwstr>
      </vt:variant>
      <vt:variant>
        <vt:lpwstr/>
      </vt:variant>
      <vt:variant>
        <vt:i4>2818103</vt:i4>
      </vt:variant>
      <vt:variant>
        <vt:i4>3</vt:i4>
      </vt:variant>
      <vt:variant>
        <vt:i4>0</vt:i4>
      </vt:variant>
      <vt:variant>
        <vt:i4>5</vt:i4>
      </vt:variant>
      <vt:variant>
        <vt:lpwstr>https://www.ncbi.nlm.nih.gov/pubmed?term=90%5Bvolume%5D+AND+2816%5Bpage%5D+AND+2005%5Bpdat%5D&amp;cmd=detailssearch</vt:lpwstr>
      </vt:variant>
      <vt:variant>
        <vt:lpwstr/>
      </vt:variant>
      <vt:variant>
        <vt:i4>4390996</vt:i4>
      </vt:variant>
      <vt:variant>
        <vt:i4>0</vt:i4>
      </vt:variant>
      <vt:variant>
        <vt:i4>0</vt:i4>
      </vt:variant>
      <vt:variant>
        <vt:i4>5</vt:i4>
      </vt:variant>
      <vt:variant>
        <vt:lpwstr>https://www.ncbi.nlm.nih.gov/pubmed?term=2016%5Bpdat%5D+AND+Rosengren+BE%5Bfirst+author%5D&amp;cmd=detailssearc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ial/Satellite/Technical Symposium</dc:title>
  <dc:creator>fredrik.ehrenborg</dc:creator>
  <cp:lastModifiedBy>Karen Drake</cp:lastModifiedBy>
  <cp:revision>2</cp:revision>
  <cp:lastPrinted>2017-03-06T13:39:00Z</cp:lastPrinted>
  <dcterms:created xsi:type="dcterms:W3CDTF">2017-03-09T15:33:00Z</dcterms:created>
  <dcterms:modified xsi:type="dcterms:W3CDTF">2017-03-09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